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96534F" w14:textId="77777777" w:rsidR="00E97402" w:rsidRDefault="00E97402">
      <w:pPr>
        <w:pStyle w:val="Text"/>
        <w:ind w:firstLine="0"/>
        <w:rPr>
          <w:sz w:val="18"/>
          <w:szCs w:val="18"/>
        </w:rPr>
      </w:pPr>
      <w:bookmarkStart w:id="0" w:name="_Hlk40728155"/>
      <w:bookmarkEnd w:id="0"/>
      <w:r>
        <w:rPr>
          <w:sz w:val="18"/>
          <w:szCs w:val="18"/>
        </w:rPr>
        <w:footnoteReference w:customMarkFollows="1" w:id="1"/>
        <w:sym w:font="Symbol" w:char="F020"/>
      </w:r>
    </w:p>
    <w:p w14:paraId="0C06FD02" w14:textId="101D0AA3" w:rsidR="00E97402" w:rsidRDefault="00C630E1">
      <w:pPr>
        <w:pStyle w:val="Title"/>
        <w:framePr w:wrap="notBeside"/>
      </w:pPr>
      <w:r>
        <w:t>Modal Engineering for MEMS Devices: Application to Galvos and Scanners</w:t>
      </w:r>
    </w:p>
    <w:p w14:paraId="0324DA38" w14:textId="7B78701A" w:rsidR="00E97402" w:rsidRDefault="00357D43">
      <w:pPr>
        <w:pStyle w:val="Authors"/>
        <w:framePr w:wrap="notBeside"/>
      </w:pPr>
      <w:r>
        <w:t xml:space="preserve">Lawrence </w:t>
      </w:r>
      <w:r w:rsidR="00544FC6">
        <w:t>Barrett, Matthias Imboden, Joshua</w:t>
      </w:r>
      <w:r w:rsidR="00DE155E">
        <w:t xml:space="preserve"> </w:t>
      </w:r>
      <w:proofErr w:type="spellStart"/>
      <w:r w:rsidR="00DE155E">
        <w:t>Javor</w:t>
      </w:r>
      <w:proofErr w:type="spellEnd"/>
      <w:r w:rsidR="00DE155E">
        <w:t xml:space="preserve">, David K. Campbell and David </w:t>
      </w:r>
      <w:r w:rsidR="00C630E1">
        <w:t>J. Bishop</w:t>
      </w:r>
      <w:r w:rsidR="0037551B">
        <w:t xml:space="preserve">, </w:t>
      </w:r>
      <w:r w:rsidR="00E97402">
        <w:rPr>
          <w:rStyle w:val="MemberType"/>
        </w:rPr>
        <w:t>Member, IEEE</w:t>
      </w:r>
    </w:p>
    <w:p w14:paraId="37D45B6E" w14:textId="1D31699F" w:rsidR="00E97402" w:rsidRDefault="00E97402">
      <w:pPr>
        <w:pStyle w:val="Abstract"/>
      </w:pPr>
      <w:r>
        <w:rPr>
          <w:i/>
          <w:iCs/>
        </w:rPr>
        <w:t>Abstract</w:t>
      </w:r>
      <w:r>
        <w:t>—</w:t>
      </w:r>
      <w:r w:rsidR="00C630E1" w:rsidRPr="00C630E1">
        <w:t xml:space="preserve"> </w:t>
      </w:r>
      <w:r w:rsidR="00C630E1">
        <w:t>Optical systems typically use galvanometers (aka galvos) and scanners</w:t>
      </w:r>
      <w:r w:rsidR="00111F11">
        <w:t xml:space="preserve">. </w:t>
      </w:r>
      <w:r w:rsidR="00C630E1">
        <w:t xml:space="preserve">Galvos move optical elements such as mirrors, quasi-statically, from one static position to another, and an important </w:t>
      </w:r>
      <w:r w:rsidR="00A8323F">
        <w:t>figure</w:t>
      </w:r>
      <w:r w:rsidR="00C630E1">
        <w:t xml:space="preserve"> of merit is their step-settle relaxation time</w:t>
      </w:r>
      <w:r w:rsidR="00111F11">
        <w:t xml:space="preserve">. </w:t>
      </w:r>
      <w:r w:rsidR="00C630E1">
        <w:t>Scanners move in an oscillatory fashion, typically at the device resonant frequency</w:t>
      </w:r>
      <w:r w:rsidR="00111F11">
        <w:t xml:space="preserve">. </w:t>
      </w:r>
      <w:r w:rsidR="00C630E1">
        <w:t xml:space="preserve">MEMS devices, which have many advantages and are often used in such optical systems, are typically high </w:t>
      </w:r>
      <w:r w:rsidR="00C630E1" w:rsidRPr="00BB1F78">
        <w:rPr>
          <w:i/>
          <w:iCs/>
        </w:rPr>
        <w:t>Q</w:t>
      </w:r>
      <w:r w:rsidR="00C630E1">
        <w:t xml:space="preserve"> devices</w:t>
      </w:r>
      <w:del w:id="5" w:author="Matthias Imboden" w:date="2020-05-04T17:05:00Z">
        <w:r w:rsidR="00C630E1" w:rsidDel="00A55B00">
          <w:delText xml:space="preserve"> and m</w:delText>
        </w:r>
      </w:del>
      <w:ins w:id="6" w:author="Matthias Imboden" w:date="2020-05-04T17:05:00Z">
        <w:r w:rsidR="00A55B00">
          <w:t>. M</w:t>
        </w:r>
      </w:ins>
      <w:r w:rsidR="00C630E1">
        <w:t xml:space="preserve">oving from one position to another for a galvo or one frequency/amplitude to another for scanners, can take many periods </w:t>
      </w:r>
      <w:ins w:id="7" w:author="Matthias Imboden" w:date="2020-05-04T17:06:00Z">
        <w:r w:rsidR="00A55B00">
          <w:t xml:space="preserve">to settle following </w:t>
        </w:r>
      </w:ins>
      <w:del w:id="8" w:author="Matthias Imboden" w:date="2020-05-04T17:06:00Z">
        <w:r w:rsidR="00C630E1" w:rsidDel="00A55B00">
          <w:delText xml:space="preserve">for </w:delText>
        </w:r>
      </w:del>
      <w:r w:rsidR="00C630E1">
        <w:t>the ring down</w:t>
      </w:r>
      <w:del w:id="9" w:author="Matthias Imboden" w:date="2020-05-04T17:06:00Z">
        <w:r w:rsidR="00C630E1" w:rsidDel="00A55B00">
          <w:delText xml:space="preserve"> to occur</w:delText>
        </w:r>
      </w:del>
      <w:r w:rsidR="00111F11">
        <w:t xml:space="preserve">. </w:t>
      </w:r>
      <w:r w:rsidR="00C630E1">
        <w:t xml:space="preserve">During these transitions, the </w:t>
      </w:r>
      <w:r w:rsidR="00834217">
        <w:t xml:space="preserve">optical </w:t>
      </w:r>
      <w:r w:rsidR="00C630E1">
        <w:t xml:space="preserve">system is inactive and the time is not being </w:t>
      </w:r>
      <w:r w:rsidR="00392378">
        <w:t>efficiently used</w:t>
      </w:r>
      <w:r w:rsidR="00111F11">
        <w:t xml:space="preserve">. </w:t>
      </w:r>
      <w:r w:rsidR="002E6E34">
        <w:t>In this ar</w:t>
      </w:r>
      <w:r w:rsidR="00392378">
        <w:t>ticle</w:t>
      </w:r>
      <w:r w:rsidR="00C630E1">
        <w:t xml:space="preserve"> we show how a novel class of open loop control algorithms can be used to rapidly change position, frequency and amplitude, typically in well </w:t>
      </w:r>
      <w:del w:id="10" w:author="Matthias Imboden" w:date="2020-05-04T17:06:00Z">
        <w:r w:rsidR="00C630E1" w:rsidDel="00A55B00">
          <w:delText>less than a</w:delText>
        </w:r>
      </w:del>
      <w:ins w:id="11" w:author="Matthias Imboden" w:date="2020-05-04T17:06:00Z">
        <w:r w:rsidR="00A55B00">
          <w:t>under the</w:t>
        </w:r>
      </w:ins>
      <w:r w:rsidR="00C630E1">
        <w:t xml:space="preserve"> period of the device</w:t>
      </w:r>
      <w:r w:rsidR="00111F11">
        <w:t xml:space="preserve">. </w:t>
      </w:r>
      <w:r w:rsidR="00C630E1">
        <w:t xml:space="preserve">We show how the MEMS designer can </w:t>
      </w:r>
      <w:del w:id="12" w:author="Matthias Imboden" w:date="2020-05-18T20:42:00Z">
        <w:r w:rsidR="00C630E1" w:rsidDel="000853D7">
          <w:delText>engineer</w:delText>
        </w:r>
      </w:del>
      <w:ins w:id="13" w:author="Matthias Imboden" w:date="2020-05-18T20:42:00Z">
        <w:r w:rsidR="000853D7">
          <w:t>excite</w:t>
        </w:r>
      </w:ins>
      <w:r w:rsidR="00C630E1">
        <w:t xml:space="preserve">, with complete, high-speed control, </w:t>
      </w:r>
      <w:del w:id="14" w:author="Matthias Imboden" w:date="2020-05-18T20:42:00Z">
        <w:r w:rsidR="00C630E1" w:rsidDel="000853D7">
          <w:delText xml:space="preserve">the </w:delText>
        </w:r>
      </w:del>
      <w:ins w:id="15" w:author="Matthias Imboden" w:date="2020-05-18T20:42:00Z">
        <w:r w:rsidR="000853D7">
          <w:t xml:space="preserve">a </w:t>
        </w:r>
      </w:ins>
      <w:r w:rsidR="00C630E1">
        <w:t>vibrational mode</w:t>
      </w:r>
      <w:del w:id="16" w:author="Matthias Imboden" w:date="2020-05-18T20:42:00Z">
        <w:r w:rsidR="00C630E1" w:rsidDel="000853D7">
          <w:delText>s</w:delText>
        </w:r>
      </w:del>
      <w:r w:rsidR="00C630E1">
        <w:t xml:space="preserve"> of the system</w:t>
      </w:r>
      <w:r w:rsidR="00111F11">
        <w:t xml:space="preserve">. </w:t>
      </w:r>
      <w:r w:rsidR="00C630E1">
        <w:t>We call this modal engineering, the ability to control the modes of the system in a practical, fast way</w:t>
      </w:r>
      <w:r w:rsidR="00111F11">
        <w:t xml:space="preserve">. </w:t>
      </w:r>
      <w:r w:rsidR="00C630E1">
        <w:t>This control of the modes is accomplished with open loop control algorithms.</w:t>
      </w:r>
    </w:p>
    <w:p w14:paraId="68C45092" w14:textId="77777777" w:rsidR="00E97402" w:rsidRDefault="00E97402"/>
    <w:p w14:paraId="4E53D811" w14:textId="5AB05F3B" w:rsidR="00E97402" w:rsidRDefault="00E97402">
      <w:pPr>
        <w:pStyle w:val="IndexTerms"/>
      </w:pPr>
      <w:bookmarkStart w:id="17" w:name="PointTmp"/>
      <w:r>
        <w:rPr>
          <w:i/>
          <w:iCs/>
        </w:rPr>
        <w:t>Index Terms</w:t>
      </w:r>
      <w:r>
        <w:t>—</w:t>
      </w:r>
      <w:r w:rsidR="00C630E1">
        <w:t>MEMS, Galvanometers, Galvos, Scanners, Modal Engineering, Step and Settle Time, Open Loop Controls</w:t>
      </w:r>
    </w:p>
    <w:p w14:paraId="0194D4A7" w14:textId="77777777" w:rsidR="00E97402" w:rsidRDefault="00E97402"/>
    <w:bookmarkEnd w:id="17"/>
    <w:p w14:paraId="45AEC14A" w14:textId="77777777" w:rsidR="00E97402" w:rsidRDefault="00E97402">
      <w:pPr>
        <w:pStyle w:val="Heading1"/>
      </w:pPr>
      <w:r>
        <w:t>I</w:t>
      </w:r>
      <w:r>
        <w:rPr>
          <w:sz w:val="16"/>
          <w:szCs w:val="16"/>
        </w:rPr>
        <w:t>NTRODUCTION</w:t>
      </w:r>
    </w:p>
    <w:p w14:paraId="5C3A1DAE" w14:textId="64E8FFBA" w:rsidR="00E97402" w:rsidRDefault="00D25406">
      <w:pPr>
        <w:pStyle w:val="Text"/>
        <w:keepNext/>
        <w:framePr w:dropCap="drop" w:lines="2" w:wrap="auto" w:vAnchor="text" w:hAnchor="text"/>
        <w:spacing w:line="480" w:lineRule="exact"/>
        <w:ind w:firstLine="0"/>
        <w:rPr>
          <w:smallCaps/>
          <w:position w:val="-3"/>
          <w:sz w:val="56"/>
          <w:szCs w:val="56"/>
        </w:rPr>
      </w:pPr>
      <w:r>
        <w:rPr>
          <w:position w:val="-3"/>
          <w:sz w:val="56"/>
          <w:szCs w:val="56"/>
        </w:rPr>
        <w:t>M</w:t>
      </w:r>
    </w:p>
    <w:p w14:paraId="66A58C1C" w14:textId="3F7A1A41" w:rsidR="00D25406" w:rsidRDefault="00D25406" w:rsidP="001A5A8F">
      <w:pPr>
        <w:jc w:val="both"/>
      </w:pPr>
      <w:r>
        <w:t>EMS devices are playing a large and growing role in transducing the electronic domain into the mechanical</w:t>
      </w:r>
      <w:r w:rsidR="001A5A8F">
        <w:t xml:space="preserve"> [1-3]</w:t>
      </w:r>
      <w:r w:rsidR="00111F11">
        <w:t xml:space="preserve">. </w:t>
      </w:r>
      <w:r>
        <w:t>In the world of MEMS actuators, devices that turn electrical controls into motion, modes of operation tend to fall into two broad classes</w:t>
      </w:r>
      <w:r w:rsidR="00111F11">
        <w:t xml:space="preserve">. </w:t>
      </w:r>
      <w:r>
        <w:t>There is quasi-static operation where the device is moved from</w:t>
      </w:r>
      <w:r w:rsidR="001A5A8F">
        <w:t xml:space="preserve"> one static position to another </w:t>
      </w:r>
      <w:r>
        <w:t xml:space="preserve">and the </w:t>
      </w:r>
      <w:r w:rsidR="00A8323F">
        <w:t>figure</w:t>
      </w:r>
      <w:r>
        <w:t xml:space="preserve"> of merit is the step and settle response time</w:t>
      </w:r>
      <w:r w:rsidR="001A5A8F">
        <w:t xml:space="preserve"> [4-9]</w:t>
      </w:r>
      <w:r w:rsidR="00111F11">
        <w:t xml:space="preserve">. </w:t>
      </w:r>
      <w:r>
        <w:t>In optical systems, these types of devices are called galvanometers or “galvos”</w:t>
      </w:r>
      <w:r w:rsidR="00111F11">
        <w:t>.</w:t>
      </w:r>
      <w:ins w:id="18" w:author="Matthias Imboden" w:date="2020-05-04T17:21:00Z">
        <w:r w:rsidR="007B08C1">
          <w:rPr>
            <w:rStyle w:val="FootnoteReference"/>
          </w:rPr>
          <w:footnoteReference w:id="2"/>
        </w:r>
      </w:ins>
      <w:r w:rsidR="00111F11">
        <w:t xml:space="preserve"> </w:t>
      </w:r>
      <w:r>
        <w:t>The other typical mode of operation is scanning where the MEMS device continuously oscillates, usually at its resonant frequency</w:t>
      </w:r>
      <w:r w:rsidR="005153B6">
        <w:t>,</w:t>
      </w:r>
      <w:r>
        <w:t xml:space="preserve"> to leverage the </w:t>
      </w:r>
      <w:r w:rsidRPr="00BB1F78">
        <w:rPr>
          <w:i/>
          <w:iCs/>
        </w:rPr>
        <w:t>Q</w:t>
      </w:r>
      <w:r>
        <w:t xml:space="preserve"> of the system</w:t>
      </w:r>
      <w:r w:rsidR="001A5A8F">
        <w:t xml:space="preserve"> [10,11]</w:t>
      </w:r>
      <w:r w:rsidR="00111F11">
        <w:t xml:space="preserve">. </w:t>
      </w:r>
      <w:r>
        <w:t>In optics, these types of devices are called “scanners”</w:t>
      </w:r>
      <w:r w:rsidR="001A5A8F">
        <w:t xml:space="preserve"> </w:t>
      </w:r>
      <w:ins w:id="22" w:author="Matthias Imboden" w:date="2020-05-04T17:21:00Z">
        <w:r w:rsidR="007B08C1">
          <w:t>and can run along one or two axes</w:t>
        </w:r>
      </w:ins>
      <w:r w:rsidR="00A8323F">
        <w:t xml:space="preserve">. </w:t>
      </w:r>
      <w:r>
        <w:t xml:space="preserve">Here we discuss how they </w:t>
      </w:r>
      <w:r w:rsidR="00B052F3">
        <w:t xml:space="preserve">both </w:t>
      </w:r>
      <w:r>
        <w:t>can be operated with open loop control algorithms and achieve essentially ideal behavior.</w:t>
      </w:r>
    </w:p>
    <w:p w14:paraId="77FD0AD9" w14:textId="77777777" w:rsidR="00D25406" w:rsidRDefault="00D25406" w:rsidP="00D25406">
      <w:pPr>
        <w:ind w:firstLine="360"/>
        <w:jc w:val="both"/>
      </w:pPr>
    </w:p>
    <w:p w14:paraId="39D44577" w14:textId="4C78D54E" w:rsidR="00D25406" w:rsidRDefault="00D25406" w:rsidP="00B93035">
      <w:pPr>
        <w:ind w:firstLine="360"/>
        <w:jc w:val="both"/>
      </w:pPr>
      <w:r>
        <w:t xml:space="preserve">These two types of operation, quasi-static and scanning, are widely used because they represent two stable states for a moderately high </w:t>
      </w:r>
      <w:r w:rsidRPr="009E25EF">
        <w:rPr>
          <w:i/>
          <w:iCs/>
        </w:rPr>
        <w:t>Q</w:t>
      </w:r>
      <w:r>
        <w:t xml:space="preserve"> MEMS device, oscillating at resonance or being static</w:t>
      </w:r>
      <w:r w:rsidR="0071773C">
        <w:t xml:space="preserve"> </w:t>
      </w:r>
      <w:sdt>
        <w:sdtPr>
          <w:rPr>
            <w:color w:val="000000"/>
          </w:rPr>
          <w:tag w:val="MENDELEY_CITATION_cc93267b-cf38-4e35-969c-874505a53944"/>
          <w:id w:val="-1451462796"/>
          <w:placeholder>
            <w:docPart w:val="DefaultPlaceholder_-1854013440"/>
          </w:placeholder>
        </w:sdtPr>
        <w:sdtContent>
          <w:r w:rsidR="001A5A8F">
            <w:rPr>
              <w:color w:val="000000"/>
            </w:rPr>
            <w:t>[12,13]</w:t>
          </w:r>
        </w:sdtContent>
      </w:sdt>
      <w:r w:rsidR="00111F11">
        <w:t xml:space="preserve">. </w:t>
      </w:r>
      <w:r>
        <w:t>The optical engineer can design the system to do something useful, such as imaging in a LIDAR system, while the device is doing one of these</w:t>
      </w:r>
      <w:r w:rsidR="001A5A8F">
        <w:t xml:space="preserve"> [14,15]</w:t>
      </w:r>
      <w:r w:rsidR="00111F11">
        <w:t xml:space="preserve">. </w:t>
      </w:r>
      <w:r>
        <w:t xml:space="preserve">Using normal drive methods, transitioning from one of these states to the other requires waiting </w:t>
      </w:r>
      <w:del w:id="23" w:author="Matthias Imboden" w:date="2020-05-04T17:24:00Z">
        <w:r w:rsidDel="007B08C1">
          <w:delText xml:space="preserve">many </w:delText>
        </w:r>
      </w:del>
      <w:ins w:id="24" w:author="Matthias Imboden" w:date="2020-05-04T17:24:00Z">
        <w:r w:rsidR="007B08C1">
          <w:t xml:space="preserve">a multitude of </w:t>
        </w:r>
      </w:ins>
      <w:r>
        <w:t xml:space="preserve">periods of the device for the ringing behavior to end and </w:t>
      </w:r>
      <w:r w:rsidR="00FA354A">
        <w:t>this temporal overhead limits system performance.</w:t>
      </w:r>
      <w:r w:rsidR="00111F11">
        <w:t xml:space="preserve"> </w:t>
      </w:r>
      <w:r w:rsidR="00B052F3">
        <w:t>In this article</w:t>
      </w:r>
      <w:r w:rsidR="002E6E34">
        <w:t>,</w:t>
      </w:r>
      <w:r>
        <w:t xml:space="preserve"> we show how a novel class of open loop control theory algorithms allow the MEMS designer to do modal engineering, e.g. the turning on and off of specific modes of the device with transitions between them that take only a fraction of a period</w:t>
      </w:r>
      <w:r w:rsidR="00111F11">
        <w:t xml:space="preserve">. </w:t>
      </w:r>
      <w:r>
        <w:t>We believe these algorithms will open the design space and allow for practical MEMS devices that are hybrid in operation between galvos and scanners</w:t>
      </w:r>
      <w:ins w:id="25" w:author="Matthias Imboden" w:date="2020-05-04T17:25:00Z">
        <w:r w:rsidR="00B81BF2">
          <w:t>, as the benefits of a high</w:t>
        </w:r>
      </w:ins>
      <w:r w:rsidR="00FD10E5">
        <w:t xml:space="preserve"> </w:t>
      </w:r>
      <w:r w:rsidR="00FD10E5" w:rsidRPr="00BB1F78">
        <w:rPr>
          <w:i/>
          <w:iCs/>
        </w:rPr>
        <w:t>Q</w:t>
      </w:r>
      <w:r w:rsidR="00FD10E5">
        <w:t xml:space="preserve"> </w:t>
      </w:r>
      <w:ins w:id="26" w:author="Matthias Imboden" w:date="2020-05-04T17:25:00Z">
        <w:r w:rsidR="00B81BF2">
          <w:t>system can be leveraged without the price of a slo</w:t>
        </w:r>
      </w:ins>
      <w:r w:rsidR="009B55FD">
        <w:t>w</w:t>
      </w:r>
      <w:ins w:id="27" w:author="Matthias Imboden" w:date="2020-05-04T17:25:00Z">
        <w:r w:rsidR="00B81BF2">
          <w:t xml:space="preserve"> response time, critical in many app</w:t>
        </w:r>
      </w:ins>
      <w:ins w:id="28" w:author="Matthias Imboden" w:date="2020-05-04T17:26:00Z">
        <w:r w:rsidR="00B81BF2">
          <w:t>licat</w:t>
        </w:r>
      </w:ins>
      <w:r w:rsidR="009B55FD">
        <w:t>io</w:t>
      </w:r>
      <w:ins w:id="29" w:author="Matthias Imboden" w:date="2020-05-04T17:26:00Z">
        <w:r w:rsidR="00B81BF2">
          <w:t>ns</w:t>
        </w:r>
      </w:ins>
      <w:r>
        <w:t>.</w:t>
      </w:r>
    </w:p>
    <w:p w14:paraId="1751CE8E" w14:textId="77777777" w:rsidR="009528BF" w:rsidRDefault="009528BF" w:rsidP="00D25406">
      <w:pPr>
        <w:ind w:firstLine="360"/>
        <w:jc w:val="both"/>
      </w:pPr>
    </w:p>
    <w:p w14:paraId="059D9706" w14:textId="529BE15C" w:rsidR="00B81BF2" w:rsidRDefault="009528BF" w:rsidP="00D25406">
      <w:pPr>
        <w:ind w:firstLine="360"/>
        <w:jc w:val="both"/>
      </w:pPr>
      <w:r>
        <w:fldChar w:fldCharType="begin"/>
      </w:r>
      <w:r>
        <w:instrText xml:space="preserve"> REF _Ref40729772 \h </w:instrText>
      </w:r>
      <w:r>
        <w:fldChar w:fldCharType="separate"/>
      </w:r>
      <w:r w:rsidR="00F4547D">
        <w:t xml:space="preserve">Figure </w:t>
      </w:r>
      <w:r w:rsidR="00F4547D">
        <w:rPr>
          <w:noProof/>
        </w:rPr>
        <w:t>1</w:t>
      </w:r>
      <w:r>
        <w:fldChar w:fldCharType="end"/>
      </w:r>
      <w:r>
        <w:t xml:space="preserve"> </w:t>
      </w:r>
      <w:r w:rsidR="00D25406">
        <w:t>shows an example of what we discuss here</w:t>
      </w:r>
      <w:r w:rsidR="00111F11">
        <w:t xml:space="preserve">. </w:t>
      </w:r>
      <w:r w:rsidR="00D25406">
        <w:t>In th</w:t>
      </w:r>
      <w:r w:rsidR="00B052F3">
        <w:t>e upper panel is shown the</w:t>
      </w:r>
      <w:r w:rsidR="00D25406">
        <w:t xml:space="preserve"> ability to turn the fundamental mode of the device on and off, precisely and quickly</w:t>
      </w:r>
      <w:r w:rsidR="00111F11">
        <w:t xml:space="preserve">. </w:t>
      </w:r>
      <w:r w:rsidR="00D25406">
        <w:t xml:space="preserve">This is a Simulink simulation for an </w:t>
      </w:r>
      <w:r w:rsidR="00D25406" w:rsidRPr="00B246EB">
        <w:t>infinite</w:t>
      </w:r>
      <w:r w:rsidR="00D25406">
        <w:t xml:space="preserve"> </w:t>
      </w:r>
      <w:r w:rsidR="00D25406" w:rsidRPr="00B246EB">
        <w:rPr>
          <w:i/>
          <w:iCs/>
        </w:rPr>
        <w:t>Q</w:t>
      </w:r>
      <w:r w:rsidR="00D25406">
        <w:t xml:space="preserve"> system with a 1 rad/sec resonant frequency</w:t>
      </w:r>
      <w:r w:rsidR="00111F11">
        <w:t xml:space="preserve">. </w:t>
      </w:r>
      <w:r w:rsidR="00D25406">
        <w:t>It would normally take an infinite time to make these transitions</w:t>
      </w:r>
      <w:r w:rsidR="00111F11">
        <w:t xml:space="preserve">. </w:t>
      </w:r>
      <w:r w:rsidR="00D25406">
        <w:t>As one can see, it is possible to abruptly turn these modes on and off, in integral units of the half period of the device</w:t>
      </w:r>
      <w:r w:rsidR="00111F11">
        <w:t xml:space="preserve">. </w:t>
      </w:r>
      <w:r w:rsidR="00D25406">
        <w:t>This is the behavior of an optimal scanner device</w:t>
      </w:r>
      <w:r w:rsidR="00111F11">
        <w:t xml:space="preserve">. </w:t>
      </w:r>
      <w:r w:rsidR="00D25406">
        <w:t xml:space="preserve">The lower panel shows how this same system can be made to operate quasi-statically, moving from one static position to another, quickly, with </w:t>
      </w:r>
      <w:del w:id="30" w:author="Matthias Imboden" w:date="2020-05-04T17:27:00Z">
        <w:r w:rsidR="00D25406" w:rsidDel="00B81BF2">
          <w:delText xml:space="preserve">the </w:delText>
        </w:r>
      </w:del>
      <w:ins w:id="31" w:author="Matthias Imboden" w:date="2020-05-04T17:27:00Z">
        <w:r w:rsidR="00B81BF2">
          <w:t xml:space="preserve">each </w:t>
        </w:r>
      </w:ins>
      <w:r w:rsidR="00D25406">
        <w:t>transition taking one half of a period</w:t>
      </w:r>
      <w:r w:rsidR="00111F11">
        <w:t xml:space="preserve">. </w:t>
      </w:r>
      <w:r w:rsidR="00D25406">
        <w:t xml:space="preserve">Once again, this is for an </w:t>
      </w:r>
      <w:r w:rsidR="00D25406" w:rsidRPr="009E25EF">
        <w:t>infinite</w:t>
      </w:r>
      <w:r w:rsidR="00D25406" w:rsidRPr="000853D7">
        <w:t xml:space="preserve"> </w:t>
      </w:r>
      <w:r w:rsidR="00D25406" w:rsidRPr="009E25EF">
        <w:rPr>
          <w:i/>
          <w:iCs/>
        </w:rPr>
        <w:t>Q</w:t>
      </w:r>
      <w:r w:rsidR="00D25406">
        <w:t xml:space="preserve"> system</w:t>
      </w:r>
      <w:r w:rsidR="00111F11">
        <w:t xml:space="preserve">. </w:t>
      </w:r>
      <w:r w:rsidR="00D25406">
        <w:t>This is the behavior of an optimal galvo device</w:t>
      </w:r>
      <w:r w:rsidR="00111F11">
        <w:t xml:space="preserve">. </w:t>
      </w:r>
      <w:r w:rsidR="00D25406">
        <w:t xml:space="preserve">Combining these two methods lets one move the device to any position, to oscillate a specific number of cycles and then return to some other </w:t>
      </w:r>
      <w:r w:rsidR="00D25406">
        <w:lastRenderedPageBreak/>
        <w:t>position</w:t>
      </w:r>
      <w:r w:rsidR="00111F11">
        <w:t xml:space="preserve">. </w:t>
      </w:r>
      <w:r w:rsidR="00D25406">
        <w:t xml:space="preserve">We have demonstrated this performance in </w:t>
      </w:r>
      <w:r>
        <w:fldChar w:fldCharType="begin"/>
      </w:r>
      <w:r>
        <w:instrText xml:space="preserve"> REF _Ref40729772 \h </w:instrText>
      </w:r>
      <w:r>
        <w:fldChar w:fldCharType="separate"/>
      </w:r>
      <w:r w:rsidR="00F4547D">
        <w:t xml:space="preserve">Figure </w:t>
      </w:r>
      <w:r w:rsidR="00F4547D">
        <w:rPr>
          <w:noProof/>
        </w:rPr>
        <w:t>1</w:t>
      </w:r>
      <w:r>
        <w:fldChar w:fldCharType="end"/>
      </w:r>
      <w:r>
        <w:t xml:space="preserve"> </w:t>
      </w:r>
      <w:r w:rsidR="00D25406">
        <w:t xml:space="preserve">for an infinite </w:t>
      </w:r>
      <w:r w:rsidR="00D25406" w:rsidRPr="00BB1F78">
        <w:rPr>
          <w:i/>
          <w:iCs/>
        </w:rPr>
        <w:t>Q</w:t>
      </w:r>
      <w:r w:rsidR="00D25406">
        <w:t xml:space="preserve"> system but our approaches are perfectly general </w:t>
      </w:r>
    </w:p>
    <w:p w14:paraId="1F79A9D1" w14:textId="5C19CFBB" w:rsidR="00D25406" w:rsidRDefault="003C3AAF" w:rsidP="00601AF4">
      <w:pPr>
        <w:jc w:val="both"/>
      </w:pPr>
      <w:r>
        <w:rPr>
          <w:noProof/>
        </w:rPr>
        <mc:AlternateContent>
          <mc:Choice Requires="wps">
            <w:drawing>
              <wp:anchor distT="0" distB="0" distL="114300" distR="114300" simplePos="0" relativeHeight="251664384" behindDoc="1" locked="0" layoutInCell="1" allowOverlap="1" wp14:anchorId="68289D2B" wp14:editId="7A1391A5">
                <wp:simplePos x="0" y="0"/>
                <wp:positionH relativeFrom="margin">
                  <wp:align>left</wp:align>
                </wp:positionH>
                <wp:positionV relativeFrom="paragraph">
                  <wp:posOffset>352859</wp:posOffset>
                </wp:positionV>
                <wp:extent cx="3200400" cy="6162040"/>
                <wp:effectExtent l="0" t="0" r="0" b="0"/>
                <wp:wrapTight wrapText="bothSides">
                  <wp:wrapPolygon edited="0">
                    <wp:start x="0" y="0"/>
                    <wp:lineTo x="0" y="21502"/>
                    <wp:lineTo x="21471" y="21502"/>
                    <wp:lineTo x="21471" y="0"/>
                    <wp:lineTo x="0" y="0"/>
                  </wp:wrapPolygon>
                </wp:wrapTight>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6162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8AB9A3" w14:textId="77777777" w:rsidR="00113AA7" w:rsidRDefault="00113AA7" w:rsidP="002D6718">
                            <w:pPr>
                              <w:pStyle w:val="Caption"/>
                              <w:spacing w:before="120" w:after="0"/>
                              <w:ind w:left="90" w:right="162"/>
                              <w:rPr>
                                <w:rFonts w:ascii="Times New Roman" w:hAnsi="Times New Roman" w:cs="Times New Roman"/>
                                <w:i w:val="0"/>
                                <w:color w:val="000000" w:themeColor="text1"/>
                              </w:rPr>
                            </w:pPr>
                            <w:r>
                              <w:rPr>
                                <w:noProof/>
                              </w:rPr>
                              <w:drawing>
                                <wp:inline distT="0" distB="0" distL="0" distR="0" wp14:anchorId="1CC51C7B" wp14:editId="63DDAB61">
                                  <wp:extent cx="3108960" cy="27265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5-01 at 1.15.16 PM.png"/>
                                          <pic:cNvPicPr/>
                                        </pic:nvPicPr>
                                        <pic:blipFill>
                                          <a:blip r:embed="rId8">
                                            <a:extLst>
                                              <a:ext uri="{28A0092B-C50C-407E-A947-70E740481C1C}">
                                                <a14:useLocalDpi xmlns:a14="http://schemas.microsoft.com/office/drawing/2010/main" val="0"/>
                                              </a:ext>
                                            </a:extLst>
                                          </a:blip>
                                          <a:stretch>
                                            <a:fillRect/>
                                          </a:stretch>
                                        </pic:blipFill>
                                        <pic:spPr>
                                          <a:xfrm>
                                            <a:off x="0" y="0"/>
                                            <a:ext cx="3108960" cy="2726508"/>
                                          </a:xfrm>
                                          <a:prstGeom prst="rect">
                                            <a:avLst/>
                                          </a:prstGeom>
                                        </pic:spPr>
                                      </pic:pic>
                                    </a:graphicData>
                                  </a:graphic>
                                </wp:inline>
                              </w:drawing>
                            </w:r>
                          </w:p>
                          <w:p w14:paraId="1934D4A0" w14:textId="77777777" w:rsidR="00113AA7" w:rsidRDefault="00113AA7" w:rsidP="00732B1E">
                            <w:pPr>
                              <w:keepNext/>
                            </w:pPr>
                            <w:r>
                              <w:rPr>
                                <w:noProof/>
                              </w:rPr>
                              <w:drawing>
                                <wp:inline distT="0" distB="0" distL="0" distR="0" wp14:anchorId="14DD4C92" wp14:editId="320334DA">
                                  <wp:extent cx="3108960" cy="268147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5-01 at 1.21.05 PM.png"/>
                                          <pic:cNvPicPr/>
                                        </pic:nvPicPr>
                                        <pic:blipFill>
                                          <a:blip r:embed="rId9">
                                            <a:extLst>
                                              <a:ext uri="{28A0092B-C50C-407E-A947-70E740481C1C}">
                                                <a14:useLocalDpi xmlns:a14="http://schemas.microsoft.com/office/drawing/2010/main" val="0"/>
                                              </a:ext>
                                            </a:extLst>
                                          </a:blip>
                                          <a:stretch>
                                            <a:fillRect/>
                                          </a:stretch>
                                        </pic:blipFill>
                                        <pic:spPr>
                                          <a:xfrm>
                                            <a:off x="0" y="0"/>
                                            <a:ext cx="3108960" cy="2681478"/>
                                          </a:xfrm>
                                          <a:prstGeom prst="rect">
                                            <a:avLst/>
                                          </a:prstGeom>
                                        </pic:spPr>
                                      </pic:pic>
                                    </a:graphicData>
                                  </a:graphic>
                                </wp:inline>
                              </w:drawing>
                            </w:r>
                          </w:p>
                          <w:p w14:paraId="19FD12C0" w14:textId="2DEC2FE3" w:rsidR="00113AA7" w:rsidRPr="00D237E7" w:rsidRDefault="00113AA7" w:rsidP="00732B1E">
                            <w:pPr>
                              <w:pStyle w:val="Caption"/>
                            </w:pPr>
                            <w:bookmarkStart w:id="32" w:name="_Ref40729772"/>
                            <w:r>
                              <w:t xml:space="preserve">Figure </w:t>
                            </w:r>
                            <w:fldSimple w:instr=" SEQ Figure \* ARABIC ">
                              <w:r>
                                <w:rPr>
                                  <w:noProof/>
                                </w:rPr>
                                <w:t>1</w:t>
                              </w:r>
                            </w:fldSimple>
                            <w:bookmarkEnd w:id="32"/>
                            <w:r>
                              <w:t xml:space="preserve">  </w:t>
                            </w:r>
                            <w:r w:rsidRPr="00B93035">
                              <w:rPr>
                                <w:sz w:val="16"/>
                                <w:szCs w:val="16"/>
                              </w:rPr>
                              <w:t>Shown in the upper panel is modal engineering, the ability to turn the modes of the system on and off, with precision</w:t>
                            </w:r>
                            <w:r>
                              <w:rPr>
                                <w:sz w:val="16"/>
                                <w:szCs w:val="16"/>
                              </w:rPr>
                              <w:t xml:space="preserve">. </w:t>
                            </w:r>
                            <w:r w:rsidRPr="00B93035">
                              <w:rPr>
                                <w:sz w:val="16"/>
                                <w:szCs w:val="16"/>
                              </w:rPr>
                              <w:t>The lower panel shows ideal step and settle response for our system</w:t>
                            </w:r>
                            <w:r>
                              <w:rPr>
                                <w:sz w:val="16"/>
                                <w:szCs w:val="16"/>
                              </w:rPr>
                              <w:t xml:space="preserve">. </w:t>
                            </w:r>
                            <w:r w:rsidRPr="00B93035">
                              <w:rPr>
                                <w:sz w:val="16"/>
                                <w:szCs w:val="16"/>
                              </w:rPr>
                              <w:t>Both results are for the same infinite Q system</w:t>
                            </w:r>
                            <w:r>
                              <w:rPr>
                                <w:sz w:val="16"/>
                                <w:szCs w:val="16"/>
                              </w:rPr>
                              <w:t xml:space="preserve">. </w:t>
                            </w:r>
                            <w:r w:rsidRPr="00B93035">
                              <w:rPr>
                                <w:sz w:val="16"/>
                                <w:szCs w:val="16"/>
                              </w:rPr>
                              <w:t>The red curve is the applied drive and the black curve, the system response</w:t>
                            </w:r>
                            <w:r>
                              <w:rPr>
                                <w:sz w:val="16"/>
                                <w:szCs w:val="16"/>
                              </w:rPr>
                              <w:t>. This is a Simulink simulation.</w:t>
                            </w:r>
                          </w:p>
                        </w:txbxContent>
                      </wps:txbx>
                      <wps:bodyPr rot="0" vert="horz" wrap="square" lIns="0" tIns="0" rIns="0" bIns="0" anchor="t" anchorCtr="0" upright="1">
                        <a:noAutofit/>
                      </wps:bodyPr>
                    </wps:wsp>
                  </a:graphicData>
                </a:graphic>
              </wp:anchor>
            </w:drawing>
          </mc:Choice>
          <mc:Fallback>
            <w:pict>
              <v:shapetype w14:anchorId="68289D2B" id="_x0000_t202" coordsize="21600,21600" o:spt="202" path="m0,0l0,21600,21600,21600,21600,0xe">
                <v:stroke joinstyle="miter"/>
                <v:path gradientshapeok="t" o:connecttype="rect"/>
              </v:shapetype>
              <v:shape id="Text Box 37" o:spid="_x0000_s1026" type="#_x0000_t202" style="position:absolute;left:0;text-align:left;margin-left:0;margin-top:27.8pt;width:252pt;height:485.2pt;z-index:-251652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EFXsCAAACBQAADgAAAGRycy9lMm9Eb2MueG1srFTbbtwgEH2v1H9AvG9sb53N2oo3yqVbVUov&#10;UtIPYAGvUTHjArt2WvXfO+D1JulFqqr6AQ8wHGbmnOH8Ymg12UvrFJiKZicpJdJwEMpsK/rpfj1b&#10;UuI8M4JpMLKiD9LRi9XLF+d9V8o5NKCFtARBjCv7rqKN912ZJI43smXuBDppcLMG2zKPU7tNhGU9&#10;orc6mafpIunBis4Cl87h6s24SVcRv64l9x/q2klPdEUxNh9HG8dNGJPVOSu3lnWN4ocw2D9E0TJl&#10;8NIj1A3zjOys+gWqVdyCg9qfcGgTqGvFZcwBs8nSn7K5a1gnYy5YHNcdy+T+Hyx/v/9oiRIVfXVG&#10;iWEtcnQvB0+uYCC4hPXpO1ei212Hjn7AdeQ55uq6W+CfHTFw3TCzlZfWQt9IJjC+LJxMnhwdcVwA&#10;2fTvQOA9bOchAg21bUPxsBwE0ZGnhyM3IRaOi6+Q7TzFLY57i2wxx1m8g5XT8c46/0ZCS4JRUYvk&#10;R3i2v3U+hMPKySXc5kArsVZax4ndbq61JXuGQlnH74D+zE2b4GwgHBsRxxWMEu8IeyHeSPy3Ipvn&#10;6dW8mK0Xy7NZvs5PZ8VZupylWXFVLNK8yG/W30OAWV42SghpbpWRkwiz/O9IPrTDKJ8oQ9JXtDid&#10;n44c/THJNH6/S7JVHntSq7aiy6MTKwOzr43AtFnpmdKjnTwPP1YZazD9Y1WiDgL1owj8sBkQJYhj&#10;A+IBFWEB+UJu8SFBowH7lZIem7Ki7suOWUmJfmtQVaGDJ8NOxmYymOF4tKKektG89mOn7zqrtg0i&#10;j7o1cInKq1XUxGMUB71io8XgD49C6OSn8+j1+HStfgAAAP//AwBQSwMEFAAGAAgAAAAhANXDM4nd&#10;AAAACAEAAA8AAABkcnMvZG93bnJldi54bWxMj8FOwzAQRO9I/IO1SFwQtYlIhEKcClq4waGl6tmN&#10;t0nUeB3FTpP+PcuJHndmNPumWM6uE2ccQutJw9NCgUCqvG2p1rD7+Xx8ARGiIWs6T6jhggGW5e1N&#10;YXLrJ9rgeRtrwSUUcqOhibHPpQxVg86Ehe+R2Dv6wZnI51BLO5iJy10nE6Uy6UxL/KExPa4arE7b&#10;0WnI1sM4bWj1sN59fJnvvk7275e91vd389sriIhz/A/DHz6jQ8lMBz+SDaLTwEOihjTNQLCbqmcW&#10;DhxTSaZAloW8HlD+AgAA//8DAFBLAQItABQABgAIAAAAIQDkmcPA+wAAAOEBAAATAAAAAAAAAAAA&#10;AAAAAAAAAABbQ29udGVudF9UeXBlc10ueG1sUEsBAi0AFAAGAAgAAAAhACOyauHXAAAAlAEAAAsA&#10;AAAAAAAAAAAAAAAALAEAAF9yZWxzLy5yZWxzUEsBAi0AFAAGAAgAAAAhAIcfxBV7AgAAAgUAAA4A&#10;AAAAAAAAAAAAAAAALAIAAGRycy9lMm9Eb2MueG1sUEsBAi0AFAAGAAgAAAAhANXDM4ndAAAACAEA&#10;AA8AAAAAAAAAAAAAAAAA0wQAAGRycy9kb3ducmV2LnhtbFBLBQYAAAAABAAEAPMAAADdBQAAAAA=&#10;" stroked="f">
                <v:textbox inset="0,0,0,0">
                  <w:txbxContent>
                    <w:p w14:paraId="638AB9A3" w14:textId="77777777" w:rsidR="00113AA7" w:rsidRDefault="00113AA7" w:rsidP="002D6718">
                      <w:pPr>
                        <w:pStyle w:val="Caption"/>
                        <w:spacing w:before="120" w:after="0"/>
                        <w:ind w:left="90" w:right="162"/>
                        <w:rPr>
                          <w:rFonts w:ascii="Times New Roman" w:hAnsi="Times New Roman" w:cs="Times New Roman"/>
                          <w:i w:val="0"/>
                          <w:color w:val="000000" w:themeColor="text1"/>
                        </w:rPr>
                      </w:pPr>
                      <w:r>
                        <w:rPr>
                          <w:noProof/>
                        </w:rPr>
                        <w:drawing>
                          <wp:inline distT="0" distB="0" distL="0" distR="0" wp14:anchorId="1CC51C7B" wp14:editId="63DDAB61">
                            <wp:extent cx="3108960" cy="27265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5-01 at 1.15.16 PM.png"/>
                                    <pic:cNvPicPr/>
                                  </pic:nvPicPr>
                                  <pic:blipFill>
                                    <a:blip r:embed="rId8">
                                      <a:extLst>
                                        <a:ext uri="{28A0092B-C50C-407E-A947-70E740481C1C}">
                                          <a14:useLocalDpi xmlns:a14="http://schemas.microsoft.com/office/drawing/2010/main" val="0"/>
                                        </a:ext>
                                      </a:extLst>
                                    </a:blip>
                                    <a:stretch>
                                      <a:fillRect/>
                                    </a:stretch>
                                  </pic:blipFill>
                                  <pic:spPr>
                                    <a:xfrm>
                                      <a:off x="0" y="0"/>
                                      <a:ext cx="3108960" cy="2726508"/>
                                    </a:xfrm>
                                    <a:prstGeom prst="rect">
                                      <a:avLst/>
                                    </a:prstGeom>
                                  </pic:spPr>
                                </pic:pic>
                              </a:graphicData>
                            </a:graphic>
                          </wp:inline>
                        </w:drawing>
                      </w:r>
                    </w:p>
                    <w:p w14:paraId="1934D4A0" w14:textId="77777777" w:rsidR="00113AA7" w:rsidRDefault="00113AA7" w:rsidP="00732B1E">
                      <w:pPr>
                        <w:keepNext/>
                      </w:pPr>
                      <w:r>
                        <w:rPr>
                          <w:noProof/>
                        </w:rPr>
                        <w:drawing>
                          <wp:inline distT="0" distB="0" distL="0" distR="0" wp14:anchorId="14DD4C92" wp14:editId="320334DA">
                            <wp:extent cx="3108960" cy="268147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5-01 at 1.21.05 PM.png"/>
                                    <pic:cNvPicPr/>
                                  </pic:nvPicPr>
                                  <pic:blipFill>
                                    <a:blip r:embed="rId9">
                                      <a:extLst>
                                        <a:ext uri="{28A0092B-C50C-407E-A947-70E740481C1C}">
                                          <a14:useLocalDpi xmlns:a14="http://schemas.microsoft.com/office/drawing/2010/main" val="0"/>
                                        </a:ext>
                                      </a:extLst>
                                    </a:blip>
                                    <a:stretch>
                                      <a:fillRect/>
                                    </a:stretch>
                                  </pic:blipFill>
                                  <pic:spPr>
                                    <a:xfrm>
                                      <a:off x="0" y="0"/>
                                      <a:ext cx="3108960" cy="2681478"/>
                                    </a:xfrm>
                                    <a:prstGeom prst="rect">
                                      <a:avLst/>
                                    </a:prstGeom>
                                  </pic:spPr>
                                </pic:pic>
                              </a:graphicData>
                            </a:graphic>
                          </wp:inline>
                        </w:drawing>
                      </w:r>
                    </w:p>
                    <w:p w14:paraId="19FD12C0" w14:textId="2DEC2FE3" w:rsidR="00113AA7" w:rsidRPr="00D237E7" w:rsidRDefault="00113AA7" w:rsidP="00732B1E">
                      <w:pPr>
                        <w:pStyle w:val="Caption"/>
                      </w:pPr>
                      <w:bookmarkStart w:id="33" w:name="_Ref40729772"/>
                      <w:r>
                        <w:t xml:space="preserve">Figure </w:t>
                      </w:r>
                      <w:fldSimple w:instr=" SEQ Figure \* ARABIC ">
                        <w:r>
                          <w:rPr>
                            <w:noProof/>
                          </w:rPr>
                          <w:t>1</w:t>
                        </w:r>
                      </w:fldSimple>
                      <w:bookmarkEnd w:id="33"/>
                      <w:r>
                        <w:t xml:space="preserve">  </w:t>
                      </w:r>
                      <w:r w:rsidRPr="00B93035">
                        <w:rPr>
                          <w:sz w:val="16"/>
                          <w:szCs w:val="16"/>
                        </w:rPr>
                        <w:t>Shown in the upper panel is modal engineering, the ability to turn the modes of the system on and off, with precision</w:t>
                      </w:r>
                      <w:r>
                        <w:rPr>
                          <w:sz w:val="16"/>
                          <w:szCs w:val="16"/>
                        </w:rPr>
                        <w:t xml:space="preserve">. </w:t>
                      </w:r>
                      <w:r w:rsidRPr="00B93035">
                        <w:rPr>
                          <w:sz w:val="16"/>
                          <w:szCs w:val="16"/>
                        </w:rPr>
                        <w:t>The lower panel shows ideal step and settle response for our system</w:t>
                      </w:r>
                      <w:r>
                        <w:rPr>
                          <w:sz w:val="16"/>
                          <w:szCs w:val="16"/>
                        </w:rPr>
                        <w:t xml:space="preserve">. </w:t>
                      </w:r>
                      <w:r w:rsidRPr="00B93035">
                        <w:rPr>
                          <w:sz w:val="16"/>
                          <w:szCs w:val="16"/>
                        </w:rPr>
                        <w:t>Both results are for the same infinite Q system</w:t>
                      </w:r>
                      <w:r>
                        <w:rPr>
                          <w:sz w:val="16"/>
                          <w:szCs w:val="16"/>
                        </w:rPr>
                        <w:t xml:space="preserve">. </w:t>
                      </w:r>
                      <w:r w:rsidRPr="00B93035">
                        <w:rPr>
                          <w:sz w:val="16"/>
                          <w:szCs w:val="16"/>
                        </w:rPr>
                        <w:t>The red curve is the applied drive and the black curve, the system response</w:t>
                      </w:r>
                      <w:r>
                        <w:rPr>
                          <w:sz w:val="16"/>
                          <w:szCs w:val="16"/>
                        </w:rPr>
                        <w:t>. This is a Simulink simulation.</w:t>
                      </w:r>
                    </w:p>
                  </w:txbxContent>
                </v:textbox>
                <w10:wrap type="tight" anchorx="margin"/>
              </v:shape>
            </w:pict>
          </mc:Fallback>
        </mc:AlternateContent>
      </w:r>
      <w:r w:rsidR="00052B7D">
        <w:t>a</w:t>
      </w:r>
      <w:r w:rsidR="00D25406">
        <w:t xml:space="preserve">nd will work for any underdamped, second order system with a </w:t>
      </w:r>
      <w:r w:rsidR="00D25406" w:rsidRPr="00BB1F78">
        <w:rPr>
          <w:i/>
          <w:iCs/>
        </w:rPr>
        <w:t>Q</w:t>
      </w:r>
      <w:r w:rsidR="00D25406">
        <w:t>&gt;1.</w:t>
      </w:r>
    </w:p>
    <w:p w14:paraId="20170CAD" w14:textId="46B9B19C" w:rsidR="008A3C23" w:rsidRDefault="00D25406" w:rsidP="001F4C5C">
      <w:pPr>
        <w:pStyle w:val="Heading1"/>
      </w:pPr>
      <w:r>
        <w:t>Background</w:t>
      </w:r>
    </w:p>
    <w:p w14:paraId="1774C8EC" w14:textId="4D52E841" w:rsidR="00B93035" w:rsidRDefault="00D25406" w:rsidP="00B93035">
      <w:pPr>
        <w:ind w:firstLine="360"/>
        <w:jc w:val="both"/>
        <w:rPr>
          <w:sz w:val="16"/>
          <w:szCs w:val="16"/>
        </w:rPr>
      </w:pPr>
      <w:r>
        <w:t>In a p</w:t>
      </w:r>
      <w:r w:rsidR="00745FC0">
        <w:t xml:space="preserve">revious set of papers </w:t>
      </w:r>
      <w:sdt>
        <w:sdtPr>
          <w:rPr>
            <w:color w:val="000000"/>
          </w:rPr>
          <w:tag w:val="MENDELEY_CITATION_659dcbd7-2436-42cf-b450-a9e66e410382"/>
          <w:id w:val="1513569734"/>
          <w:placeholder>
            <w:docPart w:val="DefaultPlaceholder_-1854013440"/>
          </w:placeholder>
        </w:sdtPr>
        <w:sdtContent>
          <w:r w:rsidR="001A5A8F">
            <w:rPr>
              <w:color w:val="000000"/>
            </w:rPr>
            <w:t xml:space="preserve">[6,16-18] </w:t>
          </w:r>
        </w:sdtContent>
      </w:sdt>
      <w:r>
        <w:t xml:space="preserve">we have discussed the galvo behavior of a MEMS device and shown how it can have </w:t>
      </w:r>
    </w:p>
    <w:p w14:paraId="00F34F1C" w14:textId="386B3C88" w:rsidR="002D6718" w:rsidRDefault="00D25406" w:rsidP="00255742">
      <w:pPr>
        <w:jc w:val="both"/>
      </w:pPr>
      <w:r>
        <w:t>essentially perfect step and settle behavior</w:t>
      </w:r>
      <w:r w:rsidR="00111F11">
        <w:t xml:space="preserve">. </w:t>
      </w:r>
      <w:r>
        <w:t>We will briefly summarize those results here</w:t>
      </w:r>
      <w:r w:rsidR="00111F11">
        <w:t xml:space="preserve">. </w:t>
      </w:r>
      <w:r>
        <w:t xml:space="preserve">For a high </w:t>
      </w:r>
      <w:r w:rsidRPr="00BB1F78">
        <w:rPr>
          <w:i/>
          <w:iCs/>
        </w:rPr>
        <w:t>Q</w:t>
      </w:r>
      <w:r>
        <w:t xml:space="preserve"> system, when you apply a step function input, the system overshoots to twice the final rest position and then oscillates about that final rest position until it finally converges to that point</w:t>
      </w:r>
      <w:r w:rsidR="00111F11">
        <w:t xml:space="preserve">. </w:t>
      </w:r>
      <w:r w:rsidR="00255742">
        <w:t>If</w:t>
      </w:r>
      <w:r w:rsidR="00FA354A">
        <w:t>,</w:t>
      </w:r>
      <w:r w:rsidR="00255742">
        <w:t xml:space="preserve"> instead, a half-step is applied, one half a period later</w:t>
      </w:r>
      <w:r>
        <w:t xml:space="preserve">, the system is at a peak of its excursion with </w:t>
      </w:r>
      <w:r w:rsidR="00B052F3">
        <w:t xml:space="preserve">an amplitude equal to the desired </w:t>
      </w:r>
      <w:r>
        <w:t>final rest position</w:t>
      </w:r>
      <w:r w:rsidR="00111F11">
        <w:t xml:space="preserve">. </w:t>
      </w:r>
      <w:r>
        <w:t xml:space="preserve">With zero slope in a position-time plot, its </w:t>
      </w:r>
      <w:r>
        <w:lastRenderedPageBreak/>
        <w:t>velocity is zero</w:t>
      </w:r>
      <w:r w:rsidR="00111F11">
        <w:t xml:space="preserve">. </w:t>
      </w:r>
      <w:r>
        <w:t>The me</w:t>
      </w:r>
      <w:r w:rsidR="00B052F3">
        <w:t xml:space="preserve">thod shown in </w:t>
      </w:r>
      <w:r w:rsidR="009528BF">
        <w:fldChar w:fldCharType="begin"/>
      </w:r>
      <w:r w:rsidR="009528BF">
        <w:instrText xml:space="preserve"> REF _Ref40729772 \h </w:instrText>
      </w:r>
      <w:r w:rsidR="009528BF">
        <w:fldChar w:fldCharType="separate"/>
      </w:r>
      <w:r w:rsidR="00F4547D">
        <w:t xml:space="preserve">Figure </w:t>
      </w:r>
      <w:r w:rsidR="00F4547D">
        <w:rPr>
          <w:noProof/>
        </w:rPr>
        <w:t>1</w:t>
      </w:r>
      <w:r w:rsidR="009528BF">
        <w:fldChar w:fldCharType="end"/>
      </w:r>
      <w:r>
        <w:t xml:space="preserve"> applies half the value of the force needed to </w:t>
      </w:r>
      <w:r w:rsidR="00255742">
        <w:t>ho</w:t>
      </w:r>
      <w:r>
        <w:t>ld the device at its desired end position and after one half a period, applies the full force</w:t>
      </w:r>
      <w:r w:rsidR="00111F11">
        <w:t xml:space="preserve">. </w:t>
      </w:r>
      <w:r>
        <w:t>With the device where it is intended to be, after half a period, with zero velocity, this application of the full force essentially catches it and holds it in the desired position, stably for as long is desired</w:t>
      </w:r>
      <w:r w:rsidR="005438C4">
        <w:t xml:space="preserve">.  </w:t>
      </w:r>
      <w:r w:rsidR="00B052F3">
        <w:t>This is called a double step (DS) drive</w:t>
      </w:r>
      <w:r w:rsidR="00111F11">
        <w:t xml:space="preserve">. </w:t>
      </w:r>
      <w:r w:rsidR="00B052F3">
        <w:t xml:space="preserve">One half the force and one half the </w:t>
      </w:r>
      <w:r>
        <w:t xml:space="preserve">period are the values for an infinite </w:t>
      </w:r>
      <w:r w:rsidRPr="008C439D">
        <w:rPr>
          <w:i/>
          <w:iCs/>
        </w:rPr>
        <w:t>Q</w:t>
      </w:r>
      <w:r>
        <w:t xml:space="preserve"> (</w:t>
      </w:r>
      <w:r w:rsidRPr="008C439D">
        <w:rPr>
          <w:i/>
          <w:iCs/>
        </w:rPr>
        <w:t>Q</w:t>
      </w:r>
      <w:r>
        <w:t>&gt;100) system</w:t>
      </w:r>
      <w:r w:rsidR="00111F11">
        <w:t xml:space="preserve">. </w:t>
      </w:r>
      <w:r>
        <w:t xml:space="preserve">This is perfectly general and works for a system with any </w:t>
      </w:r>
      <w:r w:rsidRPr="008C439D">
        <w:rPr>
          <w:i/>
          <w:iCs/>
        </w:rPr>
        <w:t>Q</w:t>
      </w:r>
      <w:r>
        <w:t xml:space="preserve"> with a modification of the parameters</w:t>
      </w:r>
      <w:r w:rsidR="00111F11">
        <w:t>.</w:t>
      </w:r>
      <w:r w:rsidR="005438C4">
        <w:t xml:space="preserve">  This</w:t>
      </w:r>
      <w:r w:rsidR="00255742">
        <w:t xml:space="preserve"> </w:t>
      </w:r>
      <w:r w:rsidR="00FA354A">
        <w:t xml:space="preserve">is </w:t>
      </w:r>
      <w:r w:rsidR="00255742">
        <w:t xml:space="preserve">derived later in the analytical section.  </w:t>
      </w:r>
      <w:r w:rsidR="001A5A8F">
        <w:t>Ref. 16</w:t>
      </w:r>
      <w:r>
        <w:t xml:space="preserve"> discusses a variety of similar drive schemes called overdrive methods where one applies an accelerating force for a while and then a decelerating force</w:t>
      </w:r>
      <w:r w:rsidR="00111F11">
        <w:t xml:space="preserve">. </w:t>
      </w:r>
      <w:r>
        <w:t>They are similar to how one moves an object in free space where it starts at rest, an accelerating force is applied, and then a decelerating force is applied with the object arriving at its final rest position with zero velocity</w:t>
      </w:r>
      <w:r w:rsidR="00111F11">
        <w:t xml:space="preserve">. </w:t>
      </w:r>
      <w:r>
        <w:t xml:space="preserve">The simulation shown in the lower panel of </w:t>
      </w:r>
      <w:r w:rsidR="009528BF">
        <w:fldChar w:fldCharType="begin"/>
      </w:r>
      <w:r w:rsidR="009528BF">
        <w:instrText xml:space="preserve"> REF _Ref40729772 \h </w:instrText>
      </w:r>
      <w:r w:rsidR="009528BF">
        <w:fldChar w:fldCharType="separate"/>
      </w:r>
      <w:r w:rsidR="00F4547D">
        <w:t xml:space="preserve">Figure </w:t>
      </w:r>
      <w:r w:rsidR="00F4547D">
        <w:rPr>
          <w:noProof/>
        </w:rPr>
        <w:t>1</w:t>
      </w:r>
      <w:r w:rsidR="009528BF">
        <w:fldChar w:fldCharType="end"/>
      </w:r>
      <w:r w:rsidR="009528BF">
        <w:t xml:space="preserve"> </w:t>
      </w:r>
      <w:r>
        <w:t>was obtained using DS for all the transition</w:t>
      </w:r>
      <w:r w:rsidR="00B052F3">
        <w:t>s</w:t>
      </w:r>
      <w:r w:rsidR="00111F11">
        <w:t xml:space="preserve">. </w:t>
      </w:r>
      <w:r w:rsidR="00B052F3">
        <w:t>The drive signal is the red</w:t>
      </w:r>
      <w:r>
        <w:t xml:space="preserve"> curve and one can see the double step structure for each transition</w:t>
      </w:r>
      <w:r w:rsidR="00111F11">
        <w:t xml:space="preserve">. </w:t>
      </w:r>
      <w:r>
        <w:t>These open loop drive schemes allow for essentially ideal galvo behavior.</w:t>
      </w:r>
    </w:p>
    <w:p w14:paraId="51094A41" w14:textId="6EBED025" w:rsidR="002D6718" w:rsidRDefault="002D6718" w:rsidP="002D6718">
      <w:pPr>
        <w:ind w:firstLine="360"/>
        <w:jc w:val="both"/>
      </w:pPr>
      <w:r>
        <w:t>In this paper, our main focus is the behavior shown in the upper panel of Fig. 1. This is the effect we describe as modal engineering, the ability to turn the modes of the system on and off, quickly, with precision. The key to our approach is to drive the system coherently, with full knowledge of its underlying dynamics. In a conventional control theory approach [</w:t>
      </w:r>
      <w:r w:rsidR="001A5A8F">
        <w:t>1</w:t>
      </w:r>
      <w:r>
        <w:t>2,</w:t>
      </w:r>
      <w:r w:rsidR="001A5A8F">
        <w:t>1</w:t>
      </w:r>
      <w:r>
        <w:t xml:space="preserve">3], one uses feedback and methods like PID control. Our approach here is simpler from a system point of view because the sensor and feedback system are not needed, reducing cost and complexity. </w:t>
      </w:r>
      <w:ins w:id="34" w:author="Matthias Imboden" w:date="2020-05-04T17:37:00Z">
        <w:r>
          <w:t xml:space="preserve">The high stability and linearity of MEMS make them ideally suited </w:t>
        </w:r>
      </w:ins>
      <w:r w:rsidR="00165C8A">
        <w:t>for</w:t>
      </w:r>
      <w:ins w:id="35" w:author="Matthias Imboden" w:date="2020-05-04T17:37:00Z">
        <w:r>
          <w:t xml:space="preserve"> such feedforward control algorithms</w:t>
        </w:r>
      </w:ins>
      <w:r w:rsidR="001A5A8F">
        <w:t xml:space="preserve"> [19]</w:t>
      </w:r>
      <w:ins w:id="36" w:author="Matthias Imboden" w:date="2020-05-04T17:37:00Z">
        <w:r>
          <w:t>.</w:t>
        </w:r>
      </w:ins>
    </w:p>
    <w:p w14:paraId="2AB1E0AD" w14:textId="05051CBA" w:rsidR="00500CA5" w:rsidRDefault="00500CA5" w:rsidP="00500CA5">
      <w:pPr>
        <w:ind w:firstLine="360"/>
        <w:jc w:val="both"/>
      </w:pPr>
      <w:r>
        <w:t xml:space="preserve">This paper is organized into the following sections. In section IIA we present results from Simulink simulations using an infinite </w:t>
      </w:r>
      <w:r w:rsidRPr="00BB1F78">
        <w:rPr>
          <w:i/>
          <w:iCs/>
        </w:rPr>
        <w:t>Q</w:t>
      </w:r>
      <w:r>
        <w:t xml:space="preserve"> system, demonstrating all tools we have at our disposal. In section IIB we study a finite </w:t>
      </w:r>
      <w:r w:rsidRPr="00BB1F78">
        <w:rPr>
          <w:i/>
          <w:iCs/>
        </w:rPr>
        <w:t>Q</w:t>
      </w:r>
      <w:r>
        <w:t xml:space="preserve"> system showing how finite damping modifies the algorithms demonstrated in section IIA. In section III, we present a closed-form solution of the underlying equations of motion for our system. Finally, in section IV, we present experimental results on a MEMS micromirror. This analysis and data </w:t>
      </w:r>
      <w:del w:id="37" w:author="Matthias Imboden" w:date="2020-05-04T20:24:00Z">
        <w:r w:rsidDel="005E5B3C">
          <w:delText>is</w:delText>
        </w:r>
      </w:del>
      <w:ins w:id="38" w:author="Matthias Imboden" w:date="2020-05-04T20:24:00Z">
        <w:r>
          <w:t>are</w:t>
        </w:r>
      </w:ins>
      <w:r>
        <w:t xml:space="preserve"> for a MEMS application but we note that these approaches will work equally well for any underdamped, second order system.</w:t>
      </w:r>
    </w:p>
    <w:p w14:paraId="4B83E40B" w14:textId="77777777" w:rsidR="00CC7E0E" w:rsidRDefault="00CC7E0E" w:rsidP="00CC7E0E">
      <w:pPr>
        <w:pStyle w:val="Heading2"/>
      </w:pPr>
      <w:r>
        <w:t>Infinite Q Systems</w:t>
      </w:r>
    </w:p>
    <w:p w14:paraId="1785606D" w14:textId="711488B2" w:rsidR="00D25406" w:rsidRDefault="00CC7E0E" w:rsidP="005D59D9">
      <w:pPr>
        <w:ind w:firstLine="360"/>
        <w:jc w:val="both"/>
      </w:pPr>
      <w:r>
        <w:t xml:space="preserve">In this section we discuss results obtained using Simulink simulations on an infinite </w:t>
      </w:r>
      <w:r w:rsidRPr="00BB1F78">
        <w:rPr>
          <w:i/>
          <w:iCs/>
        </w:rPr>
        <w:t>Q</w:t>
      </w:r>
      <w:r>
        <w:t>, second order system. The system has a resonant frequency of 1 rad/sec, the period is 2</w:t>
      </w:r>
      <w:r w:rsidRPr="00FA1798">
        <w:rPr>
          <w:rFonts w:ascii="Symbol" w:hAnsi="Symbol"/>
        </w:rPr>
        <w:t></w:t>
      </w:r>
      <w:r>
        <w:t>. The simulations are performed with time steps of 10</w:t>
      </w:r>
      <w:r w:rsidRPr="007D19F8">
        <w:rPr>
          <w:vertAlign w:val="superscript"/>
        </w:rPr>
        <w:t xml:space="preserve">-4 </w:t>
      </w:r>
      <w:r>
        <w:t xml:space="preserve">seconds and typically cover periods of time in the range of 100-300 seconds. If one gives the system a step input, one sees the behavior shown in </w:t>
      </w:r>
      <w:r>
        <w:fldChar w:fldCharType="begin"/>
      </w:r>
      <w:r>
        <w:instrText xml:space="preserve"> REF _Ref40729874 \h </w:instrText>
      </w:r>
      <w:r>
        <w:fldChar w:fldCharType="separate"/>
      </w:r>
      <w:r>
        <w:t xml:space="preserve">Figure </w:t>
      </w:r>
      <w:r>
        <w:fldChar w:fldCharType="end"/>
      </w:r>
      <w:r w:rsidR="005D59D9">
        <w:t>2</w:t>
      </w:r>
      <w:r>
        <w:t xml:space="preserve">a). It rings forever, oscillating between zero and twice the nominal final resting place. A larger step increases the oscillating amplitude. If one turns the step off at an arbitrary time, the device ends up in a non-determinate state. </w:t>
      </w:r>
      <w:ins w:id="39" w:author="Matthias Imboden" w:date="2020-05-04T20:31:00Z">
        <w:r w:rsidRPr="005E5B3C">
          <w:t xml:space="preserve">The signal shown in </w:t>
        </w:r>
      </w:ins>
      <w:r>
        <w:fldChar w:fldCharType="begin"/>
      </w:r>
      <w:r>
        <w:instrText xml:space="preserve"> REF _Ref40729874 \h </w:instrText>
      </w:r>
      <w:r>
        <w:fldChar w:fldCharType="separate"/>
      </w:r>
      <w:r>
        <w:t xml:space="preserve">Figure </w:t>
      </w:r>
      <w:r>
        <w:fldChar w:fldCharType="end"/>
      </w:r>
      <w:r w:rsidR="005D59D9">
        <w:t>2</w:t>
      </w:r>
      <w:ins w:id="40" w:author="Matthias Imboden" w:date="2020-05-04T20:31:00Z">
        <w:r w:rsidRPr="005E5B3C">
          <w:t xml:space="preserve">a) is unipolar, it oscillates between zero and twice the nominal resting point of the system. If one wishes to have bipolar behavior, one can use a pulse like that </w:t>
        </w:r>
      </w:ins>
      <w:r w:rsidR="00053380">
        <w:rPr>
          <w:noProof/>
        </w:rPr>
        <w:lastRenderedPageBreak/>
        <mc:AlternateContent>
          <mc:Choice Requires="wps">
            <w:drawing>
              <wp:anchor distT="0" distB="0" distL="114300" distR="114300" simplePos="0" relativeHeight="251674624" behindDoc="0" locked="0" layoutInCell="1" allowOverlap="1" wp14:anchorId="50B083D8" wp14:editId="5BC755AF">
                <wp:simplePos x="0" y="0"/>
                <wp:positionH relativeFrom="column">
                  <wp:posOffset>-3182620</wp:posOffset>
                </wp:positionH>
                <wp:positionV relativeFrom="paragraph">
                  <wp:posOffset>49530</wp:posOffset>
                </wp:positionV>
                <wp:extent cx="200660" cy="251460"/>
                <wp:effectExtent l="0" t="0" r="0" b="2540"/>
                <wp:wrapSquare wrapText="bothSides"/>
                <wp:docPr id="3" name="Text Box 3"/>
                <wp:cNvGraphicFramePr/>
                <a:graphic xmlns:a="http://schemas.openxmlformats.org/drawingml/2006/main">
                  <a:graphicData uri="http://schemas.microsoft.com/office/word/2010/wordprocessingShape">
                    <wps:wsp>
                      <wps:cNvSpPr txBox="1"/>
                      <wps:spPr>
                        <a:xfrm>
                          <a:off x="0" y="0"/>
                          <a:ext cx="200660"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5B9821" w14:textId="60D6E3F7" w:rsidR="00113AA7" w:rsidRPr="00053380" w:rsidRDefault="00113AA7">
                            <w:pPr>
                              <w:rPr>
                                <w:rFonts w:asciiTheme="minorHAnsi" w:hAnsiTheme="minorHAnsi"/>
                                <w:b/>
                              </w:rPr>
                            </w:pPr>
                            <w:r w:rsidRPr="00053380">
                              <w:rPr>
                                <w:rFonts w:asciiTheme="minorHAnsi" w:hAnsiTheme="minorHAnsi"/>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B083D8" id="Text Box 3" o:spid="_x0000_s1027" type="#_x0000_t202" style="position:absolute;left:0;text-align:left;margin-left:-250.6pt;margin-top:3.9pt;width:15.8pt;height:19.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CUpHMCAABfBQAADgAAAGRycy9lMm9Eb2MueG1srFRLbxMxEL4j8R8s38kmaVog6qYKrYKQqrYi&#10;QT07XrtZYXuMPclu+PWMvZs0FC5FXHbHM9+8H5dXrTVsp0KswZV8NBhyppyEqnZPJf+2Wrz7wFlE&#10;4SphwKmS71XkV7O3by4bP1Vj2ICpVGBkxMVp40u+QfTToohyo6yIA/DKkVBDsALpGZ6KKoiGrFtT&#10;jIfDi6KBUPkAUsVI3JtOyGfZvtZK4r3WUSEzJafYMH9D/q7Tt5hdiulTEH5Tyz4M8Q9RWFE7cno0&#10;dSNQsG2o/zBlaxkggsaBBFuA1rVUOQfKZjR8kc1yI7zKuVBxoj+WKf4/s/Ju9xBYXZX8jDMnLLVo&#10;pVpkn6BlZ6k6jY9TAi09wbAlNnX5wI/ETEm3Otj0p3QYyanO+2NtkzFJzNSsC5JIEo3PRxOiyXrx&#10;rOxDxM8KLEtEyQO1LldU7G4jdtADJPlysKiNye0z7jcG2ew4Kve/1055dPFmCvdGJS3jvipN+eew&#10;EyNPnro2ge0EzYyQUjnMGWe7hE4oTb5fo9jjk2oX1WuUjxrZMzg8KtvaQchVehF29f0Qsu7wVOqT&#10;vBOJ7brNjT+2cw3VnrocoNuS6OWipl7ciogPItBaUPto1fGePtpAU3LoKc42EH7+jZ/wNK0k5ayh&#10;NSt5/LEVQXFmvjia44+jySTtZX5Mzt+P6RFOJetTidvaa6CujOioeJnJhEdzIHUA+0gXYZ68kkg4&#10;Sb5LjgfyGrvlp4si1XyeQbSJXuCtW3qZTKcqp0lbtY8i+H4ckeb4Dg4LKaYvprLDJk0H8y2CrvPI&#10;pjp3Ve3rT1uch76/OOlMnL4z6vkuzn4BAAD//wMAUEsDBBQABgAIAAAAIQAzm/0t3wAAAAoBAAAP&#10;AAAAZHJzL2Rvd25yZXYueG1sTI/LTsMwEEX3SPyDNUjsUrtVmtKQSYVAbEGUh8TOTaZJRDyOYrcJ&#10;f8+wguVoju49t9jNrldnGkPnGWG5MKCIK1933CC8vT4mN6BCtFzb3jMhfFOAXXl5Udi89hO/0Hkf&#10;GyUhHHKL0MY45FqHqiVnw8IPxPI7+tHZKOfY6Hq0k4S7Xq+MybSzHUtDawe6b6n62p8cwvvT8fMj&#10;Nc/Ng1sPk5+NZrfViNdX890tqEhz/IPhV1/UoRSngz9xHVSPkKzNciUswkYmCJCk2TYDdUBINyno&#10;stD/J5Q/AAAA//8DAFBLAQItABQABgAIAAAAIQDkmcPA+wAAAOEBAAATAAAAAAAAAAAAAAAAAAAA&#10;AABbQ29udGVudF9UeXBlc10ueG1sUEsBAi0AFAAGAAgAAAAhACOyauHXAAAAlAEAAAsAAAAAAAAA&#10;AAAAAAAALAEAAF9yZWxzLy5yZWxzUEsBAi0AFAAGAAgAAAAhAGAglKRzAgAAXwUAAA4AAAAAAAAA&#10;AAAAAAAALAIAAGRycy9lMm9Eb2MueG1sUEsBAi0AFAAGAAgAAAAhADOb/S3fAAAACgEAAA8AAAAA&#10;AAAAAAAAAAAAywQAAGRycy9kb3ducmV2LnhtbFBLBQYAAAAABAAEAPMAAADXBQAAAAA=&#10;" filled="f" stroked="f">
                <v:textbox>
                  <w:txbxContent>
                    <w:p w14:paraId="705B9821" w14:textId="60D6E3F7" w:rsidR="00113AA7" w:rsidRPr="00053380" w:rsidRDefault="00113AA7">
                      <w:pPr>
                        <w:rPr>
                          <w:rFonts w:asciiTheme="minorHAnsi" w:hAnsiTheme="minorHAnsi"/>
                          <w:b/>
                        </w:rPr>
                      </w:pPr>
                      <w:r w:rsidRPr="00053380">
                        <w:rPr>
                          <w:rFonts w:asciiTheme="minorHAnsi" w:hAnsiTheme="minorHAnsi"/>
                          <w:b/>
                        </w:rPr>
                        <w:t>A</w:t>
                      </w:r>
                    </w:p>
                  </w:txbxContent>
                </v:textbox>
                <w10:wrap type="square"/>
              </v:shape>
            </w:pict>
          </mc:Fallback>
        </mc:AlternateContent>
      </w:r>
      <w:ins w:id="41" w:author="Matthias Imboden" w:date="2020-05-04T20:31:00Z">
        <w:r w:rsidRPr="005E5B3C">
          <w:t xml:space="preserve">shown in </w:t>
        </w:r>
      </w:ins>
      <w:r>
        <w:fldChar w:fldCharType="begin"/>
      </w:r>
      <w:r>
        <w:instrText xml:space="preserve"> REF _Ref40729874 \h </w:instrText>
      </w:r>
      <w:r>
        <w:fldChar w:fldCharType="separate"/>
      </w:r>
      <w:r>
        <w:t xml:space="preserve">Figure </w:t>
      </w:r>
      <w:r>
        <w:fldChar w:fldCharType="end"/>
      </w:r>
      <w:r w:rsidR="005D59D9">
        <w:t>2</w:t>
      </w:r>
      <w:ins w:id="42" w:author="Matthias Imboden" w:date="2020-05-04T20:31:00Z">
        <w:r w:rsidRPr="005E5B3C">
          <w:t>b). One half a period (</w:t>
        </w:r>
      </w:ins>
      <w:ins w:id="43" w:author="Matthias Imboden" w:date="2020-05-04T20:32:00Z">
        <w:r>
          <w:t>π</w:t>
        </w:r>
      </w:ins>
      <w:ins w:id="44" w:author="Matthias Imboden" w:date="2020-05-04T20:31:00Z">
        <w:r w:rsidRPr="005E5B3C">
          <w:t xml:space="preserve">) after the step up, a step down in equal amplitude is applied. In this case the system </w:t>
        </w:r>
      </w:ins>
      <w:r w:rsidR="00053380">
        <w:rPr>
          <w:noProof/>
        </w:rPr>
        <mc:AlternateContent>
          <mc:Choice Requires="wps">
            <w:drawing>
              <wp:anchor distT="0" distB="0" distL="114300" distR="114300" simplePos="0" relativeHeight="251676672" behindDoc="0" locked="0" layoutInCell="1" allowOverlap="1" wp14:anchorId="352E142F" wp14:editId="092F0666">
                <wp:simplePos x="0" y="0"/>
                <wp:positionH relativeFrom="column">
                  <wp:posOffset>-3154680</wp:posOffset>
                </wp:positionH>
                <wp:positionV relativeFrom="paragraph">
                  <wp:posOffset>2746375</wp:posOffset>
                </wp:positionV>
                <wp:extent cx="200660" cy="251460"/>
                <wp:effectExtent l="0" t="0" r="0" b="2540"/>
                <wp:wrapSquare wrapText="bothSides"/>
                <wp:docPr id="5" name="Text Box 5"/>
                <wp:cNvGraphicFramePr/>
                <a:graphic xmlns:a="http://schemas.openxmlformats.org/drawingml/2006/main">
                  <a:graphicData uri="http://schemas.microsoft.com/office/word/2010/wordprocessingShape">
                    <wps:wsp>
                      <wps:cNvSpPr txBox="1"/>
                      <wps:spPr>
                        <a:xfrm>
                          <a:off x="0" y="0"/>
                          <a:ext cx="200660"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8531567" w14:textId="4C194774" w:rsidR="00113AA7" w:rsidRPr="00053380" w:rsidRDefault="00113AA7" w:rsidP="00053380">
                            <w:pPr>
                              <w:rPr>
                                <w:rFonts w:asciiTheme="minorHAnsi" w:hAnsiTheme="minorHAnsi"/>
                                <w:b/>
                              </w:rPr>
                            </w:pPr>
                            <w:r w:rsidRPr="00053380">
                              <w:rPr>
                                <w:rFonts w:asciiTheme="minorHAnsi" w:hAnsiTheme="minorHAnsi"/>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E142F" id="Text Box 5" o:spid="_x0000_s1028" type="#_x0000_t202" style="position:absolute;left:0;text-align:left;margin-left:-248.4pt;margin-top:216.25pt;width:15.8pt;height:19.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fEEdXMCAABfBQAADgAAAGRycy9lMm9Eb2MueG1srFTdb9MwEH9H4n+w/M7SVu2AqulUOg0hTdvE&#10;hvbsOvYaYfuMfW1S/nrOTtKVwcsQL8n57nffH4uL1hq2VyHW4Eo+PhtxppyEqnZPJf/2cPXuA2cR&#10;hauEAadKflCRXyzfvlk0fq4msAVTqcDIiIvzxpd8i+jnRRHlVlkRz8ArR0INwQqkZ3gqqiAasm5N&#10;MRmNzosGQuUDSBUjcS87IV9m+1oribdaR4XMlJxiw/wN+btJ32K5EPOnIPy2ln0Y4h+isKJ25PRo&#10;6lKgYLtQ/2HK1jJABI1nEmwBWtdS5Rwom/HoRTb3W+FVzoWKE/2xTPH/mZU3+7vA6qrkM86csNSi&#10;B9Ui+wQtm6XqND7OCXTvCYYtsanLAz8SMyXd6mDTn9JhJKc6H461TcYkMVOzzkkiSTSZjadEk/Xi&#10;WdmHiJ8VWJaIkgdqXa6o2F9H7KADJPlycFUbk9tn3G8MstlxVO5/r53y6OLNFB6MSlrGfVWa8s9h&#10;J0aePLU2ge0FzYyQUjnMGWe7hE4oTb5fo9jjk2oX1WuUjxrZMzg8KtvaQchVehF29X0IWXd4KvVJ&#10;3onEdtPmxk+Gdm6gOlCXA3RbEr28qqkX1yLinQi0FtQ+WnW8pY820JQceoqzLYSff+MnPE0rSTlr&#10;aM1KHn/sRFCcmS+O5vjjeDpNe5kf09n7CT3CqWRzKnE7uwbqypiOipeZTHg0A6kD2Ee6CKvklUTC&#10;SfJdchzINXbLTxdFqtUqg2gTvcBrd+9lMp2qnCbtoX0UwffjiDTHNzAspJi/mMoOmzQdrHYIus4j&#10;m+rcVbWvP21xHvr+4qQzcfrOqOe7uPwFAAD//wMAUEsDBBQABgAIAAAAIQCWwJqD4QAAAA0BAAAP&#10;AAAAZHJzL2Rvd25yZXYueG1sTI/NTsMwEITvSLyDtUjcUrshCTTEqRCIK4jyI3Fz420SEa+j2G3C&#10;27Oc4Lizo5lvqu3iBnHCKfSeNKxXCgRS421PrYa318fkBkSIhqwZPKGGbwywrc/PKlNaP9MLnnax&#10;FRxCoTQauhjHUsrQdOhMWPkRiX8HPzkT+ZxaaSczc7gbZKpUIZ3piRs6M+J9h83X7ug0vD8dPj8y&#10;9dw+uHyc/aIkuY3U+vJiubsFEXGJf2b4xWd0qJlp749kgxg0JNmmYPaoIbtKcxBsSbIiT0HsWbpO&#10;1yDrSv5fUf8AAAD//wMAUEsBAi0AFAAGAAgAAAAhAOSZw8D7AAAA4QEAABMAAAAAAAAAAAAAAAAA&#10;AAAAAFtDb250ZW50X1R5cGVzXS54bWxQSwECLQAUAAYACAAAACEAI7Jq4dcAAACUAQAACwAAAAAA&#10;AAAAAAAAAAAsAQAAX3JlbHMvLnJlbHNQSwECLQAUAAYACAAAACEA1fEEdXMCAABfBQAADgAAAAAA&#10;AAAAAAAAAAAsAgAAZHJzL2Uyb0RvYy54bWxQSwECLQAUAAYACAAAACEAlsCag+EAAAANAQAADwAA&#10;AAAAAAAAAAAAAADLBAAAZHJzL2Rvd25yZXYueG1sUEsFBgAAAAAEAAQA8wAAANkFAAAAAA==&#10;" filled="f" stroked="f">
                <v:textbox>
                  <w:txbxContent>
                    <w:p w14:paraId="38531567" w14:textId="4C194774" w:rsidR="00113AA7" w:rsidRPr="00053380" w:rsidRDefault="00113AA7" w:rsidP="00053380">
                      <w:pPr>
                        <w:rPr>
                          <w:rFonts w:asciiTheme="minorHAnsi" w:hAnsiTheme="minorHAnsi"/>
                          <w:b/>
                        </w:rPr>
                      </w:pPr>
                      <w:r w:rsidRPr="00053380">
                        <w:rPr>
                          <w:rFonts w:asciiTheme="minorHAnsi" w:hAnsiTheme="minorHAnsi"/>
                          <w:b/>
                        </w:rPr>
                        <w:t>B</w:t>
                      </w:r>
                    </w:p>
                  </w:txbxContent>
                </v:textbox>
                <w10:wrap type="square"/>
              </v:shape>
            </w:pict>
          </mc:Fallback>
        </mc:AlternateContent>
      </w:r>
      <w:ins w:id="45" w:author="Matthias Imboden" w:date="2020-05-04T20:31:00Z">
        <w:r w:rsidRPr="005E5B3C">
          <w:t>oscillates symmetrically around zero.</w:t>
        </w:r>
      </w:ins>
      <w:r w:rsidR="005D59D9">
        <w:t xml:space="preserve"> </w:t>
      </w:r>
    </w:p>
    <w:p w14:paraId="12CFA7D5" w14:textId="1C908DE4" w:rsidR="005E5B3C" w:rsidRDefault="003C3AAF" w:rsidP="005D59D9">
      <w:pPr>
        <w:jc w:val="both"/>
      </w:pPr>
      <w:r>
        <w:rPr>
          <w:noProof/>
        </w:rPr>
        <mc:AlternateContent>
          <mc:Choice Requires="wps">
            <w:drawing>
              <wp:anchor distT="0" distB="0" distL="114300" distR="114300" simplePos="0" relativeHeight="251666432" behindDoc="1" locked="0" layoutInCell="1" allowOverlap="1" wp14:anchorId="5A0446E1" wp14:editId="6C153924">
                <wp:simplePos x="0" y="0"/>
                <wp:positionH relativeFrom="margin">
                  <wp:posOffset>3338013</wp:posOffset>
                </wp:positionH>
                <wp:positionV relativeFrom="paragraph">
                  <wp:posOffset>64632</wp:posOffset>
                </wp:positionV>
                <wp:extent cx="3200400" cy="3181350"/>
                <wp:effectExtent l="0" t="0" r="0" b="0"/>
                <wp:wrapTight wrapText="bothSides">
                  <wp:wrapPolygon edited="0">
                    <wp:start x="0" y="0"/>
                    <wp:lineTo x="0" y="21471"/>
                    <wp:lineTo x="21471" y="21471"/>
                    <wp:lineTo x="21471" y="0"/>
                    <wp:lineTo x="0" y="0"/>
                  </wp:wrapPolygon>
                </wp:wrapTight>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181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5ADAD9" w14:textId="77777777" w:rsidR="00113AA7" w:rsidRDefault="00113AA7" w:rsidP="00607812">
                            <w:pPr>
                              <w:keepNext/>
                            </w:pPr>
                            <w:r>
                              <w:rPr>
                                <w:noProof/>
                              </w:rPr>
                              <w:drawing>
                                <wp:inline distT="0" distB="0" distL="0" distR="0" wp14:anchorId="304FF6F2" wp14:editId="44D1277B">
                                  <wp:extent cx="3108960" cy="2738846"/>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5-01 at 3.35.47 PM.png"/>
                                          <pic:cNvPicPr/>
                                        </pic:nvPicPr>
                                        <pic:blipFill>
                                          <a:blip r:embed="rId10">
                                            <a:extLst>
                                              <a:ext uri="{28A0092B-C50C-407E-A947-70E740481C1C}">
                                                <a14:useLocalDpi xmlns:a14="http://schemas.microsoft.com/office/drawing/2010/main" val="0"/>
                                              </a:ext>
                                            </a:extLst>
                                          </a:blip>
                                          <a:stretch>
                                            <a:fillRect/>
                                          </a:stretch>
                                        </pic:blipFill>
                                        <pic:spPr>
                                          <a:xfrm>
                                            <a:off x="0" y="0"/>
                                            <a:ext cx="3108960" cy="2738846"/>
                                          </a:xfrm>
                                          <a:prstGeom prst="rect">
                                            <a:avLst/>
                                          </a:prstGeom>
                                        </pic:spPr>
                                      </pic:pic>
                                    </a:graphicData>
                                  </a:graphic>
                                </wp:inline>
                              </w:drawing>
                            </w:r>
                          </w:p>
                          <w:p w14:paraId="3EE0CE61" w14:textId="51216119" w:rsidR="00113AA7" w:rsidRPr="002D6718" w:rsidRDefault="00113AA7" w:rsidP="005D619F">
                            <w:pPr>
                              <w:pStyle w:val="Caption"/>
                            </w:pPr>
                            <w:r>
                              <w:t xml:space="preserve">Figure 3 </w:t>
                            </w:r>
                            <w:r>
                              <w:rPr>
                                <w:sz w:val="16"/>
                                <w:szCs w:val="16"/>
                              </w:rPr>
                              <w:t>Shown is how by combining the pulses, one can turn the modes on and off in myriad complex ways. The red traces are the applied drive and the black curves, the system response.</w:t>
                            </w:r>
                          </w:p>
                        </w:txbxContent>
                      </wps:txbx>
                      <wps:bodyPr rot="0" vert="horz" wrap="square" lIns="0" tIns="0" rIns="0" bIns="0" anchor="t" anchorCtr="0" upright="1">
                        <a:noAutofit/>
                      </wps:bodyPr>
                    </wps:wsp>
                  </a:graphicData>
                </a:graphic>
              </wp:anchor>
            </w:drawing>
          </mc:Choice>
          <mc:Fallback>
            <w:pict>
              <v:shape w14:anchorId="5A0446E1" id="Text Box 16" o:spid="_x0000_s1029" type="#_x0000_t202" style="position:absolute;left:0;text-align:left;margin-left:262.85pt;margin-top:5.1pt;width:252pt;height:250.5pt;z-index:-251650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ue/E34CAAAJBQAADgAAAGRycy9lMm9Eb2MueG1srFTbjtsgEH2v1H9AvCe2EycbW+us9tJUlbYX&#10;abcfQADHqBgokNhp1X/vgON0u22lqqof8ADDYWbOGS6v+laiA7dOaFXhbJpixBXVTKhdhT8+biYr&#10;jJwnihGpFa/wkTt8tX754rIzJZ/pRkvGLQIQ5crOVLjx3pRJ4mjDW+Km2nAFm7W2LfEwtbuEWdIB&#10;eiuTWZouk05bZqym3DlYvRs28Tri1zWn/n1dO+6RrDDE5uNo47gNY7K+JOXOEtMIegqD/EMULREK&#10;Lj1D3RFP0N6KX6BaQa12uvZTqttE17WgPOYA2WTps2weGmJ4zAWK48y5TO7/wdJ3hw8WCQbcLTFS&#10;pAWOHnnv0Y3uESxBfTrjSnB7MODoe1gH35irM/eafnJI6duGqB2/tlZ3DScM4svCyeTJ0QHHBZBt&#10;91YzuIfsvY5AfW3bUDwoBwJ04Ol45ibEQmFxDmznKWxR2Jtnq2y+iOwlpByPG+v8a65bFIwKWyA/&#10;wpPDvfMhHFKOLuE2p6VgGyFlnNjd9lZadCAglE38YgbP3KQKzkqHYwPisAJRwh1hL8Qbif9aZLM8&#10;vZkVk81ydTHJN/liUlykq0maFTfFMs2L/G7zLQSY5WUjGOPqXig+ijDL/47kUzsM8okyRF2Fi8Vs&#10;MXD0xyTT+P0uyVZ46Ekp2gqvzk6kDMy+UgzSJqUnQg528nP4scpQg/EfqxJ1EKgfROD7bR8lNx/l&#10;tdXsCMKwGmgDiuE9AaPR9gtGHfRmhd3nPbEcI/lGgbhCI4+GHY3taBBF4WiFPUaDeeuHht8bK3YN&#10;IA/yVfoaBFiLKI2g1CGKk2yh32IOp7chNPTTefT68YKtvwMAAP//AwBQSwMEFAAGAAgAAAAhAOMZ&#10;DdneAAAACwEAAA8AAABkcnMvZG93bnJldi54bWxMj8FOwzAMhu9IvENkJC5oSxppg5WmE2xwg8PG&#10;tHPWhLaicaokXbu3xzvB0f5+/f5crCfXsbMNsfWoIJsLYBYrb1qsFRy+3mdPwGLSaHTn0Sq42Ajr&#10;8vam0LnxI+7seZ9qRiUYc62gSanPOY9VY52Oc99bJPbtg9OJxlBzE/RI5a7jUogld7pFutDo3m4a&#10;W/3sB6dguQ3DuMPNw/bw9qE/+1oeXy9Hpe7vppdnYMlO6S8MV31Sh5KcTn5AE1mnYCEXjxQlICSw&#10;a0DIFW1OhLJMAi8L/v+H8hcAAP//AwBQSwECLQAUAAYACAAAACEA5JnDwPsAAADhAQAAEwAAAAAA&#10;AAAAAAAAAAAAAAAAW0NvbnRlbnRfVHlwZXNdLnhtbFBLAQItABQABgAIAAAAIQAjsmrh1wAAAJQB&#10;AAALAAAAAAAAAAAAAAAAACwBAABfcmVscy8ucmVsc1BLAQItABQABgAIAAAAIQDq578TfgIAAAkF&#10;AAAOAAAAAAAAAAAAAAAAACwCAABkcnMvZTJvRG9jLnhtbFBLAQItABQABgAIAAAAIQDjGQ3Z3gAA&#10;AAsBAAAPAAAAAAAAAAAAAAAAANYEAABkcnMvZG93bnJldi54bWxQSwUGAAAAAAQABADzAAAA4QUA&#10;AAAA&#10;" stroked="f">
                <v:textbox inset="0,0,0,0">
                  <w:txbxContent>
                    <w:p w14:paraId="405ADAD9" w14:textId="77777777" w:rsidR="00113AA7" w:rsidRDefault="00113AA7" w:rsidP="00607812">
                      <w:pPr>
                        <w:keepNext/>
                      </w:pPr>
                      <w:r>
                        <w:rPr>
                          <w:noProof/>
                        </w:rPr>
                        <w:drawing>
                          <wp:inline distT="0" distB="0" distL="0" distR="0" wp14:anchorId="304FF6F2" wp14:editId="44D1277B">
                            <wp:extent cx="3108960" cy="2738846"/>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5-01 at 3.35.47 PM.png"/>
                                    <pic:cNvPicPr/>
                                  </pic:nvPicPr>
                                  <pic:blipFill>
                                    <a:blip r:embed="rId10">
                                      <a:extLst>
                                        <a:ext uri="{28A0092B-C50C-407E-A947-70E740481C1C}">
                                          <a14:useLocalDpi xmlns:a14="http://schemas.microsoft.com/office/drawing/2010/main" val="0"/>
                                        </a:ext>
                                      </a:extLst>
                                    </a:blip>
                                    <a:stretch>
                                      <a:fillRect/>
                                    </a:stretch>
                                  </pic:blipFill>
                                  <pic:spPr>
                                    <a:xfrm>
                                      <a:off x="0" y="0"/>
                                      <a:ext cx="3108960" cy="2738846"/>
                                    </a:xfrm>
                                    <a:prstGeom prst="rect">
                                      <a:avLst/>
                                    </a:prstGeom>
                                  </pic:spPr>
                                </pic:pic>
                              </a:graphicData>
                            </a:graphic>
                          </wp:inline>
                        </w:drawing>
                      </w:r>
                    </w:p>
                    <w:p w14:paraId="3EE0CE61" w14:textId="51216119" w:rsidR="00113AA7" w:rsidRPr="002D6718" w:rsidRDefault="00113AA7" w:rsidP="005D619F">
                      <w:pPr>
                        <w:pStyle w:val="Caption"/>
                      </w:pPr>
                      <w:r>
                        <w:t xml:space="preserve">Figure 3 </w:t>
                      </w:r>
                      <w:r>
                        <w:rPr>
                          <w:sz w:val="16"/>
                          <w:szCs w:val="16"/>
                        </w:rPr>
                        <w:t>Shown is how by combining the pulses, one can turn the modes on and off in myriad complex ways. The red traces are the applied drive and the black curves, the system response.</w:t>
                      </w:r>
                    </w:p>
                  </w:txbxContent>
                </v:textbox>
                <w10:wrap type="tight" anchorx="margin"/>
              </v:shape>
            </w:pict>
          </mc:Fallback>
        </mc:AlternateContent>
      </w:r>
      <w:r>
        <w:rPr>
          <w:noProof/>
        </w:rPr>
        <mc:AlternateContent>
          <mc:Choice Requires="wps">
            <w:drawing>
              <wp:anchor distT="0" distB="0" distL="114300" distR="114300" simplePos="0" relativeHeight="251665408" behindDoc="1" locked="0" layoutInCell="1" allowOverlap="1" wp14:anchorId="078C8787" wp14:editId="053DFBDD">
                <wp:simplePos x="0" y="0"/>
                <wp:positionH relativeFrom="margin">
                  <wp:align>left</wp:align>
                </wp:positionH>
                <wp:positionV relativeFrom="paragraph">
                  <wp:posOffset>472</wp:posOffset>
                </wp:positionV>
                <wp:extent cx="3200400" cy="8761730"/>
                <wp:effectExtent l="0" t="0" r="0" b="1270"/>
                <wp:wrapTight wrapText="bothSides">
                  <wp:wrapPolygon edited="0">
                    <wp:start x="0" y="0"/>
                    <wp:lineTo x="0" y="21541"/>
                    <wp:lineTo x="21429" y="21541"/>
                    <wp:lineTo x="21429" y="0"/>
                    <wp:lineTo x="0" y="0"/>
                  </wp:wrapPolygon>
                </wp:wrapTight>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8761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DB8CE0" w14:textId="3B664C39" w:rsidR="00113AA7" w:rsidRDefault="00113AA7" w:rsidP="005D619F">
                            <w:pPr>
                              <w:pStyle w:val="Caption"/>
                              <w:spacing w:before="120" w:after="0"/>
                              <w:ind w:left="90" w:right="162"/>
                              <w:jc w:val="center"/>
                              <w:rPr>
                                <w:rFonts w:ascii="Times New Roman" w:hAnsi="Times New Roman" w:cs="Times New Roman"/>
                                <w:i w:val="0"/>
                                <w:color w:val="000000" w:themeColor="text1"/>
                              </w:rPr>
                            </w:pPr>
                            <w:r w:rsidRPr="005D59D9">
                              <w:rPr>
                                <w:rFonts w:ascii="Times New Roman" w:hAnsi="Times New Roman" w:cs="Times New Roman"/>
                                <w:i w:val="0"/>
                                <w:color w:val="FFFFFF" w:themeColor="background1"/>
                              </w:rPr>
                              <w:t>2</w:t>
                            </w:r>
                            <w:r>
                              <w:rPr>
                                <w:noProof/>
                              </w:rPr>
                              <w:drawing>
                                <wp:inline distT="0" distB="0" distL="0" distR="0" wp14:anchorId="73000056" wp14:editId="38EE07E6">
                                  <wp:extent cx="2926080" cy="2587025"/>
                                  <wp:effectExtent l="0" t="0" r="762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5-01 at 3.34.05 PM.png"/>
                                          <pic:cNvPicPr/>
                                        </pic:nvPicPr>
                                        <pic:blipFill>
                                          <a:blip r:embed="rId11">
                                            <a:extLst>
                                              <a:ext uri="{28A0092B-C50C-407E-A947-70E740481C1C}">
                                                <a14:useLocalDpi xmlns:a14="http://schemas.microsoft.com/office/drawing/2010/main" val="0"/>
                                              </a:ext>
                                            </a:extLst>
                                          </a:blip>
                                          <a:stretch>
                                            <a:fillRect/>
                                          </a:stretch>
                                        </pic:blipFill>
                                        <pic:spPr>
                                          <a:xfrm>
                                            <a:off x="0" y="0"/>
                                            <a:ext cx="2926080" cy="2587025"/>
                                          </a:xfrm>
                                          <a:prstGeom prst="rect">
                                            <a:avLst/>
                                          </a:prstGeom>
                                        </pic:spPr>
                                      </pic:pic>
                                    </a:graphicData>
                                  </a:graphic>
                                </wp:inline>
                              </w:drawing>
                            </w:r>
                          </w:p>
                          <w:p w14:paraId="7CB83860" w14:textId="4A8E76A6" w:rsidR="00113AA7" w:rsidRDefault="00113AA7" w:rsidP="005D619F">
                            <w:pPr>
                              <w:pStyle w:val="Caption"/>
                              <w:spacing w:before="120" w:after="0"/>
                              <w:ind w:left="90" w:right="162"/>
                              <w:jc w:val="center"/>
                              <w:rPr>
                                <w:rFonts w:ascii="Times New Roman" w:hAnsi="Times New Roman" w:cs="Times New Roman"/>
                                <w:i w:val="0"/>
                                <w:color w:val="000000" w:themeColor="text1"/>
                              </w:rPr>
                            </w:pPr>
                            <w:r>
                              <w:rPr>
                                <w:noProof/>
                              </w:rPr>
                              <w:drawing>
                                <wp:inline distT="0" distB="0" distL="0" distR="0" wp14:anchorId="566A9140" wp14:editId="0C501EC0">
                                  <wp:extent cx="2926080" cy="2591672"/>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5-01 at 3.37.57 PM.png"/>
                                          <pic:cNvPicPr/>
                                        </pic:nvPicPr>
                                        <pic:blipFill>
                                          <a:blip r:embed="rId12">
                                            <a:extLst>
                                              <a:ext uri="{28A0092B-C50C-407E-A947-70E740481C1C}">
                                                <a14:useLocalDpi xmlns:a14="http://schemas.microsoft.com/office/drawing/2010/main" val="0"/>
                                              </a:ext>
                                            </a:extLst>
                                          </a:blip>
                                          <a:stretch>
                                            <a:fillRect/>
                                          </a:stretch>
                                        </pic:blipFill>
                                        <pic:spPr>
                                          <a:xfrm>
                                            <a:off x="0" y="0"/>
                                            <a:ext cx="2926080" cy="2591672"/>
                                          </a:xfrm>
                                          <a:prstGeom prst="rect">
                                            <a:avLst/>
                                          </a:prstGeom>
                                        </pic:spPr>
                                      </pic:pic>
                                    </a:graphicData>
                                  </a:graphic>
                                </wp:inline>
                              </w:drawing>
                            </w:r>
                          </w:p>
                          <w:p w14:paraId="4257B442" w14:textId="439F07BB" w:rsidR="00113AA7" w:rsidRDefault="00113AA7" w:rsidP="005D619F">
                            <w:pPr>
                              <w:jc w:val="center"/>
                            </w:pPr>
                            <w:r>
                              <w:rPr>
                                <w:noProof/>
                              </w:rPr>
                              <w:drawing>
                                <wp:inline distT="0" distB="0" distL="0" distR="0" wp14:anchorId="0FBE01AF" wp14:editId="560E7EE1">
                                  <wp:extent cx="2926080" cy="2600380"/>
                                  <wp:effectExtent l="0" t="0" r="762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5-01 at 3.39.29 PM.png"/>
                                          <pic:cNvPicPr/>
                                        </pic:nvPicPr>
                                        <pic:blipFill>
                                          <a:blip r:embed="rId13">
                                            <a:extLst>
                                              <a:ext uri="{28A0092B-C50C-407E-A947-70E740481C1C}">
                                                <a14:useLocalDpi xmlns:a14="http://schemas.microsoft.com/office/drawing/2010/main" val="0"/>
                                              </a:ext>
                                            </a:extLst>
                                          </a:blip>
                                          <a:stretch>
                                            <a:fillRect/>
                                          </a:stretch>
                                        </pic:blipFill>
                                        <pic:spPr>
                                          <a:xfrm>
                                            <a:off x="0" y="0"/>
                                            <a:ext cx="2926080" cy="2600380"/>
                                          </a:xfrm>
                                          <a:prstGeom prst="rect">
                                            <a:avLst/>
                                          </a:prstGeom>
                                        </pic:spPr>
                                      </pic:pic>
                                    </a:graphicData>
                                  </a:graphic>
                                </wp:inline>
                              </w:drawing>
                            </w:r>
                          </w:p>
                          <w:p w14:paraId="39AB2BB5" w14:textId="61EAD211" w:rsidR="00113AA7" w:rsidRPr="002D6718" w:rsidRDefault="00113AA7" w:rsidP="005D619F">
                            <w:pPr>
                              <w:pStyle w:val="Caption"/>
                            </w:pPr>
                            <w:bookmarkStart w:id="46" w:name="_Ref40729874"/>
                            <w:r>
                              <w:t xml:space="preserve">Figure </w:t>
                            </w:r>
                            <w:bookmarkEnd w:id="46"/>
                            <w:r>
                              <w:t xml:space="preserve">2 </w:t>
                            </w:r>
                            <w:r>
                              <w:rPr>
                                <w:sz w:val="16"/>
                                <w:szCs w:val="16"/>
                              </w:rPr>
                              <w:t>Shown are Simulink simulations on an infinite Q system. On the upper panel is shown a response to a step. The system oscillates in a unipolar way, between zero and twice the equilibrium position. In the middle panel, when a half period pulse is applied, the system rings in a bipolar way. The lower panel shows turning the oscillations off by using a properly timed half period pulse.</w:t>
                            </w:r>
                          </w:p>
                        </w:txbxContent>
                      </wps:txbx>
                      <wps:bodyPr rot="0" vert="horz" wrap="square" lIns="0" tIns="0" rIns="0" bIns="0" anchor="t" anchorCtr="0" upright="1">
                        <a:noAutofit/>
                      </wps:bodyPr>
                    </wps:wsp>
                  </a:graphicData>
                </a:graphic>
              </wp:anchor>
            </w:drawing>
          </mc:Choice>
          <mc:Fallback>
            <w:pict>
              <v:shape w14:anchorId="078C8787" id="Text Box 26" o:spid="_x0000_s1030" type="#_x0000_t202" style="position:absolute;left:0;text-align:left;margin-left:0;margin-top:.05pt;width:252pt;height:689.9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3FWn8CAAAJBQAADgAAAGRycy9lMm9Eb2MueG1srFRtb9sgEP4+af8B8T21nbpJbMWpmnSZJnUv&#10;UrsfQADHaBgYkNjdtP++A8dZ123SNM0f8AHHw909z7G87luJjtw6oVWFs4sUI66oZkLtK/zxYTtZ&#10;YOQ8UYxIrXiFH7nD16uXL5adKflUN1oybhGAKFd2psKN96ZMEkcb3hJ3oQ1XsFlr2xIPU7tPmCUd&#10;oLcymabpLOm0ZcZqyp2D1dthE68ifl1z6t/XteMeyQpDbD6ONo67MCarJSn3lphG0FMY5B+iaIlQ&#10;cOkZ6pZ4gg5W/ALVCmq107W/oLpNdF0LymMOkE2WPsvmviGGx1ygOM6cy+T+Hyx9d/xgkWAVns4w&#10;UqQFjh5479Fa9wiWoD6dcSW43Rtw9D2sA88xV2fuNP3kkNKbhqg9v7FWdw0nDOLLwsnkydEBxwWQ&#10;XfdWM7iHHLyOQH1t21A8KAcCdODp8cxNiIXC4iWwnaewRWFvMZ9l88vIXkLK8bixzr/mukXBqLAF&#10;8iM8Od45H8Ih5egSbnNaCrYVUsaJ3e820qIjAaFs4xczeOYmVXBWOhwbEIcViBLuCHsh3kj81yKb&#10;5ul6Wky2s8V8km/zq0kxTxeTNCvWxSzNi/x2+y0EmOVlIxjj6k4oPoowy/+O5FM7DPKJMkRdhYur&#10;6dXA0R+TTOP3uyRb4aEnpWih0GcnUgZmXykGaZPSEyEHO/k5/FhlqMH4j1WJOgjUDyLw/a6PkstH&#10;ee00ewRhWA20AcXwnoDRaPsFow56s8Lu84FYjpF8o0BcoZFHw47GbjSIonC0wh6jwdz4oeEPxop9&#10;A8iDfJW+AQHWIkojKHWI4iRb6LeYw+ltCA39dB69frxgq+8AAAD//wMAUEsDBBQABgAIAAAAIQBB&#10;FQCC2wAAAAYBAAAPAAAAZHJzL2Rvd25yZXYueG1sTI/BTsMwDIbvSLxDZCQuiKUMGKw0nWBjNzhs&#10;TDt7rWkrGqdK0rV7e7wTHD//1u/P2WK0rTqSD41jA3eTBBRx4cqGKwO7r/XtM6gQkUtsHZOBEwVY&#10;5JcXGaalG3hDx22slJRwSNFAHWOXah2KmiyGieuIJft23mIU9JUuPQ5Sbls9TZKZttiwXKixo2VN&#10;xc+2twZmK98PG17erHbvH/jZVdP922lvzPXV+PoCKtIY/5bhrC/qkIvTwfVcBtUakEfieaoke0we&#10;BA+C90/zOeg80//1818AAAD//wMAUEsBAi0AFAAGAAgAAAAhAOSZw8D7AAAA4QEAABMAAAAAAAAA&#10;AAAAAAAAAAAAAFtDb250ZW50X1R5cGVzXS54bWxQSwECLQAUAAYACAAAACEAI7Jq4dcAAACUAQAA&#10;CwAAAAAAAAAAAAAAAAAsAQAAX3JlbHMvLnJlbHNQSwECLQAUAAYACAAAACEALw3FWn8CAAAJBQAA&#10;DgAAAAAAAAAAAAAAAAAsAgAAZHJzL2Uyb0RvYy54bWxQSwECLQAUAAYACAAAACEAQRUAgtsAAAAG&#10;AQAADwAAAAAAAAAAAAAAAADXBAAAZHJzL2Rvd25yZXYueG1sUEsFBgAAAAAEAAQA8wAAAN8FAAAA&#10;AA==&#10;" stroked="f">
                <v:textbox inset="0,0,0,0">
                  <w:txbxContent>
                    <w:p w14:paraId="37DB8CE0" w14:textId="3B664C39" w:rsidR="00113AA7" w:rsidRDefault="00113AA7" w:rsidP="005D619F">
                      <w:pPr>
                        <w:pStyle w:val="Caption"/>
                        <w:spacing w:before="120" w:after="0"/>
                        <w:ind w:left="90" w:right="162"/>
                        <w:jc w:val="center"/>
                        <w:rPr>
                          <w:rFonts w:ascii="Times New Roman" w:hAnsi="Times New Roman" w:cs="Times New Roman"/>
                          <w:i w:val="0"/>
                          <w:color w:val="000000" w:themeColor="text1"/>
                        </w:rPr>
                      </w:pPr>
                      <w:r w:rsidRPr="005D59D9">
                        <w:rPr>
                          <w:rFonts w:ascii="Times New Roman" w:hAnsi="Times New Roman" w:cs="Times New Roman"/>
                          <w:i w:val="0"/>
                          <w:color w:val="FFFFFF" w:themeColor="background1"/>
                        </w:rPr>
                        <w:t>2</w:t>
                      </w:r>
                      <w:r>
                        <w:rPr>
                          <w:noProof/>
                        </w:rPr>
                        <w:drawing>
                          <wp:inline distT="0" distB="0" distL="0" distR="0" wp14:anchorId="73000056" wp14:editId="38EE07E6">
                            <wp:extent cx="2926080" cy="2587025"/>
                            <wp:effectExtent l="0" t="0" r="762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5-01 at 3.34.05 PM.png"/>
                                    <pic:cNvPicPr/>
                                  </pic:nvPicPr>
                                  <pic:blipFill>
                                    <a:blip r:embed="rId11">
                                      <a:extLst>
                                        <a:ext uri="{28A0092B-C50C-407E-A947-70E740481C1C}">
                                          <a14:useLocalDpi xmlns:a14="http://schemas.microsoft.com/office/drawing/2010/main" val="0"/>
                                        </a:ext>
                                      </a:extLst>
                                    </a:blip>
                                    <a:stretch>
                                      <a:fillRect/>
                                    </a:stretch>
                                  </pic:blipFill>
                                  <pic:spPr>
                                    <a:xfrm>
                                      <a:off x="0" y="0"/>
                                      <a:ext cx="2926080" cy="2587025"/>
                                    </a:xfrm>
                                    <a:prstGeom prst="rect">
                                      <a:avLst/>
                                    </a:prstGeom>
                                  </pic:spPr>
                                </pic:pic>
                              </a:graphicData>
                            </a:graphic>
                          </wp:inline>
                        </w:drawing>
                      </w:r>
                    </w:p>
                    <w:p w14:paraId="7CB83860" w14:textId="4A8E76A6" w:rsidR="00113AA7" w:rsidRDefault="00113AA7" w:rsidP="005D619F">
                      <w:pPr>
                        <w:pStyle w:val="Caption"/>
                        <w:spacing w:before="120" w:after="0"/>
                        <w:ind w:left="90" w:right="162"/>
                        <w:jc w:val="center"/>
                        <w:rPr>
                          <w:rFonts w:ascii="Times New Roman" w:hAnsi="Times New Roman" w:cs="Times New Roman"/>
                          <w:i w:val="0"/>
                          <w:color w:val="000000" w:themeColor="text1"/>
                        </w:rPr>
                      </w:pPr>
                      <w:r>
                        <w:rPr>
                          <w:noProof/>
                        </w:rPr>
                        <w:drawing>
                          <wp:inline distT="0" distB="0" distL="0" distR="0" wp14:anchorId="566A9140" wp14:editId="0C501EC0">
                            <wp:extent cx="2926080" cy="2591672"/>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5-01 at 3.37.57 PM.png"/>
                                    <pic:cNvPicPr/>
                                  </pic:nvPicPr>
                                  <pic:blipFill>
                                    <a:blip r:embed="rId12">
                                      <a:extLst>
                                        <a:ext uri="{28A0092B-C50C-407E-A947-70E740481C1C}">
                                          <a14:useLocalDpi xmlns:a14="http://schemas.microsoft.com/office/drawing/2010/main" val="0"/>
                                        </a:ext>
                                      </a:extLst>
                                    </a:blip>
                                    <a:stretch>
                                      <a:fillRect/>
                                    </a:stretch>
                                  </pic:blipFill>
                                  <pic:spPr>
                                    <a:xfrm>
                                      <a:off x="0" y="0"/>
                                      <a:ext cx="2926080" cy="2591672"/>
                                    </a:xfrm>
                                    <a:prstGeom prst="rect">
                                      <a:avLst/>
                                    </a:prstGeom>
                                  </pic:spPr>
                                </pic:pic>
                              </a:graphicData>
                            </a:graphic>
                          </wp:inline>
                        </w:drawing>
                      </w:r>
                    </w:p>
                    <w:p w14:paraId="4257B442" w14:textId="439F07BB" w:rsidR="00113AA7" w:rsidRDefault="00113AA7" w:rsidP="005D619F">
                      <w:pPr>
                        <w:jc w:val="center"/>
                      </w:pPr>
                      <w:r>
                        <w:rPr>
                          <w:noProof/>
                        </w:rPr>
                        <w:drawing>
                          <wp:inline distT="0" distB="0" distL="0" distR="0" wp14:anchorId="0FBE01AF" wp14:editId="560E7EE1">
                            <wp:extent cx="2926080" cy="2600380"/>
                            <wp:effectExtent l="0" t="0" r="762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5-01 at 3.39.29 PM.png"/>
                                    <pic:cNvPicPr/>
                                  </pic:nvPicPr>
                                  <pic:blipFill>
                                    <a:blip r:embed="rId13">
                                      <a:extLst>
                                        <a:ext uri="{28A0092B-C50C-407E-A947-70E740481C1C}">
                                          <a14:useLocalDpi xmlns:a14="http://schemas.microsoft.com/office/drawing/2010/main" val="0"/>
                                        </a:ext>
                                      </a:extLst>
                                    </a:blip>
                                    <a:stretch>
                                      <a:fillRect/>
                                    </a:stretch>
                                  </pic:blipFill>
                                  <pic:spPr>
                                    <a:xfrm>
                                      <a:off x="0" y="0"/>
                                      <a:ext cx="2926080" cy="2600380"/>
                                    </a:xfrm>
                                    <a:prstGeom prst="rect">
                                      <a:avLst/>
                                    </a:prstGeom>
                                  </pic:spPr>
                                </pic:pic>
                              </a:graphicData>
                            </a:graphic>
                          </wp:inline>
                        </w:drawing>
                      </w:r>
                    </w:p>
                    <w:p w14:paraId="39AB2BB5" w14:textId="61EAD211" w:rsidR="00113AA7" w:rsidRPr="002D6718" w:rsidRDefault="00113AA7" w:rsidP="005D619F">
                      <w:pPr>
                        <w:pStyle w:val="Caption"/>
                      </w:pPr>
                      <w:bookmarkStart w:id="47" w:name="_Ref40729874"/>
                      <w:r>
                        <w:t xml:space="preserve">Figure </w:t>
                      </w:r>
                      <w:bookmarkEnd w:id="47"/>
                      <w:r>
                        <w:t xml:space="preserve">2 </w:t>
                      </w:r>
                      <w:r>
                        <w:rPr>
                          <w:sz w:val="16"/>
                          <w:szCs w:val="16"/>
                        </w:rPr>
                        <w:t>Shown are Simulink simulations on an infinite Q system. On the upper panel is shown a response to a step. The system oscillates in a unipolar way, between zero and twice the equilibrium position. In the middle panel, when a half period pulse is applied, the system rings in a bipolar way. The lower panel shows turning the oscillations off by using a properly timed half period pulse.</w:t>
                      </w:r>
                    </w:p>
                  </w:txbxContent>
                </v:textbox>
                <w10:wrap type="tight" anchorx="margin"/>
              </v:shape>
            </w:pict>
          </mc:Fallback>
        </mc:AlternateContent>
      </w:r>
    </w:p>
    <w:p w14:paraId="22AB17BC" w14:textId="70A01966" w:rsidR="002D6718" w:rsidRDefault="00053380" w:rsidP="002D6718">
      <w:pPr>
        <w:jc w:val="both"/>
        <w:rPr>
          <w:ins w:id="48" w:author="Matthias Imboden" w:date="2020-05-04T20:31:00Z"/>
        </w:rPr>
      </w:pPr>
      <w:r>
        <w:rPr>
          <w:noProof/>
        </w:rPr>
        <mc:AlternateContent>
          <mc:Choice Requires="wps">
            <w:drawing>
              <wp:anchor distT="0" distB="0" distL="114300" distR="114300" simplePos="0" relativeHeight="251678720" behindDoc="0" locked="0" layoutInCell="1" allowOverlap="1" wp14:anchorId="0424C831" wp14:editId="35F40269">
                <wp:simplePos x="0" y="0"/>
                <wp:positionH relativeFrom="column">
                  <wp:posOffset>-3159760</wp:posOffset>
                </wp:positionH>
                <wp:positionV relativeFrom="paragraph">
                  <wp:posOffset>1404620</wp:posOffset>
                </wp:positionV>
                <wp:extent cx="200660" cy="251460"/>
                <wp:effectExtent l="0" t="0" r="0" b="2540"/>
                <wp:wrapSquare wrapText="bothSides"/>
                <wp:docPr id="11" name="Text Box 11"/>
                <wp:cNvGraphicFramePr/>
                <a:graphic xmlns:a="http://schemas.openxmlformats.org/drawingml/2006/main">
                  <a:graphicData uri="http://schemas.microsoft.com/office/word/2010/wordprocessingShape">
                    <wps:wsp>
                      <wps:cNvSpPr txBox="1"/>
                      <wps:spPr>
                        <a:xfrm>
                          <a:off x="0" y="0"/>
                          <a:ext cx="200660" cy="2514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E54CD" w14:textId="54CF578C" w:rsidR="00113AA7" w:rsidRPr="00053380" w:rsidRDefault="00113AA7" w:rsidP="00053380">
                            <w:pPr>
                              <w:rPr>
                                <w:rFonts w:asciiTheme="minorHAnsi" w:hAnsiTheme="minorHAnsi"/>
                                <w:b/>
                              </w:rPr>
                            </w:pPr>
                            <w:r w:rsidRPr="00053380">
                              <w:rPr>
                                <w:rFonts w:asciiTheme="minorHAnsi" w:hAnsiTheme="minorHAnsi"/>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4C831" id="Text Box 11" o:spid="_x0000_s1031" type="#_x0000_t202" style="position:absolute;left:0;text-align:left;margin-left:-248.8pt;margin-top:110.6pt;width:15.8pt;height:19.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ihnXUCAABhBQAADgAAAGRycy9lMm9Eb2MueG1srFTBbtswDL0P2D8Iuq9OgrTbgjpF1qLDgKIt&#10;lg49K7LUGJNFTVJiZ1+/JzlOs26XDrvYFPlIkY+kzi+6xrCt8qEmW/LxyYgzZSVVtX0q+beH63cf&#10;OAtR2EoYsqrkOxX4xfztm/PWzdSE1mQq5RmC2DBrXcnXMbpZUQS5Vo0IJ+SUhVGTb0TE0T8VlRct&#10;ojemmIxGZ0VLvnKepAoB2qveyOc5vtZKxjutg4rMlBy5xfz1+btK32J+LmZPXrh1LfdpiH/IohG1&#10;xaWHUFciCrbx9R+hmlp6CqTjiaSmIK1rqXINqGY8elHNci2cyrWAnOAONIX/F1bebu89qyv0bsyZ&#10;FQ169KC6yD5Rx6ACP60LM8CWDsDYQQ/soA9QprI77Zv0R0EMdjC9O7CbokkoU7vOYJEwTU7HU8iI&#10;Xjw7Ox/iZ0UNS0LJPZqXORXbmxB76ABJd1m6ro3JDTT2NwVi9hqVJ2Dvnero881S3BmVvIz9qjQY&#10;yGknRZ49dWk82wpMjZBS2ZgrznGBTiiNu1/juMcn1z6r1zgfPPLNZOPBuakt+czSi7Sr70PKuseD&#10;6qO6kxi7VZdbfzq0c0XVDl321O9JcPK6Ri9uRIj3wmMx0D4se7zDRxtqS057ibM1+Z9/0yc85hVW&#10;zlosWsnDj43wijPzxWKSP46n07SZ+TA9fT/BwR9bVscWu2kuCV3BsCK7LCZ8NIOoPTWPeBMW6VaY&#10;hJW4u+RxEC9jv/54U6RaLDIIu+hEvLFLJ1PoxHKatIfuUXi3H8eIOb6lYSXF7MVU9tjkaWmxiaTr&#10;PLKJ557VPf/Y4zz0+zcnPRTH54x6fhnnvwAAAP//AwBQSwMEFAAGAAgAAAAhAHP/xsfgAAAADQEA&#10;AA8AAABkcnMvZG93bnJldi54bWxMj8FOwzAMhu9IvENkJG5dsqqErTSdEIgriAGTdstar61onKrJ&#10;1vL2mBM72v70+/uLzex6ccYxdJ4MLBcKBFLl644aA58fL8kKRIiWatt7QgM/GGBTXl8VNq/9RO94&#10;3sZGcAiF3BpoYxxyKUPVorNh4Qckvh396GzkcWxkPdqJw10vU6W0dLYj/tDaAZ9arL63J2fg6/W4&#10;32XqrXl2d8PkZyXJraUxtzfz4wOIiHP8h+FPn9WhZKeDP1EdRG8gydb3mlkDabpMQTCSZFpzvwOv&#10;tFqBLAt52aL8BQAA//8DAFBLAQItABQABgAIAAAAIQDkmcPA+wAAAOEBAAATAAAAAAAAAAAAAAAA&#10;AAAAAABbQ29udGVudF9UeXBlc10ueG1sUEsBAi0AFAAGAAgAAAAhACOyauHXAAAAlAEAAAsAAAAA&#10;AAAAAAAAAAAALAEAAF9yZWxzLy5yZWxzUEsBAi0AFAAGAAgAAAAhAA6YoZ11AgAAYQUAAA4AAAAA&#10;AAAAAAAAAAAALAIAAGRycy9lMm9Eb2MueG1sUEsBAi0AFAAGAAgAAAAhAHP/xsfgAAAADQEAAA8A&#10;AAAAAAAAAAAAAAAAzQQAAGRycy9kb3ducmV2LnhtbFBLBQYAAAAABAAEAPMAAADaBQAAAAA=&#10;" filled="f" stroked="f">
                <v:textbox>
                  <w:txbxContent>
                    <w:p w14:paraId="11BE54CD" w14:textId="54CF578C" w:rsidR="00113AA7" w:rsidRPr="00053380" w:rsidRDefault="00113AA7" w:rsidP="00053380">
                      <w:pPr>
                        <w:rPr>
                          <w:rFonts w:asciiTheme="minorHAnsi" w:hAnsiTheme="minorHAnsi"/>
                          <w:b/>
                        </w:rPr>
                      </w:pPr>
                      <w:r w:rsidRPr="00053380">
                        <w:rPr>
                          <w:rFonts w:asciiTheme="minorHAnsi" w:hAnsiTheme="minorHAnsi"/>
                          <w:b/>
                        </w:rPr>
                        <w:t>C</w:t>
                      </w:r>
                    </w:p>
                  </w:txbxContent>
                </v:textbox>
                <w10:wrap type="square"/>
              </v:shape>
            </w:pict>
          </mc:Fallback>
        </mc:AlternateContent>
      </w:r>
      <w:r w:rsidR="002D6718">
        <w:rPr>
          <w:noProof/>
        </w:rPr>
        <mc:AlternateContent>
          <mc:Choice Requires="wps">
            <w:drawing>
              <wp:inline distT="0" distB="0" distL="0" distR="0" wp14:anchorId="60F6DAE1" wp14:editId="6D0D47AA">
                <wp:extent cx="3200400" cy="3304515"/>
                <wp:effectExtent l="0" t="0" r="0" b="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304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BA3B86" w14:textId="65BBBED7" w:rsidR="00113AA7" w:rsidRDefault="00113AA7" w:rsidP="002D6718">
                            <w:r>
                              <w:rPr>
                                <w:noProof/>
                              </w:rPr>
                              <w:drawing>
                                <wp:inline distT="0" distB="0" distL="0" distR="0" wp14:anchorId="6E95255B" wp14:editId="6A62857D">
                                  <wp:extent cx="3108960" cy="2719722"/>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5-01 at 4.22.21 PM.png"/>
                                          <pic:cNvPicPr/>
                                        </pic:nvPicPr>
                                        <pic:blipFill>
                                          <a:blip r:embed="rId14">
                                            <a:extLst>
                                              <a:ext uri="{28A0092B-C50C-407E-A947-70E740481C1C}">
                                                <a14:useLocalDpi xmlns:a14="http://schemas.microsoft.com/office/drawing/2010/main" val="0"/>
                                              </a:ext>
                                            </a:extLst>
                                          </a:blip>
                                          <a:stretch>
                                            <a:fillRect/>
                                          </a:stretch>
                                        </pic:blipFill>
                                        <pic:spPr>
                                          <a:xfrm>
                                            <a:off x="0" y="0"/>
                                            <a:ext cx="3108960" cy="2719722"/>
                                          </a:xfrm>
                                          <a:prstGeom prst="rect">
                                            <a:avLst/>
                                          </a:prstGeom>
                                        </pic:spPr>
                                      </pic:pic>
                                    </a:graphicData>
                                  </a:graphic>
                                </wp:inline>
                              </w:drawing>
                            </w:r>
                          </w:p>
                          <w:p w14:paraId="3B8A4E4F" w14:textId="7014E787" w:rsidR="00113AA7" w:rsidRDefault="00113AA7" w:rsidP="005D619F">
                            <w:pPr>
                              <w:pStyle w:val="Caption"/>
                            </w:pPr>
                            <w:bookmarkStart w:id="49" w:name="_Ref40729937"/>
                            <w:r>
                              <w:t xml:space="preserve">Figure </w:t>
                            </w:r>
                            <w:bookmarkEnd w:id="49"/>
                            <w:proofErr w:type="gramStart"/>
                            <w:r>
                              <w:t xml:space="preserve">4  </w:t>
                            </w:r>
                            <w:r w:rsidRPr="00CA214E">
                              <w:rPr>
                                <w:sz w:val="16"/>
                                <w:szCs w:val="16"/>
                              </w:rPr>
                              <w:t>Shown</w:t>
                            </w:r>
                            <w:proofErr w:type="gramEnd"/>
                            <w:r w:rsidRPr="00CA214E">
                              <w:rPr>
                                <w:sz w:val="16"/>
                                <w:szCs w:val="16"/>
                              </w:rPr>
                              <w:t xml:space="preserve"> is an example of using double step (</w:t>
                            </w:r>
                            <w:r>
                              <w:rPr>
                                <w:sz w:val="16"/>
                                <w:szCs w:val="16"/>
                              </w:rPr>
                              <w:t>Fig.</w:t>
                            </w:r>
                            <w:r w:rsidRPr="00CA214E">
                              <w:rPr>
                                <w:sz w:val="16"/>
                                <w:szCs w:val="16"/>
                              </w:rPr>
                              <w:t xml:space="preserve"> 1) and modal engineering (</w:t>
                            </w:r>
                            <w:r>
                              <w:rPr>
                                <w:sz w:val="16"/>
                                <w:szCs w:val="16"/>
                              </w:rPr>
                              <w:t>Fig.</w:t>
                            </w:r>
                            <w:r w:rsidRPr="00CA214E">
                              <w:rPr>
                                <w:sz w:val="16"/>
                                <w:szCs w:val="16"/>
                              </w:rPr>
                              <w:t xml:space="preserve"> 3) to produce a complex response</w:t>
                            </w:r>
                            <w:r>
                              <w:rPr>
                                <w:sz w:val="16"/>
                                <w:szCs w:val="16"/>
                              </w:rPr>
                              <w:t xml:space="preserve">. </w:t>
                            </w:r>
                            <w:r w:rsidRPr="00CA214E">
                              <w:rPr>
                                <w:sz w:val="16"/>
                                <w:szCs w:val="16"/>
                              </w:rPr>
                              <w:t>This is a Simulink simulation for an infinite Q system</w:t>
                            </w:r>
                            <w:r>
                              <w:rPr>
                                <w:sz w:val="16"/>
                                <w:szCs w:val="16"/>
                              </w:rPr>
                              <w:t>. The red trace is the applied drive and the black curve is the system response.</w:t>
                            </w:r>
                          </w:p>
                        </w:txbxContent>
                      </wps:txbx>
                      <wps:bodyPr rot="0" vert="horz" wrap="square" lIns="0" tIns="0" rIns="0" bIns="0" anchor="t" anchorCtr="0" upright="1">
                        <a:noAutofit/>
                      </wps:bodyPr>
                    </wps:wsp>
                  </a:graphicData>
                </a:graphic>
              </wp:inline>
            </w:drawing>
          </mc:Choice>
          <mc:Fallback>
            <w:pict>
              <v:shape w14:anchorId="60F6DAE1" id="Text Box 27" o:spid="_x0000_s1032" type="#_x0000_t202" style="width:252pt;height:260.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7I+X8CAAAJBQAADgAAAGRycy9lMm9Eb2MueG1srFRtb9sgEP4+af8B8T21nTppbNWpmnSZJnUv&#10;UrsfQADHaBgYkNhdtf++A8dpuxdpmuYP+IDj4e6e57i86luJDtw6oVWFs7MUI66oZkLtKvz5fjNZ&#10;YOQ8UYxIrXiFH7jDV8vXry47U/KpbrRk3CIAUa7sTIUb702ZJI42vCXuTBuuYLPWtiUepnaXMEs6&#10;QG9lMk3TedJpy4zVlDsHqzfDJl5G/Lrm1H+sa8c9khWG2HwcbRy3YUyWl6TcWWIaQY9hkH+IoiVC&#10;waUnqBviCdpb8QtUK6jVTtf+jOo20XUtKI85QDZZ+lM2dw0xPOYCxXHmVCb3/2Dph8MniwSr8PQC&#10;I0Va4Oie9x6tdI9gCerTGVeC250BR9/DOvAcc3XmVtMvDim9boja8WtrdddwwiC+LJxMnh0dcFwA&#10;2XbvNYN7yN7rCNTXtg3Fg3IgQAeeHk7chFgoLJ4D23kKWxT2zs/TfJbN4h2kHI8b6/xbrlsUjApb&#10;ID/Ck8Ot8yEcUo4u4TanpWAbIWWc2N12LS06EBDKJn5H9BduUgVnpcOxAXFYgSjhjrAX4o3EPxbZ&#10;NE9X02KymS8uJvkmn02Ki3QxSbNiVczTvMhvNt9DgFleNoIxrm6F4qMIs/zvSD62wyCfKEPUVbiY&#10;TWcDR39MMo3f75JshYeelKKt8OLkRMrA7BvFIG1SeiLkYCcvw49VhhqM/1iVqINA/SAC32/7KLl5&#10;uD1oZKvZAwjDaqANKIb3BIxG228YddCbFXZf98RyjOQ7BeIKjTwadjS2o0EUhaMV9hgN5toPDb83&#10;VuwaQB7kq/Q1CLAWURpPURxlC/0Wczi+DaGhn8+j19MLtvwBAAD//wMAUEsDBBQABgAIAAAAIQBB&#10;XLON2gAAAAUBAAAPAAAAZHJzL2Rvd25yZXYueG1sTI9BT8MwDIXvSPyHyEhcEEuoxoRK0wk2uMFh&#10;Y9o5a0xb0ThVkq7dv8fbBS6Wn571/L1iOblOHDHE1pOGh5kCgVR521KtYff1fv8EIiZD1nSeUMMJ&#10;IyzL66vC5NaPtMHjNtWCQyjmRkOTUp9LGasGnYkz3yOx9+2DM4llqKUNZuRw18lMqYV0piX+0Jge&#10;Vw1WP9vBaViswzBuaHW33r19mM++zvavp73WtzfTyzOIhFP6O4YzPqNDyUwHP5CNotPARdJlsveo&#10;5iwPvGRqDrIs5H/68hcAAP//AwBQSwECLQAUAAYACAAAACEA5JnDwPsAAADhAQAAEwAAAAAAAAAA&#10;AAAAAAAAAAAAW0NvbnRlbnRfVHlwZXNdLnhtbFBLAQItABQABgAIAAAAIQAjsmrh1wAAAJQBAAAL&#10;AAAAAAAAAAAAAAAAACwBAABfcmVscy8ucmVsc1BLAQItABQABgAIAAAAIQCBrsj5fwIAAAkFAAAO&#10;AAAAAAAAAAAAAAAAACwCAABkcnMvZTJvRG9jLnhtbFBLAQItABQABgAIAAAAIQBBXLON2gAAAAUB&#10;AAAPAAAAAAAAAAAAAAAAANcEAABkcnMvZG93bnJldi54bWxQSwUGAAAAAAQABADzAAAA3gUAAAAA&#10;" stroked="f">
                <v:textbox inset="0,0,0,0">
                  <w:txbxContent>
                    <w:p w14:paraId="18BA3B86" w14:textId="65BBBED7" w:rsidR="00113AA7" w:rsidRDefault="00113AA7" w:rsidP="002D6718">
                      <w:r>
                        <w:rPr>
                          <w:noProof/>
                        </w:rPr>
                        <w:drawing>
                          <wp:inline distT="0" distB="0" distL="0" distR="0" wp14:anchorId="6E95255B" wp14:editId="6A62857D">
                            <wp:extent cx="3108960" cy="2719722"/>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5-01 at 4.22.21 PM.png"/>
                                    <pic:cNvPicPr/>
                                  </pic:nvPicPr>
                                  <pic:blipFill>
                                    <a:blip r:embed="rId14">
                                      <a:extLst>
                                        <a:ext uri="{28A0092B-C50C-407E-A947-70E740481C1C}">
                                          <a14:useLocalDpi xmlns:a14="http://schemas.microsoft.com/office/drawing/2010/main" val="0"/>
                                        </a:ext>
                                      </a:extLst>
                                    </a:blip>
                                    <a:stretch>
                                      <a:fillRect/>
                                    </a:stretch>
                                  </pic:blipFill>
                                  <pic:spPr>
                                    <a:xfrm>
                                      <a:off x="0" y="0"/>
                                      <a:ext cx="3108960" cy="2719722"/>
                                    </a:xfrm>
                                    <a:prstGeom prst="rect">
                                      <a:avLst/>
                                    </a:prstGeom>
                                  </pic:spPr>
                                </pic:pic>
                              </a:graphicData>
                            </a:graphic>
                          </wp:inline>
                        </w:drawing>
                      </w:r>
                    </w:p>
                    <w:p w14:paraId="3B8A4E4F" w14:textId="7014E787" w:rsidR="00113AA7" w:rsidRDefault="00113AA7" w:rsidP="005D619F">
                      <w:pPr>
                        <w:pStyle w:val="Caption"/>
                      </w:pPr>
                      <w:bookmarkStart w:id="50" w:name="_Ref40729937"/>
                      <w:r>
                        <w:t xml:space="preserve">Figure </w:t>
                      </w:r>
                      <w:bookmarkEnd w:id="50"/>
                      <w:proofErr w:type="gramStart"/>
                      <w:r>
                        <w:t xml:space="preserve">4  </w:t>
                      </w:r>
                      <w:r w:rsidRPr="00CA214E">
                        <w:rPr>
                          <w:sz w:val="16"/>
                          <w:szCs w:val="16"/>
                        </w:rPr>
                        <w:t>Shown</w:t>
                      </w:r>
                      <w:proofErr w:type="gramEnd"/>
                      <w:r w:rsidRPr="00CA214E">
                        <w:rPr>
                          <w:sz w:val="16"/>
                          <w:szCs w:val="16"/>
                        </w:rPr>
                        <w:t xml:space="preserve"> is an example of using double step (</w:t>
                      </w:r>
                      <w:r>
                        <w:rPr>
                          <w:sz w:val="16"/>
                          <w:szCs w:val="16"/>
                        </w:rPr>
                        <w:t>Fig.</w:t>
                      </w:r>
                      <w:r w:rsidRPr="00CA214E">
                        <w:rPr>
                          <w:sz w:val="16"/>
                          <w:szCs w:val="16"/>
                        </w:rPr>
                        <w:t xml:space="preserve"> 1) and modal engineering (</w:t>
                      </w:r>
                      <w:r>
                        <w:rPr>
                          <w:sz w:val="16"/>
                          <w:szCs w:val="16"/>
                        </w:rPr>
                        <w:t>Fig.</w:t>
                      </w:r>
                      <w:r w:rsidRPr="00CA214E">
                        <w:rPr>
                          <w:sz w:val="16"/>
                          <w:szCs w:val="16"/>
                        </w:rPr>
                        <w:t xml:space="preserve"> 3) to produce a complex response</w:t>
                      </w:r>
                      <w:r>
                        <w:rPr>
                          <w:sz w:val="16"/>
                          <w:szCs w:val="16"/>
                        </w:rPr>
                        <w:t xml:space="preserve">. </w:t>
                      </w:r>
                      <w:r w:rsidRPr="00CA214E">
                        <w:rPr>
                          <w:sz w:val="16"/>
                          <w:szCs w:val="16"/>
                        </w:rPr>
                        <w:t>This is a Simulink simulation for an infinite Q system</w:t>
                      </w:r>
                      <w:r>
                        <w:rPr>
                          <w:sz w:val="16"/>
                          <w:szCs w:val="16"/>
                        </w:rPr>
                        <w:t>. The red trace is the applied drive and the black curve is the system response.</w:t>
                      </w:r>
                    </w:p>
                  </w:txbxContent>
                </v:textbox>
                <w10:anchorlock/>
              </v:shape>
            </w:pict>
          </mc:Fallback>
        </mc:AlternateContent>
      </w:r>
    </w:p>
    <w:p w14:paraId="6FA24FB1" w14:textId="3B428AB7" w:rsidR="00D25406" w:rsidRDefault="00CA214E" w:rsidP="00065995">
      <w:pPr>
        <w:ind w:firstLine="360"/>
        <w:jc w:val="both"/>
      </w:pPr>
      <w:del w:id="51" w:author="Matthias Imboden" w:date="2020-05-04T20:32:00Z">
        <w:r w:rsidDel="005E5B3C">
          <w:delText>However, i</w:delText>
        </w:r>
      </w:del>
      <w:ins w:id="52" w:author="Matthias Imboden" w:date="2020-05-04T20:32:00Z">
        <w:r w:rsidR="005E5B3C">
          <w:t>I</w:t>
        </w:r>
      </w:ins>
      <w:r>
        <w:t xml:space="preserve">n </w:t>
      </w:r>
      <w:r w:rsidR="005D59D9">
        <w:t>2</w:t>
      </w:r>
      <w:r>
        <w:t>c</w:t>
      </w:r>
      <w:r w:rsidR="00D25406">
        <w:t>), we turn the step off 5 device periods (10</w:t>
      </w:r>
      <w:r w:rsidR="00D25406" w:rsidRPr="00FA1798">
        <w:rPr>
          <w:rFonts w:ascii="Symbol" w:hAnsi="Symbol"/>
        </w:rPr>
        <w:t></w:t>
      </w:r>
      <w:r w:rsidR="00D25406">
        <w:t>) after it starts</w:t>
      </w:r>
      <w:r w:rsidR="00111F11">
        <w:t xml:space="preserve">. </w:t>
      </w:r>
      <w:r w:rsidR="00D25406">
        <w:t>One can see that the modes have been completely and cleanly turned off</w:t>
      </w:r>
      <w:r w:rsidR="00111F11">
        <w:t xml:space="preserve">. </w:t>
      </w:r>
      <w:r w:rsidR="00D25406">
        <w:t>The key point is to apply the off pulse at a very specific time in the oscillation cycle to pull the energy out of the mode</w:t>
      </w:r>
      <w:r w:rsidR="00111F11">
        <w:t xml:space="preserve">. </w:t>
      </w:r>
      <w:r w:rsidR="00D25406">
        <w:t xml:space="preserve">We note that the system has an infinite </w:t>
      </w:r>
      <w:r w:rsidR="00D25406" w:rsidRPr="00BB1F78">
        <w:rPr>
          <w:i/>
          <w:iCs/>
        </w:rPr>
        <w:t>Q</w:t>
      </w:r>
      <w:r w:rsidR="00D25406">
        <w:t xml:space="preserve"> but by using an understanding of the dynamics of the device, we can make it switch on and off in </w:t>
      </w:r>
      <w:del w:id="53" w:author="Matthias Imboden" w:date="2020-05-04T20:29:00Z">
        <w:r w:rsidR="00D25406" w:rsidDel="005E5B3C">
          <w:delText xml:space="preserve">under </w:delText>
        </w:r>
      </w:del>
      <w:r w:rsidR="00D25406">
        <w:t xml:space="preserve">a </w:t>
      </w:r>
      <w:ins w:id="54" w:author="Matthias Imboden" w:date="2020-05-04T20:29:00Z">
        <w:r w:rsidR="005E5B3C">
          <w:t xml:space="preserve">single </w:t>
        </w:r>
      </w:ins>
      <w:r w:rsidR="00D25406">
        <w:t>period</w:t>
      </w:r>
      <w:r w:rsidR="00111F11">
        <w:t xml:space="preserve">. </w:t>
      </w:r>
      <w:r w:rsidR="00D25406">
        <w:t>We also note these are open loop drive algorithms, there is no feedback being employed.</w:t>
      </w:r>
      <w:ins w:id="55" w:author="Matthias Imboden" w:date="2020-05-04T20:32:00Z">
        <w:r w:rsidR="00187F44" w:rsidRPr="00187F44">
          <w:t xml:space="preserve"> </w:t>
        </w:r>
        <w:r w:rsidR="00187F44">
          <w:t>The amplitude of oscillation is determined by the pulse amplitude</w:t>
        </w:r>
      </w:ins>
      <w:ins w:id="56" w:author="Matthias Imboden" w:date="2020-05-04T20:33:00Z">
        <w:r w:rsidR="00187F44">
          <w:t>.</w:t>
        </w:r>
      </w:ins>
    </w:p>
    <w:p w14:paraId="3E43284E" w14:textId="12796EF7" w:rsidR="00D25406" w:rsidRPr="002D6718" w:rsidRDefault="00CA214E" w:rsidP="002D6718">
      <w:pPr>
        <w:ind w:firstLine="360"/>
        <w:jc w:val="both"/>
        <w:rPr>
          <w:sz w:val="16"/>
          <w:szCs w:val="16"/>
        </w:rPr>
      </w:pPr>
      <w:del w:id="57" w:author="Matthias Imboden" w:date="2020-05-04T20:31:00Z">
        <w:r w:rsidDel="005E5B3C">
          <w:lastRenderedPageBreak/>
          <w:delText xml:space="preserve">The signal shown in </w:delText>
        </w:r>
        <w:r w:rsidR="00111F11" w:rsidDel="005E5B3C">
          <w:delText>Fig.</w:delText>
        </w:r>
        <w:r w:rsidDel="005E5B3C">
          <w:delText xml:space="preserve"> 3a</w:delText>
        </w:r>
        <w:r w:rsidR="00D25406" w:rsidDel="005E5B3C">
          <w:delText>) is unipolar, it oscillates between zero and twice the nominal resting point of the system</w:delText>
        </w:r>
        <w:r w:rsidR="00111F11" w:rsidDel="005E5B3C">
          <w:delText xml:space="preserve">. </w:delText>
        </w:r>
        <w:r w:rsidR="00D25406" w:rsidDel="005E5B3C">
          <w:delText xml:space="preserve">If one wishes to have bipolar behavior, one can </w:delText>
        </w:r>
        <w:r w:rsidDel="005E5B3C">
          <w:delText>use a pulse like that shown in b</w:delText>
        </w:r>
        <w:r w:rsidR="00D25406" w:rsidDel="005E5B3C">
          <w:delText>)</w:delText>
        </w:r>
        <w:r w:rsidR="00111F11" w:rsidDel="005E5B3C">
          <w:delText xml:space="preserve">. </w:delText>
        </w:r>
        <w:r w:rsidR="00D25406" w:rsidDel="005E5B3C">
          <w:delText>One half a period (</w:delText>
        </w:r>
        <w:r w:rsidR="00D25406" w:rsidRPr="00185255" w:rsidDel="005E5B3C">
          <w:rPr>
            <w:rFonts w:ascii="Symbol" w:hAnsi="Symbol"/>
          </w:rPr>
          <w:delText></w:delText>
        </w:r>
        <w:r w:rsidR="00D25406" w:rsidDel="005E5B3C">
          <w:delText>) after the step up, a step down in equal amplitude is applied</w:delText>
        </w:r>
        <w:r w:rsidR="00111F11" w:rsidDel="005E5B3C">
          <w:delText xml:space="preserve">. </w:delText>
        </w:r>
        <w:r w:rsidR="00D25406" w:rsidDel="005E5B3C">
          <w:delText>In this case the system oscillates symmetrically around zero</w:delText>
        </w:r>
        <w:r w:rsidR="00111F11" w:rsidDel="005E5B3C">
          <w:delText xml:space="preserve">. </w:delText>
        </w:r>
      </w:del>
      <w:del w:id="58" w:author="Matthias Imboden" w:date="2020-05-04T20:32:00Z">
        <w:r w:rsidR="00D25406" w:rsidDel="00187F44">
          <w:delText>The amplitude of oscillation is determined by the pulse a</w:delText>
        </w:r>
        <w:r w:rsidDel="00187F44">
          <w:delText>mplitude</w:delText>
        </w:r>
      </w:del>
      <w:del w:id="59" w:author="Matthias Imboden" w:date="2020-05-04T20:33:00Z">
        <w:r w:rsidR="00111F11" w:rsidDel="00187F44">
          <w:delText>.</w:delText>
        </w:r>
      </w:del>
      <w:r w:rsidR="00111F11">
        <w:t xml:space="preserve"> </w:t>
      </w:r>
      <w:r>
        <w:t xml:space="preserve">As shown in </w:t>
      </w:r>
      <w:r w:rsidR="009528BF">
        <w:fldChar w:fldCharType="begin"/>
      </w:r>
      <w:r w:rsidR="009528BF">
        <w:instrText xml:space="preserve"> REF _Ref40729874 \h </w:instrText>
      </w:r>
      <w:r w:rsidR="009528BF">
        <w:fldChar w:fldCharType="separate"/>
      </w:r>
      <w:r w:rsidR="00F4547D">
        <w:t xml:space="preserve">Figure </w:t>
      </w:r>
      <w:r w:rsidR="00F4547D">
        <w:rPr>
          <w:noProof/>
        </w:rPr>
        <w:t>3</w:t>
      </w:r>
      <w:r w:rsidR="009528BF">
        <w:fldChar w:fldCharType="end"/>
      </w:r>
      <w:r w:rsidR="00D25406">
        <w:t xml:space="preserve"> one can use a negative pulse applied an integer number of periods after the first pulse (in this case 5 periods or 10</w:t>
      </w:r>
      <w:r w:rsidR="00D25406" w:rsidRPr="00A63112">
        <w:rPr>
          <w:rFonts w:ascii="Symbol" w:hAnsi="Symbol"/>
        </w:rPr>
        <w:t></w:t>
      </w:r>
      <w:r w:rsidR="00D25406">
        <w:t>) to turn the sequence off</w:t>
      </w:r>
      <w:r w:rsidR="00111F11">
        <w:t xml:space="preserve">. </w:t>
      </w:r>
      <w:r w:rsidR="00D25406">
        <w:t xml:space="preserve">One can have as few as one complete cycle or even a </w:t>
      </w:r>
      <w:r w:rsidR="00053380">
        <w:t>half a cycle</w:t>
      </w:r>
      <w:r w:rsidR="005D59D9">
        <w:t xml:space="preserve">. </w:t>
      </w:r>
      <w:r w:rsidR="00D25406">
        <w:t xml:space="preserve">For the single </w:t>
      </w:r>
      <w:commentRangeStart w:id="60"/>
      <w:r w:rsidR="00D25406">
        <w:t>full cycle</w:t>
      </w:r>
      <w:commentRangeEnd w:id="60"/>
      <w:r w:rsidR="00575F77">
        <w:rPr>
          <w:rStyle w:val="CommentReference"/>
        </w:rPr>
        <w:commentReference w:id="60"/>
      </w:r>
      <w:r w:rsidR="00E85856">
        <w:t>, 1.5 periods long</w:t>
      </w:r>
      <w:r w:rsidR="00D25406">
        <w:t>, one applies a step up, half a period later one has the step down to zero, half a period late</w:t>
      </w:r>
      <w:r w:rsidR="00D5274B">
        <w:t>r a step down to minus the step-</w:t>
      </w:r>
      <w:r w:rsidR="00D25406">
        <w:t>up amplitude and finally, a half a period later a step up to zero</w:t>
      </w:r>
      <w:r w:rsidR="00111F11">
        <w:t xml:space="preserve">. </w:t>
      </w:r>
      <w:r w:rsidR="00D25406">
        <w:t xml:space="preserve">To obtain </w:t>
      </w:r>
      <w:r w:rsidR="00E85856">
        <w:t>the unipolar signal</w:t>
      </w:r>
      <w:r w:rsidR="00D25406">
        <w:t xml:space="preserve"> one applies a pulse of a full period length</w:t>
      </w:r>
      <w:r w:rsidR="00111F11">
        <w:t xml:space="preserve">. </w:t>
      </w:r>
      <w:r w:rsidR="00D25406">
        <w:t>When the system is at rest, a step up can be applied at any time</w:t>
      </w:r>
      <w:r w:rsidR="00111F11">
        <w:t xml:space="preserve">. </w:t>
      </w:r>
      <w:r w:rsidR="00D25406">
        <w:t>The key to the approach we present here is to apply the rest of the pulse sequence at times that correspond to integer values of the device period</w:t>
      </w:r>
      <w:ins w:id="61" w:author="Matthias Imboden" w:date="2020-05-04T20:43:00Z">
        <w:r w:rsidR="00A27D23">
          <w:t>, which for MEMS devices may be known to 1 ppm or better</w:t>
        </w:r>
      </w:ins>
      <w:r w:rsidR="00111F11">
        <w:t xml:space="preserve">. </w:t>
      </w:r>
      <w:r w:rsidR="00D25406">
        <w:t>We are using an understanding of the device dynamics to time our pulses to let us turn these modes on and off at will</w:t>
      </w:r>
      <w:r w:rsidR="00111F11">
        <w:t xml:space="preserve">. </w:t>
      </w:r>
      <w:r w:rsidR="00D25406">
        <w:t>We refer to this capability as modal engineering.</w:t>
      </w:r>
    </w:p>
    <w:p w14:paraId="635AE0F2" w14:textId="4ED8840B" w:rsidR="00D25406" w:rsidRDefault="00D25406" w:rsidP="00137970">
      <w:pPr>
        <w:ind w:firstLine="360"/>
        <w:jc w:val="both"/>
      </w:pPr>
      <w:r>
        <w:t xml:space="preserve">For a linear system, one can combine the techniques shown in </w:t>
      </w:r>
      <w:r w:rsidR="005D59D9">
        <w:t xml:space="preserve">Figure 2 </w:t>
      </w:r>
      <w:r>
        <w:t xml:space="preserve">with those shown in </w:t>
      </w:r>
      <w:r w:rsidR="009528BF">
        <w:fldChar w:fldCharType="begin"/>
      </w:r>
      <w:r w:rsidR="009528BF">
        <w:instrText xml:space="preserve"> REF _Ref40729874 \h </w:instrText>
      </w:r>
      <w:r w:rsidR="009528BF">
        <w:fldChar w:fldCharType="separate"/>
      </w:r>
      <w:r w:rsidR="00F4547D">
        <w:t xml:space="preserve">Figure </w:t>
      </w:r>
      <w:r w:rsidR="00F4547D">
        <w:rPr>
          <w:noProof/>
        </w:rPr>
        <w:t>3</w:t>
      </w:r>
      <w:r w:rsidR="009528BF">
        <w:fldChar w:fldCharType="end"/>
      </w:r>
      <w:r w:rsidR="009528BF">
        <w:t xml:space="preserve"> </w:t>
      </w:r>
      <w:r>
        <w:t>to produce complex patterns</w:t>
      </w:r>
      <w:r w:rsidR="00111F11">
        <w:t xml:space="preserve">. </w:t>
      </w:r>
      <w:r>
        <w:t>An example of such a pattern is shown in</w:t>
      </w:r>
      <w:r w:rsidR="005D59D9">
        <w:t xml:space="preserve"> Figure 4</w:t>
      </w:r>
      <w:r w:rsidR="00111F11">
        <w:t xml:space="preserve">. </w:t>
      </w:r>
      <w:r>
        <w:t xml:space="preserve">In this </w:t>
      </w:r>
      <w:r w:rsidR="002E6E34">
        <w:t>figure</w:t>
      </w:r>
      <w:r w:rsidR="00DB3921">
        <w:t>,</w:t>
      </w:r>
      <w:r>
        <w:t xml:space="preserve"> we use the DS drive (up and down) to create a plateau an</w:t>
      </w:r>
      <w:r w:rsidR="008C1634">
        <w:t>d then use the recipe for a full</w:t>
      </w:r>
      <w:r>
        <w:t xml:space="preserve"> sine wave to put a put a negative pulse in the center of the plateau</w:t>
      </w:r>
      <w:r w:rsidR="00111F11">
        <w:t xml:space="preserve">. </w:t>
      </w:r>
      <w:r>
        <w:t>With the tools presented here one can create an essentially unlimited set of patterns and behaviors of arbitrary complexity</w:t>
      </w:r>
      <w:r w:rsidR="00111F11">
        <w:t xml:space="preserve">. </w:t>
      </w:r>
      <w:r>
        <w:t>One can engineer the modes of the MEMS device to meet the needs of the imaging system as opposed to designing the optics around the limitations of the MEMS device</w:t>
      </w:r>
      <w:r w:rsidR="00111F11">
        <w:t xml:space="preserve">. </w:t>
      </w:r>
    </w:p>
    <w:p w14:paraId="26B65857" w14:textId="53C2798C" w:rsidR="00E97B99" w:rsidRDefault="00D25406" w:rsidP="00D25406">
      <w:pPr>
        <w:ind w:firstLine="360"/>
        <w:jc w:val="both"/>
      </w:pPr>
      <w:r>
        <w:t xml:space="preserve">In this section, we have discussed the modal engineering of an infinite </w:t>
      </w:r>
      <w:r w:rsidRPr="00BB1F78">
        <w:rPr>
          <w:i/>
          <w:iCs/>
        </w:rPr>
        <w:t>Q</w:t>
      </w:r>
      <w:r>
        <w:t xml:space="preserve"> system</w:t>
      </w:r>
      <w:r w:rsidR="00111F11">
        <w:t xml:space="preserve">. </w:t>
      </w:r>
      <w:r>
        <w:t xml:space="preserve">However, the techniques are general and can be applied to finite </w:t>
      </w:r>
      <w:r w:rsidRPr="00BB1F78">
        <w:rPr>
          <w:i/>
          <w:iCs/>
        </w:rPr>
        <w:t>Q</w:t>
      </w:r>
      <w:r>
        <w:t xml:space="preserve"> systems</w:t>
      </w:r>
      <w:r w:rsidR="00111F11">
        <w:t xml:space="preserve">. </w:t>
      </w:r>
      <w:r>
        <w:t>In the next section we discuss these methods.</w:t>
      </w:r>
    </w:p>
    <w:p w14:paraId="1F52DEA8" w14:textId="77777777" w:rsidR="00823A29" w:rsidRDefault="00823A29" w:rsidP="00823A29">
      <w:pPr>
        <w:pStyle w:val="Heading2"/>
      </w:pPr>
      <w:r>
        <w:t>Finite Q Systems</w:t>
      </w:r>
    </w:p>
    <w:p w14:paraId="5878B473" w14:textId="077F33C5" w:rsidR="009F02F1" w:rsidRDefault="009F02F1" w:rsidP="009F02F1">
      <w:pPr>
        <w:ind w:firstLine="360"/>
        <w:jc w:val="both"/>
      </w:pPr>
      <w:r>
        <w:t xml:space="preserve">For a system with a finite </w:t>
      </w:r>
      <w:r w:rsidRPr="00BB1F78">
        <w:rPr>
          <w:i/>
          <w:iCs/>
        </w:rPr>
        <w:t>Q</w:t>
      </w:r>
      <w:r>
        <w:t>, one needs to modify the algorithms discussed previously in an appropriate way. Finite Q causes two effects, one trivial and one that must be dealt with. The trivial effect is the shift in resonant frequency due to finite damping. If one makes the standard correction, all is well. One needs to use the</w:t>
      </w:r>
      <w:del w:id="62" w:author="Matthias Imboden" w:date="2020-05-18T20:45:00Z">
        <w:r w:rsidDel="000853D7">
          <w:delText xml:space="preserve"> real</w:delText>
        </w:r>
      </w:del>
      <w:r>
        <w:t xml:space="preserve"> resonant frequency of the system for the timing as discussed above</w:t>
      </w:r>
      <w:ins w:id="63" w:author="Matthias Imboden" w:date="2020-05-18T20:45:00Z">
        <w:r>
          <w:t>, which takes the dissipation into account</w:t>
        </w:r>
      </w:ins>
      <w:r>
        <w:t>. The second effect is somewhat more troubling and must be explicitly dealt with.</w:t>
      </w:r>
    </w:p>
    <w:p w14:paraId="526912CB" w14:textId="77777777" w:rsidR="009F02F1" w:rsidRDefault="009F02F1" w:rsidP="009F02F1">
      <w:pPr>
        <w:ind w:firstLine="360"/>
        <w:jc w:val="both"/>
      </w:pPr>
      <w:r>
        <w:t xml:space="preserve">Finite </w:t>
      </w:r>
      <w:r w:rsidRPr="00BB1F78">
        <w:rPr>
          <w:i/>
          <w:iCs/>
        </w:rPr>
        <w:t>Q</w:t>
      </w:r>
      <w:r>
        <w:t xml:space="preserve"> means losses in the system from the oscillating mode. Figure 5 shows what happens. In the upper panel of Figure 5, the system has an infinite </w:t>
      </w:r>
      <w:r w:rsidRPr="00BB1F78">
        <w:rPr>
          <w:i/>
          <w:iCs/>
        </w:rPr>
        <w:t>Q</w:t>
      </w:r>
      <w:r>
        <w:t xml:space="preserve"> and behaves as described previously. In the lower panel, the system has a </w:t>
      </w:r>
      <w:r w:rsidRPr="00BB1F78">
        <w:rPr>
          <w:i/>
          <w:iCs/>
        </w:rPr>
        <w:t>Q</w:t>
      </w:r>
      <w:r>
        <w:t xml:space="preserve"> of ~100 and two things happen. Because energy is lost every cycle, the amplitude of the oscillating mode decays over time. And because the amplitude of the final cycle is not the amplitude of the first cycle, the negative going pulse pulls too much energy from the system and does not stop the response but causes it to oscillate at a non-zero amplitude. This loss of energy must be compensated for. To do this we add in a small amount of drive at the resonant frequency. </w:t>
      </w:r>
    </w:p>
    <w:p w14:paraId="7B50B768" w14:textId="4D93F6E9" w:rsidR="009F02F1" w:rsidRPr="008B536F" w:rsidRDefault="009F02F1" w:rsidP="008B536F">
      <w:pPr>
        <w:ind w:firstLine="360"/>
        <w:jc w:val="both"/>
      </w:pPr>
      <w:r>
        <w:t xml:space="preserve">Figure 6 shows how this is done. We add in enough energy at the resonant frequency to compensate for the damping losses. We are, in essence, topping up the mode. This returns the response of the system to the ideal behavior seen for the infinite </w:t>
      </w:r>
      <w:r w:rsidRPr="00BB1F78">
        <w:rPr>
          <w:i/>
          <w:iCs/>
        </w:rPr>
        <w:t>Q</w:t>
      </w:r>
      <w:r>
        <w:t xml:space="preserve"> performance. The other drive techniques demonstrated for the infinite</w:t>
      </w:r>
      <w:r w:rsidRPr="00BB1F78">
        <w:rPr>
          <w:i/>
          <w:iCs/>
        </w:rPr>
        <w:t xml:space="preserve"> Q</w:t>
      </w:r>
      <w:r>
        <w:t xml:space="preserve"> system can also be modified in a similar way</w:t>
      </w:r>
      <w:r w:rsidR="008B536F">
        <w:t>.</w:t>
      </w:r>
    </w:p>
    <w:p w14:paraId="1AB6F9A5" w14:textId="151517B6" w:rsidR="005D619F" w:rsidRDefault="008B536F" w:rsidP="005D619F">
      <w:pPr>
        <w:jc w:val="both"/>
      </w:pPr>
      <w:r>
        <w:rPr>
          <w:noProof/>
        </w:rPr>
        <w:lastRenderedPageBreak/>
        <mc:AlternateContent>
          <mc:Choice Requires="wpg">
            <w:drawing>
              <wp:anchor distT="0" distB="0" distL="114300" distR="114300" simplePos="0" relativeHeight="251673600" behindDoc="0" locked="0" layoutInCell="1" allowOverlap="1" wp14:anchorId="2CE607DA" wp14:editId="1461EEE3">
                <wp:simplePos x="0" y="0"/>
                <wp:positionH relativeFrom="column">
                  <wp:posOffset>-32385</wp:posOffset>
                </wp:positionH>
                <wp:positionV relativeFrom="paragraph">
                  <wp:posOffset>5692140</wp:posOffset>
                </wp:positionV>
                <wp:extent cx="3044825" cy="3082925"/>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3044824" cy="3082925"/>
                          <a:chOff x="0" y="0"/>
                          <a:chExt cx="3045751" cy="3083405"/>
                        </a:xfrm>
                      </wpg:grpSpPr>
                      <wps:wsp>
                        <wps:cNvPr id="7" name="Text Box 7"/>
                        <wps:cNvSpPr txBox="1"/>
                        <wps:spPr>
                          <a:xfrm>
                            <a:off x="50447" y="2490950"/>
                            <a:ext cx="2995304" cy="5924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CFFE956" w14:textId="60AF5EFE" w:rsidR="00113AA7" w:rsidRDefault="00113AA7" w:rsidP="008B536F">
                              <w:pPr>
                                <w:pStyle w:val="Caption"/>
                                <w:rPr>
                                  <w:sz w:val="16"/>
                                  <w:szCs w:val="16"/>
                                </w:rPr>
                              </w:pPr>
                              <w:r>
                                <w:t xml:space="preserve">Figure </w:t>
                              </w:r>
                              <w:proofErr w:type="gramStart"/>
                              <w:r>
                                <w:t>6</w:t>
                              </w:r>
                              <w:r>
                                <w:rPr>
                                  <w:sz w:val="16"/>
                                  <w:szCs w:val="16"/>
                                </w:rPr>
                                <w:t xml:space="preserve">  </w:t>
                              </w:r>
                              <w:r w:rsidRPr="00B239AE">
                                <w:rPr>
                                  <w:sz w:val="16"/>
                                  <w:szCs w:val="16"/>
                                </w:rPr>
                                <w:t>Shown</w:t>
                              </w:r>
                              <w:proofErr w:type="gramEnd"/>
                              <w:r w:rsidRPr="00B239AE">
                                <w:rPr>
                                  <w:sz w:val="16"/>
                                  <w:szCs w:val="16"/>
                                </w:rPr>
                                <w:t xml:space="preserve"> is a Simulink simulation for a finite Q system (100) where we feed in enough AC signal to account for the damping losses after the initial pulse</w:t>
                              </w:r>
                              <w:r>
                                <w:rPr>
                                  <w:sz w:val="16"/>
                                  <w:szCs w:val="16"/>
                                </w:rPr>
                                <w:t>. Red: drive, black: response.</w:t>
                              </w:r>
                            </w:p>
                            <w:p w14:paraId="5AE0F5AA" w14:textId="77777777" w:rsidR="00113AA7" w:rsidRDefault="00113AA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843530" cy="24898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CE607DA" id="Group 8" o:spid="_x0000_s1033" style="position:absolute;left:0;text-align:left;margin-left:-2.55pt;margin-top:448.2pt;width:239.75pt;height:242.75pt;z-index:251673600;mso-position-horizontal-relative:text;mso-position-vertical-relative:text;mso-width-relative:margin;mso-height-relative:margin" coordsize="3045751,30834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VNaSgJBAAAnAkAAA4AAABkcnMvZTJvRG9jLnhtbKRWbW/jNgz+PmD/wfD3&#10;1I5jL7FR55BLX3BAcVesHe6zIsuxUFvSJOXthv33kZKdtEmH7e4+NJUoUiIfkg99/WHftcGWacOl&#10;KMPxVRwGTFBZcbEuwz+e70azMDCWiIq0UrAyPDATfpj/+sv1ThUskY1sK6YDuESYYqfKsLFWFVFk&#10;aMM6Yq6kYgIOa6k7YmGr11GlyQ5u79ooiePfop3UldKSMmNAeuMPw7m7v64ZtV/q2jAbtGUIvln3&#10;q93vCn+j+TUp1pqohtPeDfIDXnSEC3j0eNUNsSTYaH5xVceplkbW9orKLpJ1zSlzMUA04/gsmnst&#10;N8rFsi52a3WECaA9w+mHr6Wft4864FUZQqIE6SBF7tVghtDs1LoAjXutntSj7gVrv8No97Xu8D/E&#10;EewdqIcjqGxvAwrCSZymsyQNAwpnk3iW5EnmYacN5ObCjja3J8tsmo2PlpM0dpbR8HCE/h3d2Sko&#10;IXNCyfwcSk8NUcyBbxCDHqXpgNIzxvdR7oOpB8opIUqB3YMYemGQGxC+A1YGuMBtAEqS5nGe9bU4&#10;wJbkeQbQ+eCzPEmzt7GTQmlj75nsAlyUoYZadyVItg/GQq4ApkEFnxfyjretq/dWvBGAopcw1zC9&#10;NcLpXXcre2gZWrXid1ZDwbh0o8C1Klu2OtgSaDJCKRPWBe/uBW3UquHt7zHs9dHUe/U9xkcL97IU&#10;9mjccSG1Q+nM7eplcLn2+oDfq7hxaferveuUY8ZXsjpAwrX0tGIUveOQiwdi7CPRwCPAOMCN9gv8&#10;1K3claHsV2HQSP3tPTnqQ+HCaRjsgJfK0Py5IZqFQftJQEnn4zRFInObNJsmsNGvT1avT8SmW0rI&#10;CjQReOeWqG/bYVlr2X0FCl3gq3BEBIW3y9AOy6X1bAkUTNli4ZSAuhSxD+JJUbwaUcZKe95/JVr1&#10;5WihkD/LoYlIcVaVXhcthVxsrKy5K1nE2aPa4w8NPb9WnBbw1/MfrC46+7/nBFjZDcLoZ033v+7o&#10;iH7ZqJGPl694y+3BjR2IGZ0S20dOsbtxcyIJ6FpPpXCKjwYpcsGg4y0AMk4fJH0xgZDLhog1WxgF&#10;PdwzR/RW3W3fPLdqucKORgxx3QcG2TqbDe9g4+fOjaSbDprVD1LNWmJhipuGKwM1UrBuxSrglU+V&#10;TzEkFKgBn0OOcsPtr2S2iOM8+ThaZvFylMbT29EiT6ejaXw7TeN0Nl6Ol39jgYzTYmMYxEvaG8V7&#10;X0F64e27k6yf+X5GulnrycZxJtAMOOT4bnARRAgJ+mqsZpY2uPScQntuPB44aE9oIu7/QtnQH5fz&#10;LZmlE2BqT9RJOstnk59iaueOd8AtwR/XC+4TwEXZf67gN8brvdM6fVTN/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OzLUDDiAAAACwEAAA8AAABkcnMvZG93bnJldi54bWxMj8Fu&#10;wjAMhu+T9g6RJ+0GaUZhpWuKENp2QkiDSYhbaExb0SRVE9ry9vNO282WP/3+/mw1mob12PnaWQli&#10;GgFDWzhd21LC9+FjkgDzQVmtGmdRwh09rPLHh0yl2g32C/t9KBmFWJ8qCVUIbcq5Lyo0yk9di5Zu&#10;F9cZFWjtSq47NVC4afhLFC24UbWlD5VqcVNhcd3fjITPQQ3rmXjvt9fL5n46zHfHrUApn5/G9Ruw&#10;gGP4g+FXn9QhJ6ezu1ntWSNhMhdESkiWixgYAfFrTMOZyFkilsDzjP/vkP8AAAD//wMAUEsDBAoA&#10;AAAAAAAAIQBBnPYOC04BAAtOAQAUAAAAZHJzL21lZGlhL2ltYWdlMS5wbmeJUE5HDQoaCgAAAA1J&#10;SERSAAAE/wAABGAIBgAAAJau880AAAqkaUNDUElDQyBQcm9maWxlAABIiZWXB1RTWRrH73vpjRYI&#10;RUroTZBepdfQpYONkEAIJYZAQBEbMqjAiCIiAjZ0BETBsQAyFkQUC4OAAvYBEQFlHSyAiso+YAk7&#10;u2d3z/7P+c79ne/d993v3dx7zj8AkG8z+fxEWAKAJF6qINDDmR4eEUnHvQIwwAEqMAK2TFYK3ykg&#10;wAcgWhj/qsleAM2ODwxma/378/8qSXZMCgsAKADhaHYKKwnhC0icZfEFqQCg2EhePT2VP8s7EZYW&#10;IA0iXD7LnHk+O8vR89w6Nyc40AXhRwDgyUymgAMA6RWSp6exOEgdMhphIx6by0PYDGF7VhwTWYeM&#10;PANLk5LWzfJRhHWi/6kO5y81o0U1mUyOiOe/ZU54V24KP5G54f/cjv+tpEThwhpqSJDjBJ6Bs+sh&#10;e1aVsM5bxLxoP/8F5rLne5rlOKFnyAKzUlwiF5jNdPVeYGFCiNMCMwWL73JTGcELLFgXKKrPS/Tz&#10;EdWPYYg4JsUtaIFjue6MBc6ICw5b4DRuqN8CpyQEeS/OcRHlBcJAUc+xAnfRNyalLPbGYi6ulRoX&#10;7LnYQ7ioH3aMq5sozwsRzeenOotq8hMDFvtP9BDlU9KCRO+mIgdsgeOZXgGLdQJE+wO4wBcwASs1&#10;Zv3suQIu6/gbBFxOXCrdCbklMXQGj2W4lG5iZGIEwOydm/9JP9Lm7hJEu7uYS24GwDoXSXIWc0x1&#10;AC69BoA6uZhT/4Achz0AXOlkCQVp87nZow4wgAjEgTSQB8pAHegAA2ACLIAtcARuwAv4g2AQAdYA&#10;FogDSUAA0kEm2AZyQB7YA/aDUnAEHAdV4Aw4BxrAZXAd3AL3QCfoAU9BPxgCb8E4mATTEAThIApE&#10;heQhFUgT0odMICvIHnKDfKBAKAKKgjgQDxJCmdB2KA8qhEqhY1A19Ct0CboO3YG6oMfQADQKfYC+&#10;wiiYDEvDSrAWvAy2gp1gbzgYXg1z4GQ4A86Gd8MlcAV8Gq6Hr8P34B64H34LT6AAioSioVRRBigr&#10;lAvKHxWJikUJUJtRuahiVAWqFtWEakM9QPWjxlBf0Fg0FU1HG6Bt0Z7oEDQLnYzejM5Hl6Kr0PXo&#10;VvQD9AB6HP0DQ8EoYvQxNhgGJhzDwaRjcjDFmJOYi5ibmB7MEGYSi8XSsNpYS6wnNgIbj92Izcce&#10;wtZhm7Fd2EHsBA6Hk8fp4+xw/jgmLhWXgzuIO427huvGDeE+40l4FbwJ3h0fiefhs/DF+FP4q/hu&#10;/DB+miBB0CTYEPwJbMIGQgHhBKGJcJ8wRJgmShK1iXbEYGI8cRuxhFhLvEl8RvxIIpHUSNakFSQu&#10;aSuphHSWdJs0QPpCliLrkV3Iq8hC8m5yJbmZ/Jj8kUKhaFEcKZGUVMpuSjXlBuUF5bMYVcxQjCHG&#10;FtsiViZWL9Yt9k6cIK4p7iS+RjxDvFj8vPh98TEJgoSWhIsEU2KzRJnEJYk+iQlJqqSxpL9kkmS+&#10;5CnJO5IjUjgpLSk3KbZUttRxqRtSg1QUVZ3qQmVRt1NPUG9Sh6Sx0trSDOl46TzpM9Id0uMyUjJm&#10;MqEy62XKZK7I9NNQNC0ag5ZIK6Cdo/XSvsoqyTrJxsjukq2V7Zadklsi5ygXI5crVyfXI/dVni7v&#10;Jp8gv1e+Qf65AlpBT2GFQrrCYYWbCmNLpJfYLmEtyV1ybskTRVhRTzFQcaPiccV2xQklZSUPJb7S&#10;QaUbSmPKNGVH5XjlIuWryqMqVBV7Fa5Kkco1lTd0GboTPZFeQm+lj6sqqnqqClWPqXaoTqtpq4Wo&#10;ZanVqT1XJ6pbqceqF6m3qI9rqGj4amRq1Gg80SRoWmnGaR7QbNOc0tLWCtPaodWgNaItp83QztCu&#10;0X6mQ9Fx0EnWqdB5qIvVtdJN0D2k26kH65nrxemV6d3Xh/Ut9Ln6h/S7lmKWWi/lLa1Y2mdANnAy&#10;SDOoMRgwpBn6GGYZNhi+W6axLHLZ3mVty34YmRslGp0wemosZexlnGXcZPzBRM+EZVJm8tCUYupu&#10;usW00fS9mb5ZjNlhs0fmVHNf8x3mLebfLSwtBBa1FqOWGpZRluWWfVbSVgFW+Va3rTHWztZbrC9b&#10;f7GxsEm1OWfzp62BbYLtKduR5drLY5afWD5op2bHtDtm129Pt4+yP2rf76DqwHSocHjpqO7Idjzp&#10;OOyk6xTvdNrpnbORs8D5ovOUi43LJpdmV5Srh2uua4eblFuIW6nbC3c1d457jfu4h7nHRo9mT4yn&#10;t+dezz6GEoPFqGaMe1l6bfJq9SZ7B3mXer/00fMR+DT5wr5evvt8n/lp+vH8GvyBP8N/n//zAO2A&#10;5IDfVmBXBKwoW/E60DgwM7AtiBq0NuhU0GSwc3BB8NMQnRBhSEuoeOiq0OrQqTDXsMKw/vBl4ZvC&#10;70UoRHAjGiNxkaGRJyMnVrqt3L9yaJX5qpxVvau1V69ffWeNwprENVfWiq9lrj0fhYkKizoV9Y3p&#10;z6xgTkQzosujx1kurAOst2xHdhF7NMYupjBmONYutjB2hGPH2ccZjXOIK44b47pwS7nv4z3jj8RP&#10;JfgnVCbMJIYl1iXhk6KSLvGkeAm81nXK69av6+Lr83P4/ck2yfuTxwXegpMpUMrqlMZUacTctAt1&#10;hD8JB9Ls08rSPqeHpp9fL7met759g96GXRuGM9wzftmI3sja2JKpmrktc2CT06Zjm6HN0Ztbtqhv&#10;yd4ytNVja9U24raEbb9nGWUVZn3aHra9KVspe2v24E8eP9XkiOUIcvp22O44shO9k7uzY5fproO7&#10;fuSyc+/mGeUV533LZ+Xf/dn455KfZ3bH7u4osCg4vAe7h7end6/D3qpCycKMwsF9vvvqi+hFuUWf&#10;9q/df6fYrPjIAeIB4YH+Ep+SxoMaB/cc/FYaV9pT5lxWV65Yvqt86hD7UPdhx8O1R5SO5B35epR7&#10;9NExj2P1FVoVxcexx9OOvz4ReqLtF6tfqk8qnMw7+b2SV9lfFVjVWm1ZXX1K8VRBDVwjrBk9vep0&#10;5xnXM421BrXH6mh1eWfBWeHZN79G/dp7zvtcy3mr87UXNC+UX6RezK2H6jfUjzfENfQ3RjR2XfK6&#10;1NJk23TxN8PfKi+rXi67InOl4CrxavbVmWsZ1yaa+c1j1znXB1vWtjy9EX7jYeuK1o6b3jdv33K/&#10;daPNqe3abbvbl+/Y3Ll01+puwz2Le/Xt5u0Xfzf//WKHRUf9fcv7jZ3WnU1dy7uudjt0X3/g+uDW&#10;Q8bDez1+PV29Ib2P+lb19T9iPxp5nPj4/ZO0J9NPtz7DPMt9LvG8+IXii4o/dP+o67fovzLgOtD+&#10;Mujl00HW4NtXKa++DWW/prwuHlYZrh4xGbk86j7a+Wblm6G3/LfTYzl/k/xb+Tuddxf+dPyzfTx8&#10;fOi94P3Mh/yP8h8rP5l9apkImHgxmTQ5PZX7Wf5z1RerL21fw74OT6d/w30r+a77vemH949nM0kz&#10;M3ymgDlnBVBIwLGxAHyoBIASgXiHTgCIYvOeeE7QvI+fI/CfeN43z8kCgEpHAEK2AuCDeJTDSGgi&#10;TEbGWUsU7AhgU1NR/EMpsaYm87XIiLPEfJ6Z+agEAK4JgO+CmZnpQzMz308gzT4GoDl53ovPCov8&#10;QzmLmaV25c3gX/V3gCIBgHKYa5MAAAGfaVRYdFhNTDpjb20uYWRvYmUueG1wAAAAAAA8eDp4bXBt&#10;ZXRhIHhtbG5zOng9ImFkb2JlOm5zOm1ldGEvIiB4OnhtcHRrPSJYTVAgQ29yZSA1LjQuMCI+CiAg&#10;IDxyZGY6UkRGIHhtbG5zOnJkZj0iaHR0cDovL3d3dy53My5vcmcvMTk5OS8wMi8yMi1yZGYtc3lu&#10;dGF4LW5zIyI+CiAgICAgIDxyZGY6RGVzY3JpcHRpb24gcmRmOmFib3V0PSIiCiAgICAgICAgICAg&#10;IHhtbG5zOmV4aWY9Imh0dHA6Ly9ucy5hZG9iZS5jb20vZXhpZi8xLjAvIj4KICAgICAgICAgPGV4&#10;aWY6UGl4ZWxYRGltZW5zaW9uPjEyNzk8L2V4aWY6UGl4ZWxYRGltZW5zaW9uPgogICAgICAgICA8&#10;ZXhpZjpQaXhlbFlEaW1lbnNpb24+MTEyMDwvZXhpZjpQaXhlbFlEaW1lbnNpb24+CiAgICAgIDwv&#10;cmRmOkRlc2NyaXB0aW9uPgogICA8L3JkZjpSREY+CjwveDp4bXBtZXRhPgqD29AnAABAAElEQVR4&#10;Aezdbag221kY/smL5sVai+ccQv+BPk9EEpRAC0ogacM58YOg+EZbwUJjE9raxL5opR8kRNRi8EP7&#10;oSJY2opJGhQLFTWtxA/WnoNoJIVSa2mTgPrsilabcywmwcRocv579vPce8+sPdfsNfc9M/esNb8N&#10;5zz3zKxZa12/tWbuNde+994veP7yq/FFgAABAgQIECBAgAABAgQIECBAgEBVAj/xEz/RvLCqiARD&#10;gAABAgQIECBAgAABAgQIECBAgMC1gOTfNYUXBAgQIECAAAECBAgQIECAAAECBOoSkPyrazxFQ4AA&#10;AQIECBAgQIAAAQIECBAgQOBaQPLvmsILAgQIECBAgAABAgQIECBAgAABAnUJSP7VNZ6iIUCAAAEC&#10;BAgQIECAAAECBAgQIHAt8OLrV170BN785jc3H/rQh3r7bBAgQIAAAQIECBAgQIAAAQIECBCYIvC6&#10;172ued/73jfllFnLSv4FnG3i7yMf+Uhw1O4SBV7zmtcY0xIH7o4+G9c7gAo9bFwLHbg7um1c7wAq&#10;9LBxLXTgRrptTEdwCj5kXAsevJGuG9cRnIIPGdeCBy/oejum5/zyY7/n1Nc2AQIECBAgQIAAAQIE&#10;CBAgQIAAgQUFJP8WxFU1AQIECBAgQIAAAQIECBAgQIAAgXMKSP6dU1/bBAgQIECAAAECBAgQIECA&#10;AAECBBYUkPxbEFfVBAgQIECAAAECBAgQIECAAAECBM4pIPl3Tn1tEyBAgAABAgQIECBAgAABAgQI&#10;EFhQQPJvQVxVEyBAgAABAgQIECBAgAABAgQIEDingOTfOfW1TYAAAQIECBAgQIAAAQIECBAgQGBB&#10;Acm/BXFVTYAAAQIECBAgQIAAAQIECBAgQOCcApJ/59TXNgECBAgQIECAAAECBAgQIECAAIEFBST/&#10;FsRV9bYE3vCGN2yrQ3ozi4BxnYVxc5UY180NySwdMq6zMG6uEuO6uSE5uUPG9GTCTVZgXDc5LCd3&#10;yrieTLjJCozrJoel6E5J/hU9fDo/ReD1r3/9lOLKFiJgXAsZqIndNK4TwQopblwLGaiJ3TSuE8EK&#10;KG5MCxikI7poXI9AK+AU41rAIB3RReN6BJpTRgUk/0Z5HCRAgAABAgQIECBAgAABAgQIECBQroDk&#10;X7ljp+cECBAgQIAAAQIECBAgQIAAAQIERgUk/0Z5HCRAgAABAgQIECBAgAABAgQIECBQroDkX7lj&#10;p+cECBAgQIAAAQIECBAgQIAAAQIERgUk/0Z5HCRAgAABAgQIECBAgAABAgQIECBQroDkX7ljp+cE&#10;CBAgQIAAAQIECBAgQIAAAQIERgUk/0Z5HCRAgAABAgQIECBAgAABAgQIECBQroDkX7ljp+cECBAg&#10;QIAAAQIECBAgQIAAAQIERgUk/0Z5HCRAgAABAgQIECBAgAABAgQIECBQroDkX7ljp+cECBAgQIAA&#10;AQIECBAgQIAAAQIERgUk/0Z5HCRAgAABAgQIECBAgAABAgQIECBQroDkX7ljp+cECBAgQIAAAQIE&#10;CBAgQIAAAQIERgUk/0Z5HCRAgAABAgQIECBAgAABAgQIECBQroDkX7ljp+cECBAgQIAAAQIECBAg&#10;QIAAAQIERgUk/0Z5HCRAgAABAgQIECBAgAABAgQIECBQroDkX7ljp+cECBAgQIAAAQIECBAgQIAA&#10;AQIERgUk/0Z5HCRAgAABAgQIECBAgAABAgQIECBQroDkX7ljp+cECBAgQIAAAQIECBAgQIAAAQIE&#10;RgUk/0Z5HCRAgAABAgQIECBAgAABAgQIECBQroDkX7ljp+cECBAgQIAAAQIECBAgQIAAAQIERgUk&#10;/0Z5HCRAgAABAgQIECBAgAABAgQIECBQroDkX7ljp+cECBAgQIAAAQIECBAgQIAAAQIERgUk/0Z5&#10;HCRAgAABAgQIECBAgAABAgQIECBQroDkX7ljp+cECBAgQIAAAQIECBAgQIAAAQIERgUk/0Z5HCRA&#10;gAABAgQIECBAgAABAgQIECBQroDkX7ljp+cECBAgQIAAAQIECBAgQIAAAQIERgUk/0Z5HCRAgAAB&#10;AgQIECBAgAABAgQIECBQroDkX7ljp+cECBAgQIAAAQIECBAgQIAAAQIERgUk/0Z5HCRAgAABAgQI&#10;ECBAgAABAgQIECBQroDkX7ljp+cECBAgQIAAAQIECBAgQIAAAQIERgUk/0Z5HCRAgAABAgQIECBA&#10;gAABAgQIECBQroDkX7ljp+cECBAgQIAAAQIECBAgQIAAAQIEQoFf/MVfbCT/Qh4HCBAgQIAAAQIE&#10;CBAgQIAAAQIECJQr8FVf9VWSf+UOn54TIECAAAECBAgQIECAAAECBAgQGBfwyb9xH0cJECBAgAAB&#10;AgQIECBAgAABAgQIFCsg+Vfs0Ok4AQIECBAgQIAAAQIECBAgQIAAgXEByb9xH0cJECBAgAABAgQI&#10;ECBAgAABAgQIFCsg+Vfs0Ok4AQIECBAgQIAAAQIECBAgQIAAgXEByb9xH0cJECBAgAABAgQIECBA&#10;gAABAgQIFCsg+Vfs0Ok4AQIECBAgQIAAAQIECBAgQIAAgXEByb9xH0cJECBAgAABAgQIECBAgAAB&#10;AgQIFCsg+Vfs0Ok4AQIECBAgQIAAAQIECBAgQIAAgXEByb9xH0cJECBAgAABAgQIECBAgAABAgQI&#10;FCsg+Vfs0Ok4AQIECBAgQIAAAQIECBAgQIAAgXEByb9xH0cJECBAgAABAgQIECBAgAABAgQIFCsg&#10;+Vfs0Ok4AQIECBAgQIAAAQIECBAgQIAAgXEByb9xH0cJECBAgAABAgQIECBAgAABAgQIFCsg+Vfs&#10;0Ok4AQIECBAgQIAAAQIECBAgQIAAgXEByb9xH0cJECBAgAABAgQIECBAgAABAgQIFCsg+Vfs0Ok4&#10;AQIECBAgQIAAAQIECBAgQIAAgXEByb9xH0cJECBAgAABAgQIECBAgAABAgQIFCsg+Vfs0Ok4AQIE&#10;CBAgQIAAAQIECBAgQIAAgXEByb9xH0cJECBAgAABAgQIECBAgAABAgQIFCsg+Vfs0Ok4AQIECBAg&#10;QIAAAQIECBAgQIAAgXEByb9xH0cJECBAgAABAgQIECBAgAABAgQIFCsg+Vfs0Ok4AQIECBAgQIAA&#10;AQIECBAgQIAAgXEByb9xH0cJECBAgAABAgQIECBAgAABAgQIFCsg+Vfs0Ok4AQIECBAgQIAAAQIE&#10;CBAgQIAAgXEByb9xH0cJECBAgAABAgQIECBAgAABAgQIFCsg+Vfs0Ok4AQIECBAgQIAAAQIECBAg&#10;QIAAgXEByb9xH0cJECBAgAABAgQIECBAgAABAgQIFCsg+Vfs0Ok4AQIECBAgQIAAAQIECBAgQIAA&#10;gXEByb9xH0cJECBAgAABAgQIECBAgAABAgQIFCsg+Vfs0Ok4AQIECBAgQIAAAQIECBAgQIAAgXEB&#10;yb9xH0cJECBAgAABAgQIECBAgAABAgQIFCsg+Vfs0Ok4AQIECBAgQIAAAQIECBAgQIAAgXEByb9x&#10;H0cJECBAgAABAgQIECBAgAABAgQIFCsg+Vfs0Ok4AQIECBAgQIAAAQIECBAgQIAAgXEByb9xH0cJ&#10;ECBAgAABAgQIECBAgAABAgQIFCsg+Vfs0Ok4AQIECBAgQIAAAQIECBAgQIAAgXEByb9xH0cJECBA&#10;gAABAgQIECBAgAABAgQIFCsg+Vfs0Ok4AQIECBAgQIAAAQIECBAgQIAAgXEByb9xH0cJECBAgAAB&#10;AgQIECBAgAABAgQIFCsg+Vfs0Ok4AQIECBAgQIAAAQIECBAgQIAAgXEByb9xH0cJECBAgAABAgQI&#10;ECBAgAABAgQIFCsg+Vfs0Ok4AQIECBAgQIAAAQIECBAgQIAAgXEByb9xH0cJECBAgAABAgQIECBA&#10;gAABAgQIFCsg+Vfs0Ok4AQIECBAgQIAAAQIECBAgQIAAgXGBF48fXu/oc88913z4wx9uPvaxjzVf&#10;+qVfevXfS1/60uwOnHp+dkMKEiBAgAABAgQIECBAgAABAgQIEChEYNbk3zd8wzc0H/nIR65C/8qv&#10;/Mrmx3/8x+9k+NVf/dXmHe94R/M7v/M7vbIvetGLmje+8Y3Nu971rubxxx/vHetunHp+ty6vCRAg&#10;QIAAAQIECBAgQIAAAQIECNQkMNuP/f6v//W/rhN/OUCf/exnmx/6oR9q3vrWt95K/LXnt8effvrp&#10;5hu/8RubX/7lX75V5ann36rQDgIECBAgQIAAAQIECBAgQIAAAQKVCcyS/Hv22Web7/7u755E8+53&#10;v7v5kR/5keZzn/vc6Hlt3W9729ua3/iN3+iVO/X8XmU2CBAgQIAAAQIECBAgQIAAAQIECFQocFLy&#10;7w//8A+bn/iJn2i+5Vu+5er39eX6tAm9H/7hH+4Vf+1rX9v8y3/5L5uf+7mfa77ne76nednLXnZ9&#10;/DOf+UzzAz/wA9fbp55/XZEXBAgQIECAAAECBAgQIECAAAECBCoWOOp3/v2jf/SPmvZ37X384x9v&#10;nn/++ck8P/MzP9N8+tOfvj7vFa94RfNjP/ZjzRd90Rdd7Wv/4McrX/nKq0/8HQr9yq/8SnNxcdHc&#10;u3evOfX8Q53+JUCAAAECBAgQIECAAAECBAgQIFCzwFGf/Pv93//9pv3U3zGJvxbzAx/4QM+0/eTg&#10;IfF3OPCmN72pec1rXnPYvPr353/+56/+PfX8XqU2CBAgQIAAAQIECBAgQIAAAQIECFQqcFTy7xSL&#10;P/mTP7n1h0GefPLJwSrbv/bb/fr1X//15tTzu/V5TYAAAQIECBAgQIAAAQIECBAgQKBmgaN+7Pft&#10;b39789xzz/Vc/tN/+k9N+99dX+0f7mgTeN2v9sd8h77ST/59+MMfvvrDH6ecP9SOfQQIECBAgAAB&#10;AgQIECBAgAABAgRqFDgq+ffUU0/dsvjd3/3drOTfH/zBH/TO/YIv+ILmJS95SW/fYeOxxx47vLz6&#10;tz331PN7FdogQIAAAQIECBAgQIAAAQIECBAgULHAUcm/Uzw++clP9k5/+ctf3tvubrSJwe7XH/3R&#10;HzWf+MQnuruaqee3v6fwBS94Qa+OaCP95GFU7g1veEPz+te/Pjps/0YEfumXfmkjPdGNOQWM65ya&#10;26nLuG5nLObsiXGdU3M7dRnX7YzFXD0xpnNJbqse47qt8ZirN8Z1Lslt1WNctzUeUW8++MEPNu0f&#10;py3ha/Xk3x//8R/3XMYScemxNnH3+Z//+Sed37b/0pe+tFdHtPGRj3wkOmR/oQLf9m3fVmjPdXtM&#10;wLiO6ZR7zLiWO3ZjPTeuYzrlHjOu5Y5d1HNjGsmUvd+4lj1+Ue+NayRT9n7juv3xmzJGuR8uWyrq&#10;1ZN/6Sf10t/f1w00PfbCF76w+dznPtctcuv3B3YPDp2fm/jr1uM1AQIECBAgQIAAgVoFHjx40Ny/&#10;f7/W8GaL6z3vec+VU2vFK2Z9+umnm3ZOtb8qitOwU+vTzqeLi4um/eOXb3nLW4YL2kuAAIGZBFb/&#10;a7/pj/J++tOfDkNJj7Xnnnp+2JgDBAgQIHCUQLuA9XW3wGGhf3fJ/ZZojb7v+77v6oGofSjyNSzQ&#10;Or31rW9t3vSmN115DZeyt51Lr3rVq67+a1/7GhY4OLU/cdN6tYkbX7cF2mvucN211157HfrqC7Rz&#10;p51Hrc/ByrXXN2q3Wqf2Wvv+7//+q/e71orTbSd7CBCYV2D15F/6Rzw+9alP3frLwYcQf/u3f/vw&#10;8urfL/7iL25OPb9XoQ0CBAgEAu0i7PAg1C7KLPKHoVqndgHb/mfhOmx0eBhqjdq51P7b7vPVF+g+&#10;DLVOHob6Poetg1ObHG1ftw+Prr2Dzs2/bfKhtWnv3e1/7ev22vPVFzg4Hfa2Vu2156sv0Dp1vyHR&#10;OrX7fPUF0rlzuPbae5WvG4H2fpR+tfs4pSq2CRCYU2D15N+XfMmX3Prrvr/1W781GFO6/8u//Mub&#10;U88fbMhOAgQIdAS6D0PtwrVd8KcL2k7x3b5MnTxcD0+F9AHx8HDd/uvrRiB1ao+8973v9TB0Q3T1&#10;asjJQ2MfqX2AHnqIPlx7/dL73Rpz+g//4T/sFyaJfMypmxBMTtvdZmsRva9ZQ91Mh9Zp6P7UlhhK&#10;Ct6c6RUBAgROE1g9+feiF72o+bIv+7Jer3/hF36ht91ufPazn711Y3zta1/bnHr+rYbsIECAQEcg&#10;WuS3+y3yb6Aip3bh3x7z9VAg+kSWJER/hkQPhq1TmwD09VBg7B7E6WaWjFm4P904jSUaPvrRj94U&#10;3Pmrsfk0Zrg3tmeeeSYMOUoKhidUfGBsznCqeOCFRmADAqsn/9qYv/Zrv7YX+k/+5E/e+tHfn/3Z&#10;n736BaiHgu2P333N13zN1eap5x/q9C8BAgRSgbFF2dgDQFpP7dtjFmOGtbuk8XkYSkWGt8cSMmPH&#10;hmurd+/Yddc6eXB8OPZjc6Y1Gjte7+y5HdmYQ5v8M5/Mp9uzJt4zNp/as+46Htdc15Gx68r9qa6x&#10;Fg2BrQmcJfn39V//9c3LXvaya4v29/69/e1vbz70oQ9dJfx+6qd+qvnBH/zB6+Ptize+8Y3NK1/5&#10;yqt9p57fq9gGAQIEOgJji9OxBVunil28HPsEUms45rgLoEdBjjlY5D9Eah3Gri1OD53uuq5ap7Hr&#10;ck/X3dh82pPDWKxj96bDeRybq2vqLoccy4Npzf9yunt0c+7RvoF6t6MSBAgcJ3CW5F/7hzu+8zu/&#10;s9fjX/u1X2ve/OY3N1/91V/dvOMd72g+/vGPXx9/yUte0rzzne+83j71/OuKvCBAgEBH4K5FWbuw&#10;tch/+DDUYRt8ySnP6a6HpUHcynbmzJWcMpWx3AonZ65cXFzcOm9vO+66j7ce5lPT5MwnSYg8p7FP&#10;eO/l+su57jjlzYacazOvJqUIECDQFzhL8q/twrd+67c23/Ed33H1O/z6XepvveIVr2h+9Ed/tLl3&#10;717vwKnn9yqzQYAAgUwBD41Nk7OAzymTSV5ssZwFfE6ZYgEyO55jYD7lXXc5lpnDUmyxnLmSU6ZY&#10;gMyO5xiYT03vVxBFtJzcn6K5ke7Pve7MqVTONgECcwicLfn3whe+sPn2b//25n3ve9/VX/BNg/m8&#10;z/u8q08Bvv/9729e97rXpYebU8+/VaEdBAjsXiBnUZZTZveQAK4EcuZKTpnaOXM+reZBKO8TSJzy&#10;PtXHKe+u0jrt3SrnG357N2pnU67T3q1ynFrPvTu1Br4IEJhf4MVzVfkP/+E/bNr/pn59xVd8RfOB&#10;D3xg6mnX5U89/7oiLwgQ2L1AzqLMgix/kb/3CWU+5c2AXKf22rt//35epRWWyrn35JSpkKYXUo5B&#10;W6add0899VTv3D1t5Fx3rUdrtefrLndO7H0+5Vx35lPubJL8y5dSkgCBKQJn++TflE4qS4AAgTUE&#10;chavbZmccmv091xt5MTPKW90Wqfch/C8GssrlTOf2qhyy5UnkNfj3Pj3PJ9yjfLE6y7FKm98Od3t&#10;NMVoz/enVjLXKrfc3aOjBAECBG4EJP9uLLwiQGDHAjm/rPrAs+dF2ZTYp5Q92Nby794fcHLHkVOe&#10;1JRraUrZvNbLKTUl9j3PvSnvd3t2mhL7lLLlXFF5PZ1y3eX8moe8VssrNeW68ytByhtfPSZQgoDk&#10;XwmjpI8ECGxKYMpCd1Mdn6EzUx5w9uw0JfYppjMM4aaq4JQ3HFPmyBTTvNbLKTUl9j0nIcoZ0fP2&#10;dMp82nOyZorTlLLnHX2tEyBAoD4Byb/6xlREBAgcITBl4W7xmgfMKc9pz0mIKXNkz055M+lhqSn3&#10;sin1llB2ynyaUraE2Kf0cUrs5lOe7BTTvBrLKTUl9illyxHI6+mUa2nPTnmaShEgcIyA5N8xas4h&#10;QGDXAntOQkxZvE4pW9uEmhL7nhf5U66lPTuZT3l3CPOJU55AXqkp8ymvxjpLcZp/XPf8fje/phoJ&#10;EDgISP4dJPxLgMCuBfxY3fzDb/GaZ7pnpymxTymbJ19OqT3HXs4oldNT8ylvrKY4TSmb13qdpfbs&#10;NDX2KevSOmeLqAgQmFtA8m9uUfURIFC9wNQFXE0gFqN5o8kpz2nP11Ke0MNSU5zaslPKT+nH1stO&#10;ue72atSO4ZTY27JTym99jkzp39S4p5af0pctl51y3bVx7NUpivv+/ftbHl59I0CgIgHJv4oGUygE&#10;CBwvEC3Kjq+xzjOnOE0pW6dWXlSc8p32ahXFHT00RuXzpPdTilN/rM2nvkc0P5566ql+wUdbUfnB&#10;wjvYaT7lDXLkNDWpmteaUgQI7FlA8m/Poy92AgSuBKYu2NvyU8+pnTpavO7VKYqbU/9KiJw8XPed&#10;oq1oPkXla99vPuWNcORkPuX5RaUi16h8LfujuKP5FJWvxSOKI4r7ySefjE6xnwABArMJfOxjH2sk&#10;/2bjVBEBAqUKRAuyNgEhCXEzqpFTu8C3yL/bqS3BKc/pppRXY9ddpBOdE5WvYX8Uc3TNtTFH59Tg&#10;EcUwFnOUhNjjJ5Aip3Y+RXMqOicaixr2RzG3RtF8is6pwSOKYSzmaD5N+UNPUbv2EyBAoCsg+dfV&#10;8JoAgV0KRIuyaEG2S6TLoDnljXz0oBwlkttaI9u8FsssFcXcOkUPjZFtmQJ5vY6c2vtTdI+Kzslr&#10;scxS0dxojaL5tEenKOax+1OZM+K0XkdO7Xy6d+/eaZVXdPbYdVdRmCeHEs2n9rqL7uMnN6oCAgQI&#10;dASeffZZn/zreHhJgMBOBaJFWcsRLcqiBW/NhJFTa8Tp7pFvjSQhbpzG5tNNKa/GnCQh7p4f0b3p&#10;7jPrLDE2nyKri4uLOjFGouI0gpNxqJ1L0Xza4yfajplP0TkZ/IoQIEBgUODFg3vtJECAwI4Eogcb&#10;D9b5k4DVjVW0YGd0Y3TXq+ihMbpW76qv1uOcbkZ27LqLnPaYhLgRu/0qcopsb9ewjz2cbsZ5bG5E&#10;Tjdne0WAAAECawpI/q2prS0CBIoSGFu47jEJES3y26RWZLVHpyjmyKi9KPaYhDhmPkXnFHVjmdjZ&#10;KOax6y46Z2LTRRUfu+7Grr2igpyhs9Hc8M2JPi6nvke0FV137afco+suso3aqGF/FLP7eA2jKwYC&#10;ZQj4gx9ljJNeEiCwsED0I7ztwtXi9QY/WuRzujG661U0n+46r8bjY/OpxniPjYnTsXI350XXXfRA&#10;fnNmfa/G5hOnm/HmdGMx9yvX3Y3o4Zo7/Htz5OGrPVqlBrYJEJhPwB/8mM9STQQIVCYQLcYqC1M4&#10;MwtEi/V2PkVzKjpn5q5tqrqxmDnlDRWnG6doPkVG7ZnROTe11vdqjzGvNYp7tB2L2bWXP/MiqzHf&#10;/NqVJECAQNP45J9ZQIAAgUuBaHHVLsYsyG6miE9I3liMvRqbT2Pn7e1Y5OSvjvZnwth11y95sxXZ&#10;3pSo71UU89h9vD6FuyOKnMb+6mh0zt2tlVsiivmu+RSdV67EeM+jeA9rp8O/47XUf/SY+3j9KiIk&#10;QGBtAZ/8W1tcewQIEKhMwOI+f0Ajq+gBKr/mukpyuns8W6PIqT3bnOobRlacOPUFHm5F8+Iwjw7/&#10;pudG56Xlat8++Bz+TePl9FDk4HP4l1MqYJsAgTkFJP/m1FQXAQLFCUQL0MNC7PBvGlh0Xlqupu2x&#10;mDndjHTkdDA6/HtzxsNX0XlpuVq2o3gPPod/03ij89JytWzfFS+nhyMdOR18Dv+m8yI6Ly1Xy3YU&#10;78Hn8G8ab3ReWq6W7bvijZxqiT83jruccuupvVzkdJhH0R/cic6r3Ut8BAjML/Dss882kn/zu6qR&#10;AIGCBKKF1WFB1obSfd0NLTq3W2YPrw8+h3/TmDn1RTj1PaItTpHMw/0Hn8O/46UdJUBgDoG7rjfv&#10;dw+VD06Hf1N7TqmIbQIECCwvIPm3vLEWCBDYsEC0AI0WrN1QonO7ZWp5HcXadeq+7sYdndstU8vr&#10;KNbIppa4p8bBKU/sFKfo3LyWyyoVxZpz3UXnliWQ19so1q5T93W31ujcbplaXufE+uSTTw6Gm3Pu&#10;4IkF7jwl1lPOLY0qirV7rXVfd+N75plnupteEyBA4GgBf/DjaDonEiCwJ4FoUbYng5zF6548olgj&#10;p6h8d/8p53brKeF1FGvOtRadW0LcU/sYxdp16r7u1h+d2y1Ty+ucWCOnWgxy4oicujZ+/DD+fZn+&#10;GFHOLOv/tEQ0n/JqqqNUznXXvQbriFoUBAhsUcAn/7Y4KvpEgMBqAtGizIK1PwSRU3fB2n3dPTs6&#10;t1um9tddm+7r2uOO4suZE5FTzrlRu6Xtj2Lt2rhXxaOa4xQZx7WWe2RPsZ4ySjlO3bnVbevi4qK7&#10;WfXryCmy6WLsyakbd/Q6MouMo3rsJ0CAwJiA5N+YjmMECFQvEC1Auwux7usuiEVZV6NpoiTEnpyi&#10;WLtziFN/3nS3cpy65b2OBaJ7W3xGuUdyrrtyo1u+593rrvu62/Ke5lM37u7ryKZbZk+vc647ZvEn&#10;Sdns6WoRK4HzC/iDH+cfAz0gQKAAAcmaePEa2RQwrLpYqMCekhDRw3X3uvMAmTeRI6c9zaccqcgp&#10;mos5dZZWJidWTnmjyolTnoBSBAisIeCTf2soa4MAgc0KRIv8aMG62UAW7ljOA3JklnPuwt1frfpo&#10;PuUkazj1Pz0a/X6tyHi1Qd5YQ9F1tyenKNac6y46d2PDPEt3oli7TrM0VGklnPoDaz71PaKtXCf3&#10;8kjQfgIE5hKQ/JtLUj0ECBQpEC3Kuouw7utukHtK1nTj7r7u2nRfd8tExt0ytbyO5kTXpvu6Gzen&#10;/i+K79rs9XXOfNqrTTduTl2N+HXk1D3D/alpIqeuTfd11899vKsR39P35NQXmb7FarqZMwgQuC3g&#10;r/3eNrGHAAECtwQs8m+R2EFgcQHXXR4xJ055AnGpaA7FZzhCIBYwn/o2Ocnk9gxufTdbBAjML+CT&#10;f/ObqpEAgYIEou+o5izConMLCj+7q1GsXafu627F0bndMrW8jmLt2nRfd+OOzu2WqeX1nmI9Zcwi&#10;p2gOndJWyedymm/0orkVGc/X8nZqimLt2nRfd3sendsts6fXnPY02mIlQGDrApJ/Wx8h/SNA4OwC&#10;0eL17B1bsQPRAw2b/iBw6ntM3erOp+7rbj2RcbdMLa9PifWUc0vzi2LtzqHu62580bndMrW8jmKN&#10;bNK4o/PTcrb3IRDNh3Q+pdsHnej8w/Fa/o3iTF3S7UP80fmH4/4lQIBAroDkX66UcgQIVCcQLaii&#10;BVh1AALalEA0HzfVyZk6E8Xq2ssD7jp1X+edrVQqEM3HtFzp21Gc6RxKt0uPe2r/T3WKzp/aj62X&#10;j+Lc+/xJxy3XKfqDMtH5aTu2CRAgcJeA5N9dQo4TIFCtQLSgSheu6fYBJDr/cHxv/3JqmmhOdG26&#10;r/c2R6bGG1lFzlPrr6X83p2i+ZC6pNu1jP/ccUROkfPc7ZdSH6e8keKU56QUAQIElhaQ/FtaWP0E&#10;CGxWIHqQGVqoDu1rA4vq2GzQR3YsijN1SbcPzUXnH47v7d+9O0XzIXJJ50d0flqu9O0oTk7HjWzk&#10;Fjkf18p2z4rijFy2G8myPeOU58vpNKf07Og6jP5gSHq+bQIECNwlIPl3l5DjBAgQIEAgQ2DKg1C0&#10;yI/qyGi+yiKRU5XBnhAUpxPwnEqAwKIC0f1p7+93kUs6GHt3Sj1sEyBwvIDk3/F2ziRAoHCBKQuq&#10;aJE2pY5SuaIYh0yG9rVxR3WUaqLfxwtEcyGaO8e3VPaZnPLGb4pTNMeiOvJ6UEapKMYhk6F9bZRR&#10;HWUI5PVySoycbpsOmez5d9nNMZ9uK9tDgACB4wQk/45zcxYBAhULRAvVikMeDS1avA4t8kcrqvzg&#10;HE5RHTXRRTEOzaehfa1FVEdNTlNi2bNTNBcikyHXqI6hsqXumyPGOeoo1W9oPkVrhT07lTq+a/d7&#10;aD5FfTCfIhn7CRCYKiD5N1VMeQIEqhGIfo+KRdnxQxzZWbz2TSOnfilbexaIrpkpcyeqY6+uUbJm&#10;rx5t3EPzac9O0TUz5LTneTOHU7QGq8l1ipM5VtPIi4XANgUk/7Y5LnpFgMDGBPa8KJuyeN3YsK3a&#10;nSlO0cN1VMeqgSzcWBTj0DXG6fZgTHG6fXZ9e6bMp/qiz4+IU55V5JR39sNSklp9raF7Vr9EvVtz&#10;zKd6dURGgMDaApJ/a4trjwCBzQhEi7KhheqekxBTBozTFC1lCRBYU2Do3t62v4dkzRRnTre1hkyG&#10;9t0+057IKVqD7UFsyGRoX2uxZ6c9zAUxElhTQPJvTW1tESCwKYFoQRUtwDbV+RU7Ezmt2IUimpri&#10;FM2xPSQhIqehxPGenaZMek5TtG6Xjebk7ZLl7pkjxjnqKFfwds+j647TbSt78gTMqTwnpQgQOE5A&#10;8u84N2cRIEBg9wKSNXlTYMgp70yl9iwQJRCG5tOeHxjncNrzPJsyn/bgNGU+7cEjipFTJNPfP5dT&#10;VE+/NVsECBAYF5D8G/dxlAABAlcC0cP1Hj6pFcU4ZDK0rwXcw8KVU97NgtNpTnlnK0WgLzDluuuf&#10;aSsS2PP7XWQytH/PTtF1N+TU7ousovL2EyBAYIqA5N8ULWUJEKhKIEpIDS2+hva1GFEdVUEJhgCB&#10;zQgM3YuG9rUd3sP9KXq4HjIZ2rcXpykTeM9OU+bTFNPaynI6bUSja+y0Wp1NgACBcQHJv3EfRwkQ&#10;ILB7gT0kENYe5GjhvwfrKTHu2WntOak9AgTmEZhyj5unxTJr4XR73Lzn3TaxhwCB+QQk/+azVBMB&#10;AgUJRIvOaOFVUGirdXXIamhf26HIe7XOrtBQFGNkskKXimqCU3+4zKe+R7TFKZLp75/DKaqj31LZ&#10;W1GMQ/enoX1lR79M7/fsNGU+tfpDv4Oz3R/V0x7zRYAAgVwByb9cKeUIEKhKIFpIRYvUaH9UT01Y&#10;UYyRSU2xT4mFU54Wp/mdomsxss7rQX2lOOWNaeSUd/a+SkVWtV97UXyRR7Q/qmdfs0i0BAgQWEdA&#10;8m8dZ60QIEBgFwIW+HnDzIlTnsDppWp/uI7ii66x00XLrGGq02OPPTYYaFTPYOECd0bxmU/9weTU&#10;94i2pjpF8yz6HYtRu/YTIEBgSEDyb0jFPgIEqheYa0EW1VMTYBRjtEitKXaxbFcgmpfb7fGyPXM9&#10;5vlGTuZTnp9SfQHzqe8RbXGKZOwnQIDAegKSf+tZa4kAAQK7ENjrIj9KHkQe0f6onlomTxRf5BHt&#10;r8UjimOq09R6ovKl7eeUN2JTnXzyr++61/tQX8HW0gLRPIuu36X7o34CBOoSkPyrazxFQ4BApkC0&#10;kIp+2XJbrUVZJq5iBGYUcN3lYUZOeWfvpxSn/Yy1SJcTiNZQrq++Oae+hy0CBM4rIPl3Xn+tEyBA&#10;YNMCxyxco8V/VNemATI7F8UWWbTVRseiujK7olgFAtEciOZMBSELoRCBaG4W0v3Zuxldk5z61Jz6&#10;HtEWp0jGfgIE5hCQ/JtDUR0ECBQnEP3y5Gjh1QYYHbPIL274dfhMAs8999xgy9G1NVjYzkkCNd+f&#10;otjG5lN0LKprEvZGC0exRRZtGNGP/W40xFm6dYzTLA0XVgmnvAGLnPLOVooAAQLzC0j+zW+qRgIE&#10;CFQjEC1exx4aqwl+QiCc8rCOSf5Fcy0yz+vJtktFsUUWbTRjx7Yd7fG9i5yOr9GZB4Eo+cf8IPTw&#10;3+hXhXDi1Be42drjvfomeq8IEDingOTfOfW1TYDA2QSihfnYoiw6FtV1tuDO3DCnvAHglOcUlXLd&#10;RTL9/Xt0iq6tVmaPyZpoDow59WfRPrY45Y0zp+WcomsyMs/riVIECBB4KCD5ZyYQILBLAQupvGGP&#10;nKIFal6t9ZWa0ymqqwa1Yz75FyVravCIYojmwNh1x+lGc8zpppRXBAisJRBdk9GvYFmrXyW1E70v&#10;lBSDvhIgcF4Byb/z+mudAIGNCUQL1Lab0cO1BVl/EDn1PaKtyCkqbz8BAgSOEYjeo8be7x5//PHB&#10;pmpO1hzjFBlyGpw+u9p5zHxqgaI5tSs8wRIgsIiA5N8irColQIAAgT0JRIv8PRksFWv0IFTzw/Ux&#10;lpzy1DjlOSlFYE6B6Lrz3nlbmdVtE3sIEJhHQPJvHke1ECBQmEC04IwWXYWFN1t3IyefWssjHnOK&#10;5lrNSa1nn312EG7MafCEyne67vIG+Bin6LqL6srrSX2l/MGPvDHd43xyreTNDaUIECCwNQHJv62N&#10;iP4QILBZgWiRX3Oy5pjB2KOTOXDMTMk7J5pPHkD7fpz6HrZuBKJrRdL9xqh9xanvMXXrmPkUmU9t&#10;e4vlo9iOcdpifPpEgEB5ApJ/5Y2ZHhMgcKJAtCCLHp7vai6q767zSjgeJbWOsarZKRrLMafoWM1O&#10;x/zBj8i25v1zXnecahYQ27kF9ngfj+5PY2MROY2ds9djkVXNa4O9jrW4CawtIPm3trj2CBAoViBa&#10;kBUb0EId57QQrGoJEDhZILo/1fxgHSVrIosWeY8/9nuM08kTsqIKxuZTRWFmh3LsfIo+GVjzPSob&#10;VUECBE4SkPw7ic/JBAiUKBAtoCxcSxzNcvsczbdofpYb6Wk955TnxynPSSkCBNYXcH9a31yLBAgQ&#10;SAUk/1IR2wQIEJgoUHOyJootWsi3dNGxqK6J3JssHsUWWWwyiBU65cd+85DNJ055AnmlovmUd7ZS&#10;YwLRPZ75mJpjBAgQIHAOAcm/c6hrkwCBswpEi/JoEX/o7F3HD+X8S4AAAQLbFIju49H7wjajmKdX&#10;kUVb+x5/7DeaA2NO84xEWbUc6xQ5RvWVpXK7t1FckcOhhuh49GPEh/P8S4AAgbsEJP/uEnKcAAEC&#10;OxY4dvG6N7JjnKIFflRXDabHfPJvj07RHIgs2rkRHYvqqmE+RbFFFjXEfEwMnI5Ryz8nmm+Re37N&#10;Su5RwHza46iLmcA6ApJ/6zhrhQCBDQlYkC87GBauy/qqnQCB0wTco/L89uYUrQ0ihzzF+kpxyhtT&#10;TnlOShEgsJ6A5N961loiQGDjAtFfWDt0O3oAiBZ4h/NK/rfm2LYwLnubU8d88q8dp705HTs3OR0r&#10;5zwCxwu47vLsOOU5KUWAAIGlBCT/lpJVLwECmxWIfm9KtDDdbCBn7NhdVtHxWpOJUVyRwxmHTtMF&#10;CJhPeYN0rFN0XUb15fVmu6WiuCKHQyTR8ai+w3n+JUCgaY69Tlx3Zg8BAksJSP4tJateAgSqFLAo&#10;q3JYBVWowLEPV4WGe2e33Z/uJFKAQCgQ3U+i6yqsqPIDnE4bYPPpND9nEyBwvIDk3/F2ziRAgEDV&#10;Aqcs8KPFbVRn1ZAjwe3JKRr7yKDLllOmW95rAgQIrCUQ3Z+ie95a/dpaO5zyRoRTnpNSBAhMF5D8&#10;m27mDAIECheIFuTRgqsbblQmqrN7rtd1CkRjH82VOhVENZeA+ZQnuYRTVGdej7ZZKoop5/4UlYnq&#10;3KZAXq9qjCkvcqWWEDCfllBVJwECpwpI/p0q6HwCBIoTsCjLG7LIKXogzKtVqb0KRPNprx5LxB1d&#10;m+z72pFTv5QtAvEfG+raRH8srMbrLoop55rak1N3fnRf5zi15aNykX+3Da8JECAQCUj+RTL2EyCw&#10;O4FosbU7iBkCjixrXLhGMUUGXd6oTFRn99xaXkcG3fiiMjU6RTFFBl2nPb3mlDfapzjtKVkTOeUp&#10;K0WAAAECBLYvIPm3/THSQwIENiQQPYDX+OAQxRQZbGiYdIXALgX2lKw5ZYA5naK3r3O93/XH27qg&#10;7xFtneoUzbuo3qgf9hMgQKArIPnX1fCaAIFdCESLp2ixtQuUmYPc08P1KfOJU/zjTd0pySnPqWtW&#10;++vouqs9bvFtTyBaO1xcXGyvs2fsEacz4muaAIHdCzzxxBON5N/upwEAAgSmCOwpCTHFRVkCBAhs&#10;QSBKMGyhb+foQ5QkzXGKytSY1DrF6Rzjeq42OeXJc8pzUooAgfUEPvaxj0n+rcetJQIEtiAQLci2&#10;0Let9YHV1kZEfwiMC+wpWTMuMX6U07iPo/MIeA/tO0bXHae+U7vF6raJPQQInC7gk3+nG6qBAIEK&#10;BKKFVgWhzR5C9OnHbkOR554+McKpOyOaJnrA4zSfU78mWwROE4ju49G1fFpr5Z4dOZUbkZ4TIECA&#10;QI0Ckn81jqqYCBAIBaKHltzFe1SuxqRWiOgAAQKbFIjuT9F9b5NBZHYqiumUZHJUZ2aXNlksiinH&#10;aZMBLdQpTnmwkVPe2UrlCkTXJ/9cQeUIEBgSkPwbUrGPAAECBJoooRklGHLIaly4Rk45HpFljU45&#10;HlGZPTlF8ykyiMzsJ0CAwFoCUbIqp/0a3++imE5xyrFUhgABAmMCkn9jOo4RIFCdQLQgy32wjspF&#10;9VYHmBlQ5JR5ehXFGPSHUVKr72HrNAHzKc/vFKfoHlbj+x2nvPl0SqloPp1S597Ojebp3hzES4DA&#10;cQKSf8e5OYsAAQIECBAgsCmB6OG6xmTNKfCcTtFz7p4FouRTdE3t1epUJ557nTniJrCsgOTfsr5q&#10;J0CAQLECUcLAorQ/pJFTv9S0rSXqnNaDbZWO5hynbY2T3hAgQIDA6QLe8043VAMBArcFJP9um9hD&#10;gEDFAlGyIPf3sFiQ5U0OTk0TGXQFc8p0y5f8Orr29mSQM36ccpTivx5tPuX55ZSKLKM5mlPnVsuc&#10;EtOenE4ZP06n6DmXAAECpwtI/p1uqAYCBAhUKXDKw1CVIEFQnAIYuwlsVGBPSYjo/hQZbHTIztYt&#10;Tn1686nvEW1ximTsJ0DgnAKSf+fU1zYBAqsLnPp7WFbv8AYb9DCUNyic+k6nPAxFllGd/ZbL2opi&#10;igy60UVlojq755b2OoopMigtPv0lUKNAdH1G13ONBjkxccpRUoYAgakCkn9TxZQnQGDXAhZkecPP&#10;iVOegFIEtiVQWxIiiie6R6ejEZWL6k3PL2U7iieKP40rKhfVm55fynYUTxR/KXHN3c/Iae521EeA&#10;AIEpApJ/U7SUJUCAAAECiYBFfgKy0Gb0cMm/D86p7xFtRU5RefsJEDhdILru9nIfj+LPld2LU66H&#10;cgQITBOQ/JvmpTQBAoULRAunUxdkhbMMdp/VIEv2ztw5FZWL/LM7sLGCUTxR/Bvr/mrd4ZRHzSnP&#10;6dRS0fUZ+Z/aXqnncyp15LbZ72g+bbO3ekWAQCkCkn+ljJR+EiAwi0D0wDJloRWVjeqepeMFVsKp&#10;wEHTZQI7EdjL/Sl6X4ri38nw3wqT0y2SwR2cBllW3RmNwaqd0BgBAkUKSP4VOWw6TYAAAQK1C1jg&#10;90c4SlZw4tQXsEWAAIHzCkTvS9H72FBvp5QdOt8+AgQIpAKSf6mIbQIECNwhEC3IosXeHdVt8nAU&#10;SxT7UBBR2ajuoTq2vi+KJYp9KJ4pZYfOL2Ff5FRC3/VxewLm0/bGRI+GBczVvkv0fsep7zS2xWpM&#10;xzECBMYEJP/GdBwjQKA6gWjRFC1IqwMQEIENCbju+oPh/tT3mLo1ZT5FZaMxmNqXLZSPYoliH+pz&#10;VDaqe6iOre+bI5bIaeuxT+lf5LSH2Kc4zVWW61yS6iFA4CAg+XeQ8C8BAgQIXAtY5F9TjL7gNMoz&#10;68HoQSgag1kbL6gyTgUNlq5uWiC6ljbd6Y137t69e4M9rOk+HsViPg0OvZ0ECKwoIPm3IramCBAg&#10;QIBAKhA9EEQPEOn5JWxHsUSxlxDTEn3klKc6h5MkRJ71HpzyJMZLcRr3cXS6QPT+GN3/prfgDAIE&#10;9iYg+be3ERcvgR0LRAumaIEVUUXlo/qjemrfz6n2ERZfSQLuTyWNlr6uKRBdG9F72Jp921JbnPJG&#10;g1Oek1IECKwvIPm3vrkWCRAgsHkBi9e8IZrDaQ+fGOGUN5/mKBXNpznqVgcBAgROEYgSqhcXF6dU&#10;W+W50b08ej+tEkFQBAjMKiD5NyunyggQ2LJAtGCKFqNTY4nqn1pPLeUtXGsZSXGsJRDdQ+a6R60V&#10;x9LtcMoT5nSaU97ZD0tF12hNSa1oPk1xUpYAAQIEzicg+Xc+ey0TIFCoQJTUKjQc3SZAgMDuBPaQ&#10;rJljUPfsFMU+h2tNdXDqj2aUJOXUd7JFgMD6ApJ/65trkQCBMwlYkOXDR1b5NSiZKxA9EPjESF9w&#10;D079iI/b4nScm7MInCIQXXfeS/uqnPoeY1uRVU1rg7H4HSNAYH4Byb/5TdVIgACBagWmfOpxDwvX&#10;6MFuilO1kyUjME59JPOp7xFtzeEU3Z+iuqO+bHl/FMuU624PTlseQ30jQIAAAQJzCUj+zSWpHgIE&#10;diMQPQz5buxupoBACWxWILo/RYmgzQaiYwRWEoiujSlJ0pW6etZmOOXxz+XkXp7nrRQBAvkCkn/5&#10;VkoSIFC4wFwLssIZsrofJTKjxWhWpRUWmsMpMo3ma4mMnEocNX0mQIDAvAJ7eL+bV0xtBAgQmE9A&#10;8m8+SzURILATAYvXvIHmlOekFIGDwBxJ0kNdNf/LKW9053ByH8+z5pTnpBQBAgQInE9A8u989lom&#10;QGBlgTkehFbusuYIECAwSUASIo+LU57THkpZG+SNMqd1ndyj8ryVIkAgX0DyL99KSQIECOxGIPqR&#10;02gxuhuYBQKNTKMxWKALRVTJqYhh0kkCBAgQIECAAIENCkj+bXBQdIkAAQI1COwhWRMl6KLYaxjX&#10;Y2LglKfGKc9JKQJbE4ju+dE1vbX+r9UfTqdLm1OnG6qBwF4FJP/2OvLiJrBDgWjBFC1GI6KofFR/&#10;VI/9BAgQWEugpvtTFEt0bx4yjspGdQ/VsfV9USxR7EPxRGWjuofq2Pq+KJYo9q3Hs1T/Iqel2iu1&#10;3rmczL9SZ4B+E9iugOTfdsdGzwgQmFkgWpBZYN2GZnXbZGgPpyGV2/s43TYZ2hM5DZWN9rmfRTL2&#10;EyCwhIB7Tp4qpzwnpQgQWE5A8m85WzUTIEBg1wLRQneOBEdNsJzyRnPPTlHseXL1lYruIZz6Y82p&#10;7xFtzeUUzb+o/qg/te/nlD/CrPKtlCRA4G4Byb+7jZQgQIBAT8BirMdhgwCBjQm4R+UNCCdOeQJK&#10;tQJREjO6jvaqxmmvIy9uAtsXkPzb/hjpIQECMwlYkOVDssq3UnI9geghM5qv6/VMSwQIECCQI+A+&#10;nqP0sAyrfCslCRC4W0Dy724jJQgQIEDgSIHaF65R0imKO2KMykf1R/VsdX8URxT3VuNYul+clhZW&#10;/zEC0XUazddj2qjhHE41jKIYCBAgUK+A5F+9YysyAgQWFLDIXxBX1QQInCRQ+/0pSjpFcUeYUfmo&#10;/qiere6P4oji3mocS/eLU55w5JR3tlIECBAgcG4Byb9zj4D2CRBYRSBatHoIus0fWd0uaQ+BdQWi&#10;69WcXXcctEaAAIGDQHRfPhzf27/R+9ExTtE5URt7sxYvAQLTBCT/pnkpTYAAgd0KRIvQMZDonBoW&#10;rlEMUcycxgQcm3M+0SRAYDsC0bW9nR6u25PoPZLTuuOgNQIE9icg+be/MRcxgV0KRIvKaBF6F1J0&#10;XtTOXfU5TmBvAtE1tDcH8U4TiO6x5lPfcU6nyDZqo9+TbW9FMUQxj0VzzDlj9TlG4N69e4MI0bwd&#10;LGwnAQIEHglI/pkKBAgQINATiBaVHmx6TDY2JBDN2Q11cdWuRNcqp/4wcOp72CIQCUT3jugaiuqp&#10;fT+n2kdYfATKFpD8K3v89J4AgUwBC7JMKMWyBeacU9EDVNRGdic3UDCKIYp5rMvHnDNW35aOzem0&#10;pbj0pXwBnz7KG0NOnPIElCJAgMB5BCT/zuOuVQIECheIkhDRA3zh4R7dfU5H0zmRAIEBgegeG91r&#10;Bqq43lVzsmZOp2uwCl9wyhvUyCnvbKWOFYjuaxcXF8dW6TwCBHYsIPm348EXOgECBIYEokV+tAgd&#10;qmMP+zitP8o1J2vm1OQ0p6a6CBCIBKwL+jJrrQuidvq9sUWAAIG+gORf38MWAQKVCkQLpeghuVIG&#10;YW1UIJqH0bzdaBiD3Ypi8NDY5+LU94i2OEUy9hMoQyC69/s02+3xi6xul7SHAAECdwtI/t1tpAQB&#10;AgRuCdScrLkV7Ak7OJ2A51QCBAgcKTBnkjRKQNSQrOGUN8HmdMprUSkCBAgQmFtA8m9uUfURILBJ&#10;gRoeUjYJq1MECBAoVKDmpFahQ6LbBIoWmDtJGt2jonaKxtN5AgQWF5D8W5xYAwQIbFkgWlhtuc9L&#10;9y1aVEaf4lu6P1utn9P6IxNdr5L7/bHg1PewReCcAtF7xTn7dM62o/sTp3OOirYJENiDgOTfHkZZ&#10;jAQIzC4QLV4lIfrUnPoe0VbNTtEDnWRyfzZw6ntEW3M6Rddd1EbUp9r3c8ob4cgp72ylCBAgQIDA&#10;sgKSf8v6qp0AgY0IeJjbyEDoBoETBKKHa9d3H5VT32OPW9E1Ienenw2c+h7RFqdIZtn97uXL+qqd&#10;wN4EJP/2NuLiJUCgJxAtrHqFdrYRfXqRVX8izOkU2UYPXP2e2CJAgAABAmUI1Px+F71nS7qXMTf1&#10;kkDtApJ/tY+w+AgQuBKIFmTRIvQutui8qJ276qv1OKdaRzY/rjmTpPmtlleSU96YccpzUmp9Ae93&#10;65vvuUXrzT2PvtgJHCcg+Xecm7MIECBAgAABAgQKFqg5WTNnkpRTwZN8pq7POZ9m6tJuqomuv90A&#10;CJQAgdkEJP9mo1QRAQIECBAgsKRA9BDkExB9dU59D1sECBBYQ0CSdA1lbRAgcKyA5N+xcs4jQKAo&#10;gSg5ED0kFxXczJ1llQc6p1M0D6M28nq4jVJRDFHM2+i1XhAgQIDAEgLRvT96r1iiDyXVyauk0dJX&#10;AtsWkPzb9vjoHQECGxWwGMsbGE55TkoRiB58o2tor2Kc8kZ+Daeojbwe1lcqulY51TfWIiJAgECJ&#10;ApJ/JY6aPhMgQIAAAQIECJwkIFmTxxc55Z297VJRYq7mmI8ZEU55apzynJQiQOA8ApJ/53HXKgEC&#10;KwpYjE3D5pXnNadT9KAZtZHXw22UimKIYh7rdXRO1MZYXTUf41Tz6IqNQPkC7lH5Y8gq30pJAgTG&#10;BST/xn0cJUCAAIETBCxaT8Bz6q4EogRmdA3tCqcTLKcOxsjLtZyidka6tqlDc/c/ul7nbmdTiDpD&#10;gAABAkUISP4VMUw6SYDAKQLRojtapOe0FZ0btZVTpzIECBAgsK6Ae3med+SUd3Z5pfYW710jFK1t&#10;OPXllnC6d+9ev5FHW1Fbg4XtJECAwKWA5J9pQIAAAQI9gWhBaZHfY2oip36p/K3Id+528ns0T8m5&#10;+1+r0zzaN7VwurHwigCBbQm4P21rPPSGAIF9CEj+7WOcRUlg1wJR8iFafO4aa4HgI+doXBbowqpV&#10;RvGu2okCGuPUH6ToeuCU59QvZSuaT2SWFYiuV+OxrLvaCRAgQOBuAcm/u42UIECAwKCARf4gi50E&#10;CGxYoNYkRHQ/vmsoovM49eVqdYrGOYq3r7KfrchpPwJ5kS7hFM3Fi4uLvE4pRYAAgUcCkn+mAgEC&#10;BAgQ2LDAEg8TGw73zq5FD0Kc+nSRU7+ULQIECBwv4D6TZ8cpz0kpAgSWFZD8W9ZX7QQIbEBAUiB/&#10;ECKrUxau0blRW/m9PV/JqO9RrDk9PeXcnPrPUWYJp3PEoU0CBAgQmE8ger+L3jPma7m8mliVN2Z6&#10;TGCrApJ/Wx0Z/SJAYHGB6C+o5TZsQZYrpRwBAmMC0QNvdI8Zq6vmY5zyRpdTntMSpaJrNhqTJfqg&#10;TgIECBAgMCQg+TekYh8BAuULPHhQfgwiIECAwJECkhB5cJz26xQl5KI5kSdVXylOeWPKKc9JKQIE&#10;zicg+Xc+ey0TIDC3QJvwa/97+ummeetbH76+bCP6pcgW+Jc4yZfFawISbHIKYJLdSzhF123UVtIl&#10;mwQIEFhdwP2pTx795AWnvlO75T3vtok9BAgcJ/Di405zFgECBDYm0Cb9XvWqdpV089973tM0Tz3V&#10;+DqvgIVrnj+nPKcaS0UPvNGcqNEgJyZO52g+MQAAQABJREFUOUrt970eDBZcYj5FbQ12YAc7o6TW&#10;DkIXIgECBAhsXEDyb+MDpHsECGQKtA873/u9TfP933/9ib+rM5955mEyMLOaKcWiBykPQ1MUlSVA&#10;YAmBKAnh/tTX5tT3iLYip6h8CfujayF6by8hpiX6yClPlVOek1IECJxPQPLvfPZaJkBgToHOj/mm&#10;1VqQpSLxNqvYpnuEU1dj3ddREiIak3V7pzUCBAgQIDCfQJSMvn7Pu/zm9994xzua5tWvftjoe9/b&#10;NO9+93wdUBMBAtUISP5VM5QCIbBjgfbHe4d+zKn9EeD29//5OquAZE0ef41O1w8nCUH0MJMU280m&#10;p7yh5nSaU97ZSp0iEN3bot89fEpbJZ/LacbRO6xzD98Eb9e+7br4LW+ZsRFVESBQg4A/+FHDKIqB&#10;wN4FhhJ/rcmj/U8GPtHiMyh+a3eNyZpbQdpBgAABAlUInPKeF51bclJLMjlvWkdOeWcrNYdAdP09&#10;+L7vu/oDd1/43HPXa96r33Xd/gocXwQIEEgEJP8SEJsECBQq0H6n8/CVfLfzLYf9/iVAgMBOBKKH&#10;xZKTNUsMHaclVNW5B4Ho2tlD7EMxRknSRZ2GknyHn4Y5fCJwqLP2ESCwSwHJv10Ou6AJVCbQ/n6T&#10;7qf//tbf6gV4v7dlY0wgWrxGn3Icq6vmY5FTzTFvJbboQUpSaysjpB8E9isQ3Z+8Z/TnBKe+x11b&#10;kVe0/6o+yb+7WB0nsDsByb/dDbmACVQo0E38teE99dTD/zqhXu659TW6aLpV2o5jBSLnGpM1pyRJ&#10;a3SKHnhPcTp2Hm75PE55oxM55Z2t1CkC0f3JmJyi6lwCxwu8pT21u/7t/gRMe+yZZ9r/+yJAgMC1&#10;gOTfNYUXBAiUKPDqD36w3+3Dj/wmi6Do9/71T562FT0M1ZjUmiajNAEC5xaI7k81JmtOSSbX6BSN&#10;8SlO557PS7TPaQlVda4lcGtd237ju/vVTQx293tNgMBuBST/djv0AidQh8AXPvvscCD37g3vt3dU&#10;IEpcRg/Io5VVfDByWiLk6AF1ibZKqDOai5xKGD19JECgNIHo3iqZ3B/JtZ2e6jffNE9epgO7CcA2&#10;+edHf1Ml2wR2LSD5t+vhFzyB8gWu/sJZN4x28dN+dRdA7Wa7r/MVJRA6RbycSSCyjhbKMzV7lmqi&#10;WHM6c8q5OfWfo0yUJK0x1lN8OZ2i51wC2xGI7m01vt+dos5pmt6Q1/20imTde3VY8i9Vsk1g1wKS&#10;f7sefsETKF/gz3/0o/0gDouf5Md+7/dLzbI1tBhrK7bIn4VXJQQIEOgJSJL2OMKNJZxqfL9bwikc&#10;FAcIzCjw1FBd7br38A3ww3G/9+8g4V8CBC4FJP9MAwIEiha49cm/QzR3JP+iB5nD6f4lQKAsAUn3&#10;/nhF9zhOnPoCtgiMC0iSjvscji7plP6I9f1Do4/+/ejrX//w1eEb4MlxmwQIEGgFJP/MAwIE6hLo&#10;Jv0eLYIePIrwfl2RLhJNlBiIEgmLdKKASiOnU7oeGS/R1in9PPe5kdO5+6V9AgQIECCwhkD6xz4+&#10;8dhjD5vtroHbPf7oxxrDoQ0CxQhI/hUzVDpKgMAtgfR3mQTf8bz/6MSnOhXMkUCI6pCs6UBfvtyT&#10;UxRrX2Q/W9G1wKk/Bzj1PWwRqE0gusZrizM3nug9gFOuYL/cJx5//OGOoeSfBGAfyxaBHQtI/u14&#10;8IVOoHiBdEGTLnqS333i7/8WP+ICIEBgxwJRYiBKJOyVagmnyDhqqwT7qO9RrDkxnXJuTv3K7FMg&#10;nVdPJQz/59WvvtmTfiM8XSvflPSKAIGdCUj+7WzAhUugKoF0QXNvPL13v6rglwlmiYehZXp63lo5&#10;ndd/qPVoTIbK7mFf+rB4iJnTQeLhv5z6HrYIpALRPSO6dtLz97K9ptP9BPX6x36T/Veb6Vp5qIx9&#10;BAjsQkDybxfDLEgClQpcXPQDSz/5l3z3836ndPrLkzuHvCSwKYHogWJTnQw6E/X9lIfGU84Nunn2&#10;3Us4nT2oBTrAaQFUVRI4k0B0L4+u8zN1cxPNdq3uX/bowVivkp96aST/xrQcI7ArAcm/XQ23YAlU&#10;JnC5oOl9tzNN/iXb92cOv7sY61Zt4drV2Nfv/OtHPm0rmk/TalGaAIG9C0TvQafeY6Lzo/a2Pg5R&#10;v6M4c+OJzo/ay633XOVK7fe5vJZu96nLBu53G0m+0d2k28880y3tNQECOxaQ/Nvx4AudQPECl8m/&#10;L3zuuZswkmTfzYHbr6LF+e2S9hAgQKAuAQ/z/fGM3g849Z1sEegKRNdNt8yeXkf3i8WdJqx99zQe&#10;YiVA4LaA5N9tE3sIEChFIP1RhnQB1G539l1uNe1/vmKBsy1e4y5t8gin8w5L9DAVjct5e3u+1iOn&#10;8/VIywQIEHgoEN2f3Mdvz5Cu1a3fbp3+vuvOuveqpnStfLt6ewgQ2IHAE0880Uj+7WCghUhg1wKd&#10;RdCDS4j7K2FYvPahuwvX7hFOXY02V32/v+PRVqlOUb+jOAeD38FOTnmDzCnPaalS0XUbjctS/dh6&#10;vZy2PkJl9+9+2v103ZBuS/6lYrYJ7FZA8m+3Qy9wAoULPP10P4CnnupvD2zd7+yLFuedIlkv56on&#10;qzGFCBAgQGB2geg+XmpSK+p3FOfsoIVUyClvoDjlOa1V6n7aUJrsa4+n+9I1c1qHbQIEdiEg+beL&#10;YRYkgQoF0u9kpgudRyE/SEJ/Mtm2SYBAeQJREiN6SC0vwnl6zGkeR7UQIEDgLoHo/Se6D99VX/d4&#10;t4773QPt66H179C+9DzbBAjsTkDyb3dDLmAC+xJ4Ok0SPgq/u5Dal0gc7ZIL17jV8o4s6RTNy6jN&#10;8vT0mAABAgQI1PdrLtYa0/tpQ0OJvnRfsBZOq7JNgEC9Ao8//rjf+Vfv8IqMQOUC6UIm/YXHj8J/&#10;kDDcT7ZP3ZSsyRPklOdUU6koYRnNhZpinxILpzwtTnlOSp1fILrHRXP4/D3WgxIE2nl1f6Cjg/Mq&#10;XROna+aBeuwiQKB+AZ/8q3+MRUigToGLi35c6Xc5Hx1NSg0unPoV2SJAgACBPQnUlKwZTARcDmYU&#10;45RxjuqI2pxS99ploz5HMa7dv620x2krI/GwH/eT7jydbF9vpmvidM18XdALAgT2JCD5t6fRFiuB&#10;mgTS72KmC51HsT6dlLv/aL8F/u3JYJF/22RoD6chlXX3RddvNDbr9m47rXHazljoCQECeQIl3sej&#10;Pkf34DyJfqm2rvv9Xc2Dy+3BttM1cbIWTqqxSYDATgQk/3Yy0MIkUJ1AupBJFzrVBSygPQhEDwqD&#10;i/uNg0R9jmLceDiLdS9yWqxBFRMgsKjAvfRHLh+15lrvs0dO/VK2jhI4rIkP/6Zr5qMqdRIBAiUL&#10;PPHEE37nX8kDqO8ECNwt8CApcj/ZPnUzSmRY5PdlOfU9bBG4SyC6Zu46r9bj0T11DqcoCRG1uWXj&#10;qM+ctjxq+kYgT+BeUuxBsn1rU9LvFokdBPYs4JN/ex59sRMoWSBd0By+u9mJ6fAQ9KCzr3351EDZ&#10;pIhNAgQIFC9QU1Kr+MEQwKYEDuuDtFNzJEnTOkve5pQ3ems4tXPzftKdi8vtwbbTdW66Zk7qsUmA&#10;wD4EJP/2Mc6iJFCXQLqISRc5SbQPku37ybbNhwKDC8jLQx6G+jNkSaeakjWc+vPGFgECBAjcLXDh&#10;j1OESPfDIwMH0rVxunYeOMUuAgTqFpD8q3t8RUegToF0AZMucB5FHSUf7gXl68TaRlQ1JbW2IaoX&#10;tQhE9ylJ9/4Ic+p7RFucIpn19kfXrqRWfwwip34pWweBdh11/7Dx6N+nL/+NrvkmXeuma+ekLpsE&#10;CNQt8Pjjj/udf3UPsegIVCqQLmDSBU4S9oNk+36yfcqmpNYpes4lQIDA+QWiJIRkTX9sanKKEiZR&#10;jH2J/WxxyhvryCnvbKUIECCwjoBP/q3jrBUCBM4o8CBp+36ybZMAAQI1CkSJDEmtGkdbTAQIbE0g&#10;ugcf28/7yYkPku3eZvqN8aef7h22QYDA/gQk//Y35iImUL5A+sm/yx+FGPqKvhP7VLogGjp5h/si&#10;r+jTjTskugp5SafoQaHEZA2nvV4h4iZAYEgguicOld3Dvuj9jtPw6Edr13B9EKyNh2u3lwCBPQhI&#10;/u1hlMVIoDaB9JdB35HMeyaNP00epsdtzy4QLfLDRevsPVAhgW0KRA+6ku798TqHU9Rmv2fb2lqy&#10;z9F9fMk2t6Wb15vIKe9spQgMC9xPdj+dbN/aTNfG6dr51gl2ECBQs8ATTzzhd/7VPMBiI0BgeYFo&#10;kS+ptby9FggQGBeI7k+SNX23yKlfquwtyeT++EXXAKe+k63tCNxPuvLg0XY0l5s0+ecb34mgTQL7&#10;E/DJv/2NuYgJlC+QLmDSBc6jCA8LogdpxOn56fGdbkcJyz08GG9lyCPrw1zeSj/P3Q9O5x4B7RMg&#10;sAeB6L1HkrQ/+pz6HrYIENimgOTfNsdFrwgQGBNIk3dB8m+sCsfWFagpWSNJmjd3OHHKE1CKwD4E&#10;ogTRPqK/HWVN64Lb0S2wJ1n7PririXRtnJx/1+mOEyBQn4DkX31jKiICBB4JHJIPD1KRGRdAFq8p&#10;rm0CBAjML3C4n6c1R/fgtNxetpd0iqwltfqzK3Lql7JFYKJA8Dv7XH8THRUnsFMBv/NvpwMvbALF&#10;C6TJu/S7mwMBPkj3pXWkx20TIECgcIEoCeFhsT+wnPoee9haMklakx+nvNE8h9PFXV1L18bWvXeJ&#10;OU6gegGf/Kt+iAVIgEAr8CBlsAhKRZooIRA9GN+qwA4CKwlEczKawyt1SzMECBAgQGAZgWPWrRKA&#10;y4yFWgkUKiD5V+jA6TaB3Qoki59PPPZYSCERENKsfqCmZE00r6IYp2BHdURtTql77bJRn6MY1+6f&#10;9ggQIEDgfALRe0H03nG+nm6k5WT9+/Sjbo16Sf5tZPB0g8A2BCT/tjEOekGAQK5AsvgZS/51q3zQ&#10;3WhfJ/Wkh3O3LV5zpZQjQGBIIHpwi+4tQ3XsYR+nvFHmlOe0ZKno2o3GZsm+qJsAAQIECLQCjz/+&#10;eCP5Zy4QIFCWQJK0++Sxn/xL6ikLYZneRg8m0YPMMr1QKwECcwlE1250rc/Vbmn1cMobsZqcomsg&#10;ijFPqL5SnDY0psm69UFO13zyL0dJGQK7EZD8281QC5TAvgUe7Dt80c8o4GEoD3NJp+gBPWozr8dK&#10;ESBAgACB6QLRe0/0XjW9hfEznnvuueEC9+719ycJxP5BWwQI1C5QVfKvvfH98i//cvMzP/Mzzf/4&#10;H/+j+fSnP137+ImPwP4EkoVL7o/93oK6uLi1y47lBKIFcLRgXq4n266Z07bHZ4neRddANBeW6EMJ&#10;dXLKG6XIKe9speYSiK5f49MX5tT3CLeSte+DsKADBAgQiAVeHB9a/sg3fMM3NB/5yEeyG4rK/uqv&#10;/mrzjne8o/md3/mdXl0vetGLmje+8Y3Nu971rqufce4dtEGAQJkCE5J23UX2rVRfspA6FsPC9Vg5&#10;5xEgQGD7Au37SHSf337vb3o4VwxtPd331kMLpTkNxdDGMpfTwcW/BGYRSNasD5JKw0/+pT/2O2EN&#10;nTRhkwCBCgTO9sm/P/3TP21+4zd+4yTCz372s80P/dAPNW9961tvJf7aitvjTz/9dPON3/iNV58I&#10;PKkxJxMgsEmBT1z+8tKcrwc5hXZeJnoY2jmL8AkULRAlM1zv/WGNnPqlbBHYl0B0n3C99OfB4k53&#10;JP/6velspcm/pJ5OSS8JEKhc4IknnjjfH/z4zd/8zaZNAJ7y9e53v7v5kR/5keZzn/vcaDXPPvts&#10;87a3ve3kZONoIw4SILCOgIXLOs6dVizyOxiXL5de5EfeUbv93u1ni9N+xlqkBAjUKeA+Xue4iooA&#10;gW0KnO3HftMf4f26r/u65i/8hb+QrdQm9H74h3+4V/61r31t8/f//t+/qqf9UeB//s//efOpT33q&#10;qsxnPvOZ5gd+4AeaNmHoiwCBegSi3/mXJkoepCFLIqYii2+3i/x0XNpG233RA8DindLAYgJDY902&#10;Zqz75Jz6HtFW5BSVt38Zgfb6HRqLdp9r+8ac042FVzMI3LFmzf6x3zvqmaGnqiBAYMMCm0n+/YN/&#10;8A+aV73qVdlU7R/16P5Bj1e84hXNj/3YjzVf9EVfdFXHl37plzavfOUrrz7xd6j0V37lV5qLy991&#10;cC/9y0eHAv4lQGD7AsnC5ZOPPXb2Plvkn30IdIAAgUCg9vvTXAmnWpyGEnPt1JjLKZhmxe3mVNyQ&#10;6XBH4EHntZcECBDIFTjb7/z76Ec/et3Hl7zkJZM+9dee+IEPfOD6/PbFt3zLt1wn/g4H3vSmNzWv&#10;ec1rDptX//78z/98b9sGAQJ1CqQL+wdpmEkSMT1smwCBbQtEyYz02t92FHpHgACB7QpE99Po/rvd&#10;SJbt2eJOyR/quEjCaX8ibvDr8pO6vS9r3x6HDQJ7Ezhb8q/7Y7/tp/Tav8zbfrUfW/6v//W/Nr//&#10;+78fjsWf/Mmf3PorwU8++eRg+fav/Xa/fv3Xf7276TUBAqUJJAuX6Md+h8J6kO5M6koP72l78YXr&#10;JWb0sBC1vUX/qK9RbMfEENUVtX1MG84hQIAAAQIEdiAgAbiDQRYigTyBs/zY78c//vHm937v9657&#10;+OpXv7r5z//5Pzf/9J/+0+Z3f/d3r/e3f5Hkq77qq5rv/u7vbl7+8pdf72//SnCbAOx+tQnEoa/0&#10;k38f/vCHh4rZR4BAZQJDiZIHlzHe78bZJv/SRVH3eObrNlkz2N5l/VEiJ7NqxQgUKTB0PbSBPLaB&#10;H9PfEmjk5L6xpVHSFwLTBaJrOLrmp7dQxxmcMscx+Wb1g8zTFCNAgEBX4Cyf/Ot+6q/tzC/90i9d&#10;/W6+buKv3f+xj32s+Xf/7t81f/Wv/tXeX+r9gz/4g/bw9dcXfMEXNO2PDg99pQ8a6blD59hHgMBG&#10;BZLFTzND4m6jkeoWAQIECDwSiBImUeJgTrio7TnbmKuuqK9zOkV1RW3PFduc9UR9jWKbs211EThK&#10;IFn/PkgqCf/gR1suXSsndSVV2SRAoGKBs3zyL03+dX9PwYtf/OLmT//0T3vkv/Vbv9V813d9V/PT&#10;P/3TzQtf+MLmk5/8ZO9491OBvQOXG21isPv1R3/0R83zzz/fvOAFL+juHnydfmpwsNDlzje84Q3N&#10;61//+uiw/RsRaJPMvsoW+POXvyv06zsh/O7nf/7VNw86u65ffvCDH7x+Hb34D//xPzb/p/P7R6Ny&#10;d+1Pv3FxKP8fL+vv/n7Tw/4t/hv18/Mvjf/1v/7Xs3R5itNWr9dogf2JT3ziLE6zDMwClURO7R/q&#10;Wno+vfe97y3muouc5pxPf/zHfzw4wnM6LX29ntPpmWeeaT7zmc8MGm5t55xO0Zima/iDwV6dDvGn&#10;/27VKRrXtP/tdjSf2g9WzHUf36rTkEe0bw2nv3G5xvjCqAOX+9tflxWNyddd/lTd/9c5d661b6dK&#10;LxcSmHK9LtQF1WYItM+c7R+WLeLrMhG2+tc73/nO5y9/1Pf6v7/4F//i85d/vff5y0/6PX+Z+Hv+&#10;f/7P//n83/ybf/P6+KHsv//3//6qr+9///t7x/7KX/krYQz/7b/9t17Ztq5PfepTYfnDgbacr7oE&#10;/tW/+ld1BbTHaN797svU/WX+/vDfU089H43ruy/LXt6Ee/+9+3De4d+2vhm+nrrsR9pWu3356wxm&#10;qH2dKtq+DsXQxjbX1xSnaFzn6sux9azh9Ja3vGVwLNo5XcpX5DTne2vNTpefQJptqNdwWvp6vfwm&#10;8OA1UZrTbIMaVDSnUzSma8ynILzZds/pFHVqq07RuA7FsYbT937v9w5e2+3+Ur7WcLpEer77X7pe&#10;G31vvVxTdM99vqC1RClzYKl+Trlel+qDeucVGL1W523qVm0//uM//vxZPvl3uVhr/vpf/+uX962H&#10;X9/8zd/c/KW/9JcOm82XfdmXNe95z3uab/qmb+p99/4y+df8tb/213q//689Kf39f9cVDRxrPzn4&#10;0pe+tFvEawIEShVIf5ShE8fQj/U86By/ejnTjz6097Shr6E+DJXbyz5OexlpcZ4qEF0rp9Zb6vnR&#10;vZRTf0Qjp36p07bu3bs3WMEabQ82vNGdnDY6MHvsVnrNzrT23SOlmAmULnCW5N/f/tt/+0639q//&#10;ftu3fVvzT/7JP7ku2/6hj/Yr/VHe9seIoq/0WHpudJ79BAgQIECAAIFaBSRr+iNbc7JGkrQ/1tHc&#10;58SpL7CRrSRZ92Aj3dINAgTKEzjLH/zIZbr8WGSv6B/+4R82/+///b9bfy3w8sd4w99L8du//du9&#10;Or74i7+4t22DAIGCBJIFUJN+N7MTysXFRWfr4ctbewbK3DppJzs8DOUNNKc8pzVK1ZysmdMvcpqz&#10;DXURIEBgrwKLrwuSte+DAejo9w5eFU1/OsXad0DQLgL7EFj9k3//9//+3+Z//+//fa3b/gjua1/7&#10;2uvt7ov2j3N0v9o/BtJ+cu/P/tk/e/XXfbu/xPry9y3cSgq257b7u19f/uVf3t30mgCBkgTSBUu7&#10;oDnlF7EnC6qSKErsa5SEiBbOJcY4R59rcIrGtP1F8b5uBCInn0C6MWpfcep72CJQi0B0rxv6Bm4t&#10;Ma8eR5r8s/ZdfQg0SGArAqsn/z784Q83f/fv/t3r+NvfwfdzP/dzzZd8yZdc7zu8+C//5b8cXl79&#10;2/713fYvT7Zf7e8FvPxjHlev2//9wi/8QvOVX/mV19vti89+9rPN008/3dsXJRp7hWwQIFClwIOF&#10;oqohWbMQjWoJECBAYCWBNZKkNSRrOK00ITUzj0CSrHswT61qIUBghwKr/9hv+4c92oTf4etzn/tc&#10;86M/+qOHzet/f+/3fq/5N//m31xvty8u/yrw9fbXfu3XXr9uX/zkT/7krR/9/dmf/dmm+52jF7zg&#10;Bc3XfM3X9M6zQYBAnQLR4r7OaEVFgAABAqcI1JDUOiV+5xJIBaJ1VHStpOfvZXsLTqM/9psORJJM&#10;TA/bJkCgXoGbLNxKMbY/spt++u6nf/qnm3e9613Nf//v/735zd/8zebwV30//vGPX/fqz/yZP9P8&#10;nb/zd663v/7rv7552ctedr3d/t6/t7/97c2HPvShq4TfT/3UTzU/+IM/eH28ffHGN76xeeUrX9nb&#10;Z4MAgYIE0gVL+qMMd4TyID2e1pce39F2tHiNPtW4I5peqJFTr5CNVQSiB9DuN/1W6cjGG+G08QHS&#10;PQIECIwJJGvVB2Nlh45NXCsPVWEfAQJ1CKz+Y78t2z/7Z/+s+eZv/ubmkNxrP/33b//tv736L2L9&#10;nu/5nl7irv3DHd/5nd/ZS/D92q/9WvPmN795sIqXvOQlzTvf+c7BY3YSIFCIQLIAatoFzUc/Oth5&#10;SZpBFjsXEpgzSVpDsia6/vzOv4UmoGoJENiUQHQfj+6Nm+r8ip3hNB92O7ciz/laURMBAiULrP7J&#10;vxarvTH9i3/xL67+eMddeO3v+PvH//gfN9/0Td90q+i3fuu3Nt/xHd/RvOhFL7p1rLvjFa94xdWP&#10;Fs/5cNat32sCBMoQeJB2M00mpsczt6PFlk8g9QE59T1sEYgSAdYr/bmxhlN0f4ra7vdwP1uc9jPW&#10;It2IQPLH7i6mdiv95N9Ma9+p3VCeAIHzC5wl+deG/Zf/8l9ufvEXf7H5e3/v7zUvf/nLb0m0Cb3X&#10;v/71zfvf//7mbW97263j7Y72dwd++7d/e/O+971v8A+GfN7nfV7z1V/91Vd1vO51rxusw04CBAoS&#10;SBcs6YLmmFDSOo+pwzkECKwuIAmRR84pz6mGUlGiUjK5P7qc+h7RFqdIZpv7o/Ea7K217yCLnQRq&#10;FzjLj/0eUP/cn/tzzXd913dd/XfYd8y/X/EVX9F84AMfOOZU5xAgUKlAuAhqE4YWPbdGPfqUYpQ4&#10;uFXBTnas4RSZh3N6J/bCJECAAAECWxOI3ptnS7ona9YHxwBY+x6j5hwC1Qmc7ZN/1UkKiACBZQWS&#10;xc/RjaWfFpyhXsmavNHglOdUQ6koSfr444/XEN5sMURO0bUyW8OFVcSpsAHTXQKZAtG9LkqoZVZb&#10;V7F0nZquY3OiTc9J68ypQxkCBIoXkPwrfggFQGCnAulCZqcMwiZAgAABAq3AGklSyZq8ucYpz0kp&#10;AgQIEFhPQPJvPWstESBwikD6XcqR5F/0HeNoMX5Kt5xLgACBLQtE973oPrnlWJbsG6cldbdV9xpJ&#10;0m1FfFxvOOW5RU55Z08vNcu9Kl1TT++GMwgQKFBA8q/AQdNlArsUmGuhkiYN56q38EGJEgHRIrPw&#10;cDfd/cg8GqNNB7Ng5zgtiKtqAgQIEDhJIHqPmlxpuk5N17E5FR5zTk69yhAgUJSA5F9Rw6WzBAhc&#10;C4wsZKIkydVC7N696yquXqSLqv5RWzMKRAvhaLxmbHq2qqK+RrHN1nBhFUVOjz32WGGR6C4BAgQI&#10;LCUQvXdG7yFL9aOkeqM/JDJqZu1b0hDrK4HFBCT/FqNVMQECexGweN3LSIuTwLwC0cNadE+Zt/Vy&#10;auOUN1aRU97Zp5U6Z9un9XyZs6NrmNMy3tXWmn6DeuQb39UaCIwAgdkEJP9mo1QRAQKLCqQLoPS7&#10;mJ3Go8X14GL84qJzppcECBAgsEeBwfeHS4jo/aQkoyi2Y2KYs65j2p/jnGhMa4htDp9DHZwOEmf8&#10;N137Hpv8S8+z9j3joGqawPkEJP/OZ69lAgTOIZAugM7Rhw22aZGfNyicTnPKOzuvVPSgHo1RXq31&#10;leJU35iKiACB7QhE7znRvffUnkf1jv7hkXTtmyYVT+2U8wkQKEJA8q+IYdJJAgSa9LuU6UImlyg9&#10;zwIoV065lQSihX30gLFSt2Zpxu/86zNGYxrNgf7Z+9nitJ+xFun+BKL7XXTd70ooXaOma9gOBq8O&#10;hpcECAwKSP4NsthJgEDJAtECKPolyafGauGaJ8gpz0kpAgQIHCMQvfdF995j2mjPieqL2j+2naXO&#10;i/oZxXVsP6L6ovaPbcd5+xKI5tW+FERLgMAxApJ/x6g5hwCB9QUmfPdztHPpd03TekdPdpAAAQL1&#10;CEhC9Mcyeqjm1HeytQ+BaN5H18k+VG5HWYSTte/tgbOHwA4FJP92OOhCJlC7QPR7TyxY45EvYvEa&#10;d3+1I5HT3B2I5upa7c8dz1L1ccqTjZzyzlaKAAEC6wt4v7s0T79BffnH7qL7Oa/156gWCZQmIPlX&#10;2ojpL4G9CqQLoPS7mHt1KSzuWhetUVyFDc9s3Y0eQvzOvz5x5NQvZYsAgRIFovcF131/NCOnfqmd&#10;bvl91zsdeGETWEZA8m8ZV7USILBVgTRpmCYVj+x3tHi1yD8S1GkEdiwQ3U/2ShLdR+d2iuqL2t/a&#10;eET9jOI6tv9RfVH7x7bjPAIECBAgQGA+Acm/+SzVRIDAkgJpki5N4nXajh5AogeWJq27U5eXBAgQ&#10;KF0guvdF98rS49V/AmMC0byPrpOxumo+xilvdCOnvLOnl4rm6Z39SNfN1r7T8Z1BoHAByb/CB1D3&#10;CRA4QiBdAB1RRU2nRAvGaIFZU+xbjSWyj8Zqq3Es3S9OSwurnwABAgSOEYjenybVlSborF8n8SlM&#10;gEBfQPKv72GLAIEKBKIEyfVCLF08pYurCgy2GsL1GCQdjMYsKXbWzaiPUUxn7ewZG+d0RnxNEyBA&#10;oDCB6D00ei8pLLzTupuuTx+tX48ys/Y9bSycTaACAcm/CgZRCASqFwgWP1uK+6iF2JYC0BcCBFYV&#10;iB5so3vJqp3bUGOc8gYjcso7e55SW+jDPJHMU0t0LXOax1ctBAgQIDBNQPJvmpfSBAicQ6CA5N85&#10;WLRJgAABAvMJ1JisiWI6RW2JOk/pz5Rzo8RbyTFNiV/ZugWi+X0VtU/+1T34oiOQISD5l4GkCAEC&#10;ZQlEi5/rxb0FUG9A7/Tqld7vRuS0X5HzR359TSddMVZ9EE59D1sECIwLRPfQ6F4yXlu9Rxd3Cr75&#10;bRzqnVMiI7CkgOTfkrrqJkBgHoFg8TNP5Ze1pPXPVrGKcgWiBXTu+ecst8QiPKqzBKeoj1FM5xy7&#10;c7bN6Zz62iawvMC9e/cGG4mu/cHCO9jJaaVBTuejte9K8JohsB0Byb/tjIWeECCwlkC6AJqh3Six&#10;YZHfx42c+qVsESBA4KFAdA91L+nPkDWdJGv69rYILCKQJufSn1pZpFGVEiBQs4DkX82jKzYCOxRY&#10;8wGoFt7IrJb4xEFg7wKSNXkzgFOeU8mlovc7yeT+qHLqe5xlK03+dToRzddo3K5OTZOHFxedGr0k&#10;QGAPApJ/exhlMRIoXSBdAJ36yT0LoKwZES0us06usFC0qOZ0vsGWrDmfvZYJECCwd4FV1wXp2nXv&#10;+OInQGCygOTfZDInECCwusCE706uuhBbHaL8BiVr8sawZCfXYN4Yc8pzUooAgboFom+gXUxY+1Up&#10;lH7ju5P8O2qN0Dn/yiutv0pEQREg0BWQ/OtqeE2AQBkC6QJmaq/T82dYAB21EJvab+UJECCwMwFJ&#10;0rwB34JTCcmaNZ0ktfLmrlIECBAgsI6A5N86zlohQGAlgTUX9iuFpBkCBAgQWEFAsiYPOXLKO1up&#10;EgSspfJGaWtOown4Bb7xnaekFAECWxGQ/NvKSOgHAQKxQPrJvHQBE585fCQ9P61/+Kxq90aL1+jT&#10;jNVCCKw4gSgJMfoAVFyUp3eY0+mGaiBAgMCqAunatPP7rqN7+qr90xgBAsUJSP4VN2Q6TIAAgXIF&#10;ogVrCcmaNZOknMqd43pOgACBViC6j0fvJXtV4zR95JlNN3MGAQJNI/lnFhAgsH2B9Luf6Sf3OhFE&#10;i+qlP8UWLcRKSGp1+LwkQGAlgXPdq1YKb7ZmOM1GOVtF0ftdNFazNawiAnsSSP/gycjaN4slPT9d&#10;W2dVohABAiULSP6VPHr6ToDAcQIWQMe5OYsAgSIFJGvyhq1kpyjxtvQ3vvJkt1OK03bGQk8IECBA&#10;YF0Byb91vbVGgMAxAul3J9PkXafO6JN20UNd59TdvmS226EvPvDouo4e8IsPWAAECBBYQSC6h0om&#10;9/HP5XT0e1+6fk7X1/3wbBEgUJmA5F9lAyocAgQyBSyAMqHmLXb0gnXebhxV25pJUk5HDVFRJ605&#10;n4qC0VkCBHYlUPL73aIDlSbm0nXroo2rnACBGgUk/2ocVTERILC6gMXr6uQaJEBgBwKSpHmDHDnl&#10;nT2tlPe7PC9OeU5KBQJLJP/SBGLaRtAVuwkQqENA8q+OcRQFgXoF0oVJunBJIo9+BOPWIjytJ20n&#10;qdcmAQIECNQtcOt94lG40ftKCRpRTCX0fYk+RklSTn1tTn2PrW1F87Xke9XWjPWHQI0Ckn81jqqY&#10;CBAgQIDADgQ8AOUNMqc8J6UIECAwRUCSdIqWsgQInFtA8u/cI6B9AgTGBdJP5KWf2EvOjr7rGT38&#10;Xp+etnN9oP4XR5vVT9OLcE2naL5Gfeh11AYBAgQIECBQtkC6Lk3Wv0etE5I6mrSNssX0ngCBOwQk&#10;/+4AcpgAgUoF0gXQiWEetQg7sc0ST+dU4qhN63OUoIzGflrt9ZTmVM9YioQAgeMFoveG6B55fEvO&#10;bO7d6yNI/vU9bBGoXEDyr/IBFh6B4gXShckdSbvsxaIFUPFTQwAECNQvEN3To4RB/SLDEa7pFNlH&#10;fRju8Xn2rtnHkp3OMzpavRZI177XB25emF83Fl4RIJAnIPmX56QUAQKFC0SLpMLDmqX70cMQs1l4&#10;VULg7ALRtRxd+2fv8Jk6wOlM8BtoNhr7DXTtLF2I7g2czjIcTXPHN77P1CvNEiBQmIDkX2EDprsE&#10;CBAgcB4BD0N57ms6RQ+iUR/yIlCKAAECBAjcLRC910TvTXfX+KhE+sm/uZJ/aT0XF9ldUpAAgfIF&#10;JP/KH0MREKhbIF0ApT+u24l+0iLMAqgjt97LaEEcjd16PdtWS5y2NR5L9Caa89HYL9GHEurkVMIo&#10;6WMkEF3P0byO6ql9P6fpI8xsupkzCOxdQPJv7zNA/AQIzCJgETYLo0oIECCwSYGtJ2ui/kXvTaci&#10;R/VG/Ti1vbnOj/oXxTNXu6XVEzmVFkex/U2/8Z1+w/rYwNJ60naOrdd5BAgUISD5V8Qw6SSBHQuk&#10;P5KQLlw6NNFidXBRn9ZjAdSR9JIAgdoEBu+Dl0FG983a4s+NJ3LKPV85AjULuD76oxvdP9dwuhf8&#10;JEzUp37PbREgsEcByb89jrqYCRAg0BGIFoprLF473dj8y7WdIv+oH5sHXKiDnBaCVS0BAgRWEnAf&#10;Xw2635BvfPc9bBGoXEDyr/IBFh6B4gXShUn6ib1OgFFSJFpUdk5tP/7S25xzI+rXnG2UVFc0HpxK&#10;GsW4r9E4RuMe11T3EU5548spz2krpaLx2kr/1u5HdN/jtPZIFNZeuiYNPuVXWFS6S4DAmQUk/848&#10;AJonQOBMAiNJxGN7FC3yj63PeQQIECCwrkB0H996sibqXxTPqapL1Xtqv5xPYC8C0TV4kf66nL2A&#10;iJMAgTsFJP/uJFKAAIGzCqTf/VwgaXfW+DROgMBJAtEDUJQMOamxgk/mVPDg6fpsAtF9Ibo+Zmu4&#10;sIo4nXnA0gTehLVvNHZXEaX1pGvsM4eteQIElhWQ/FvWV+0ECKwoEC14Bn8psgXQ1chEZh6EVpy4&#10;QVPRGERjFlRjNwECBAgQILCAQPR+HL1/z9mFNdqYs7/qIkDg/AKSf+cfAz0gQKASgWghFi0OKwl7&#10;chglOkVjGMUyGaWSEzhVMpDCIECAwIoC0Xtp9J6yYtfqa8o3v+sbUxERyBSQ/MuEUowAgTMJpD+S&#10;kC5aOt2Kfs9JtKhs0rrStjp1e0mAAIG5BKIH2vBeNVfDhdXDqbABu+xuNGblRTJPj6NrmtM8vtXW&#10;kq5H0/XqZeDmVrWjLzACiwlI/i1Gq2ICBAgQIECAAIGSBEp8oI4SSVEsc4zHknXP0b+hOs7hNNSP&#10;re+LnLbeb/3LFEgTiWmiMbMaxQgQKE9A8q+8MdNjAgTmErAAaqJFfokPdnNNi6F6OA2pbGNfNFej&#10;MdtGr9fvBaf1zbVIoCaB6B5SU4xTYoneY2ZxShNy6Xp1SkeVJUCAwCMByT9TgQCB7QpMXPwsuhDb&#10;rpKeVSoQPUBE83wLDFHfoli20Gd9IECAAIHzCgz+YbbLLkXvKeft7TZaj95XmW1jfPSCwBYFJP+2&#10;OCr6RIBAkQIWYnnDxinPSal6BaKHs+jaqFdiPDJO4z6Ho5HT4fgS/0rW5KlyynNSKhGY+M3v5Ozx&#10;zfRThGlb42c7SoBAwQKSfwUPnq4TqF4gXZCkC5YEIHoACh+o0/rS9pL6bRIgQIBA3QI1JWvC9766&#10;hzCMbvIaIayp7gOcyhnf6BqPxrCcyPSUAIElBCT/llBVJwECBAoRiBaI0YKykLBm7yan2Ulnq7Cm&#10;ZM1sKAMVcRpAsYsAAQJHChS7Lrh3rx+xb3z3PWwRqFhA8q/iwRUageIF0gVJ+km9JMDJCzELoERw&#10;nU1JiDznEp0mX4N5FNWV4lTdkAqIAIETBKJvOF5cXJxQa6GnTlj7Rm7Re0yhIrpNgMBMApJ/M0Gq&#10;hgABAiUma4waAQIEtioQPcBGD7xbjWPpfnFaWvj4+qO5usuk1vGMziRAgACBGQQk/2ZAVAUBAgQI&#10;ECBAgED5ApI1eWNYopMkad7YcspzWqzUhE/+HdWH9Kdo9vjpyqPgnESgfAHJv/LHUAQE6hVIF0Dp&#10;j+l2Ij9qsWoB1BH0kgCBmgVKTNbUPB5iI0CgbIGj1p0zhxzd16O+XTWfrn3TtfbMfVQdAQLbEZD8&#10;285Y6AkBAgRWF4gWiNGPMK/ewY00eA6naFG/5R8X47SRCasbBAgQKEgger+L3lMKCm16V9NkXJqs&#10;m16jMwgQIHAlIPlnIhAgsF2B9EcRRhZA0QIxWlBeBZ3Wly64titTdM+iMdlyUqtocJ3fnEB0v5J0&#10;39xQ6dBEgWhuT6ymmuLR+x2naob4rIFE7xnm11mHReMENisg+bfZodExAgRKE4gW+ZJapY2k/hIg&#10;sAWB6AE2euCdo8/RfTzqyxxtnlpH1LdzOJ0ai/MJEFhYwDe+FwZWPYHtCkj+bXds9IwAgQkC0cNP&#10;9CA3oeqqi0aJSW5VD3tVwUVzNbonVBX8hGA4TcBStEqB6J6wZJK0REhOeaMWOeWdPVIq/SmUkd93&#10;HdUSre2i8vYTILAPAcm/fYyzKAmUKZAugNLvVp4aVVpf2t6p9Tu/GoFoIR0lVOYIPKp7sQeOGTp9&#10;DqcZuq0KAgQIECAwi8CayeRonTBLICohQKA6Acm/6oZUQAQqEpiQjNtCQiRahG2hb1uaFZy2NBr6&#10;cg4BSdJzqGuTwPoC3u/yzDl1nCb8vuuj3Hzju4PtJYF9CUj+7Wu8RUugbIF0wZIRzZrfgc3ojiIE&#10;CBAgkCkgSZoHdQ6no5IOeeEsVipyWqxBFRMgQIAAgQ0JSP5taDB0hQCB4wWOWtSnycQJnzQ8vqfO&#10;JECAwPoCJSZr1ldqGk7nUD9vm9GYn7dX52s9Wk9x6o9J0U7Wv/3BtEVgJwKSfzsZaGESKFIgTcal&#10;i5WMoCxWx5GiH0nmNu52zqPRmJ2zT+dsO5qrnM45KtomQIAAgaMEJqx9vf8dJewkArsVkPzb7dAL&#10;nACBK4E0oZguujDNLlDiYjVKJEWxzIG2ZN1z9G+ojnM4DfXDPgIECBAgQCAQsPYNYOwmULeA5F/d&#10;4ys6ArsR2ELSIUrWRH3bzeAIlACBnkB0T4juIb2Td7TBaUeDXWmo0TUdze1KGe4Mi1OHKP0mdJqo&#10;6xTl1sHwkgCBOwUk/+4kUoAAgbMITFj8nNS/dFGVtntS5U4mQIAAgRoEtpysifoWJQbmGI+o7qgv&#10;c7R5ah1R36JYTm3P+QQIECBAYEsCkn9bGg19IUDgaAGL+uPouOW5ccpzUmq7AlGCI5rb241k2Z5F&#10;Tsu2qnYC2xGI7gmujf4YbcUpGpeof/0obBEgsCcByb89jbZYCZQkkH4CL/2EXkmx6CuBIwRKXNBH&#10;DxtRLEew3Dolqjvqy60KzrAj6lsUyxm6qEkCBAgQOIfAGuvfdE2dtnmOuLVJgMDiApJ/ixNrgACB&#10;NQSih+k727YAupNo7gJRguPoMZy7g+ojQGATAtE9IbqHbKLTZ+gEpzOgT2gymq/RuE2ouqqinI4b&#10;Tm7HuTmLwB4FJP/2OOpiJrAjgWhRtARB1JYF/hLa6iRAgMAyAu7lea6lOUXvxVEceQpKEShQ4N69&#10;fqd98q/vYYtApQKSf5UOrLAIFC+QLkTST+jNFeDOF0AehuaaSOohsH2BKMkR3Qe2H5EeEiAwt0B0&#10;P4juH3O3X0p9izittfYtBVk/CRCYVUDyb1ZOlREgcA6BRRZg5whEm5sVONccix62ov5sFnDhjnFa&#10;GFj1BAgQWFjAffw44KPc0m+oX1wc17izCBAoSkDyr6jh0lkCBAjUIXDUYrWO0KuOIkpKRuNdNcZI&#10;cJxGcBwiUJlAdP+L7gOVhS+cKQJHfPLvXvoTLI/aM7+mwCtLYB8Ckn/7GGdREihPIF0ABYubNrBo&#10;gRMtuHsYM3/3M2oz6mOvLzYIECBA4Fogum9G99nrE098EdUf9efE5k4+PepXFMfJDT6qIKo/6s9c&#10;7R5bT9SvKI5j23Eegc0LpGvfdM29+QB0kACBYwQk/45Rcw4BApsSsKDf1HDoDIHNCET3hs10cOWO&#10;REkOTisPhOYIbFgguh9E948Nh1Je19IkXJqkKy8iPSZAYEMCkn8bGgxdIUCgI5D+/pGlFkBpvenC&#10;q9Ol2l5a4G9/RKOHrWjsth/RMj2MnJZpTa0ECBAgsHeB6H147fejqL2LdB299wETPwECjeSfSUCA&#10;AIEZBaJFWLRInLHpoqoqySkauyiGogZixs5ymhFTVQQIENiZQPSeGr237Ixncrijbjv+xvdkSCcQ&#10;qEhA8q+iwRQKgb0KRAuc6Jcg79VJ3AQInF8gul9FD77n7/F5esDpPO5ztBqN3Rx1l1hHdG1zKnE0&#10;F+5z+tMnI7/v+tCTaH4djvuXAAECBwHJv4OEfwkQ2JZAugBKv0s5V2/TetN252pHPQQIECBQhED0&#10;ML3FZE3UpyiGOQdgjTbm6u85neaKQT0ECBAgQOAUAcm/U/ScS4DAJgSi32tS0oPJOSA9DOWpR055&#10;Zyu1hkB0rRu7vj6nvoctAgT6AtE9M7p39M/ez9ZiTunv6Uu/QT1AHI1N1MerKtJ6feN7QNYuAvUJ&#10;SP7VN6YiIlCHQLoQSRcqdUQpioIFogX3nCFFbYwu6ufswIS6oj5FMUyoWlECBAgQqFwg+lUt0XtL&#10;5RzCI0CAwOwCkn+zk6qQAIG1BaKFYVbSIU0qpknHicFEbUZ9nFh9NcU5VTOUApkoEN0LomtiYvXV&#10;FOe0/aGUrMkbI055TkqdWeDE9e+Ze695AgQyBCT/MpAUIUCAAAECBAgQ2IdASckaSdK8Ockpz0mp&#10;MwukCbj0G9QD3Yu+cRTN+esqMuq+LusFAQJVCEj+VTGMgiBQocCEBVC0wIkWRHdqpW3feUKZBWZ3&#10;K5Phzl5zupPo7AVKStacE4vTOfW1TWD7At7v8sZoa06PPfbYYMejfg4WtpMAgeoFJP+qH2IBEiBw&#10;p4Dvft5JpMB5BEpK1kQPGUcn4c9DrlUCBAgQIHAegfSbz0uuT9O607bPI6BVAgQWFJD8WxBX1QQI&#10;rCOwpaRDScmadUZnuBVOwy721i+wpfvVlrU5bXl09I3A/ALRN4ou0r+AO3/Txdfok3/FD6EACKwi&#10;IPm3CrNGCBCYJJB+9zH97uSkyjIKp/Wn7WdUoQgBAgQIEFhb4JxJ0pKSNZzWnpnaI0CAAIGtCUj+&#10;bW1E9IcAAQIECBAgsIBAScmaBcLPrpJTNpWClQmcM0laEuViTuk3n9NvTk9Eivp5VU1ad9r2xLYU&#10;J0Bg+wKSf9sfIz0ksD+BdAGSLlA6Is8999z/z969h9pz1XcfnyTaeOlTi4mEpwHPiUpECbSgCGqD&#10;v/iHoHiDVmp50EZa7xbt5Y8iFrV4gdaCYitoxcSK1ULFSy2xIvoLNiopbb1BVVDPqehja36W2ocm&#10;XmKe+e5z1v7NzJnP3mtm1sysy3vDOXvP7DVrfddrzcxe8917n9NYuvhQXbxdLMEjNSlUX8ktVQyn&#10;+EdeHe98XSz+sSNCBBBAAIFpAuprv9NqZWsEEMhNgORfbiNKfxAoTCBI8q+bXOwmHwszXaK7JGv8&#10;lFNyIknqN6aUQgCBsgTUeVydM8vSudhbnC5aDH2kkn8797GDg3YzzH3bHiwhkKEAyb8MB5UuIZC8&#10;QMITEDV55RNIye+VdACBIALqYoxP3LZ5Y3RSMbUjL2dJvd7hVM4+QE8DCnTnvt03pgM2RVUIIFCm&#10;AMm/MsedXiOQlsCOCVCQT/7x7mda+wPRIoDAKAGSNX5syslv62VLqUQbyeT2OODU9lBLykmVZ30c&#10;AldeeWVvILzx3MvCSgSKFSD5V+zQ03EEEChdQE0KU7rwXWIM13RSY8EFWnvkcWp7sIQAAgiEFCCZ&#10;3NZUr8GTnJb+5F/3jfXj43YnWUIAgewESP5lN6R0CAEEYhRQE8UYY10iJpI1Sygv28aaSdJle0pr&#10;CCCAAAKhBZgXjBcd9Tf/xjfHlgggkKgAyb9EB46wEchaoPvuZ/druY3O33HHHY2liw8Hvfsa8N1P&#10;NXm9GBmPEECgZAGSpH6jj5OfU4yleLOrPSpqXoBT24mlhQW6c9/u3HvhcGgOAQTmFyD5N78xLSCA&#10;wIwCQf7m34zxUTUCCCCAQFoCKSVr1kySKqcYR3tNpxg9VEzKSZVnfUCBbvKtm5zb0RSf/NuBw1MI&#10;ILAVIPm3peABAghEI9D9uyMDJkCj+tCtvzsBG1UpGyGAwFICKgnBJ2vaI4BT24MlBBDwE1DnDr+t&#10;8yulkqQ45TfW9AiBnARI/uU0mvQFAQQQGCCgEiNMXtuIazqpsVAxtSNnCQEEEEAAAQRKFdg5V+CN&#10;71J3C/pdsADJv4IHn64jkINAbF/7JVnjt1fh5OeUUil1kaHGOqW+hYwVp5Ca1IUAArkIqNcKdc7M&#10;pd/bfnS/dbLj711vtzl9oL722y3HMgIIlC1A8q/s8af3CMQp0J0Add+dbEQdJPnXrb/bfqM9HiKA&#10;AAIIzC+gLvhVgmD+iOJsQTmtGW2MMa3pofZZnNYclfzaZj/Lb0zpEQKhBUj+hRalPgQQQCARAXXh&#10;oSaQiXSLMBFAAIFJAuocqM6ZkxqbaWPVh5DNLdFGqHjV2KXUh1AWu+rBaZfOzM/x965nBqZ6BBAg&#10;+cc+gAAC8Ql0P3nX/WReI+Ign/xr1MdDBLoCXAx1RfqXlVN/6bBr1QX8mjGF7WGY2nAK40gtCCBQ&#10;toB6bVHn2CW0VNsq1iViog0EEIhLgORfXONBNAgggAACCGwFcpjMqz5sO1nYA3UhhlNhOwLdRQCB&#10;MwLqPKjOm2cqYAUCCCCAgBQg+SdpeAIBBGIXUJNBNXmU/el+srD7yUO54dknVNsq1rM1lLEGpzLG&#10;mV4iMFZAnTPVuWNsO6lvF6uTiit177Hxq/0Wp7GiGW43Ye5pGqP2sYDz3wxHhC4hkJ0Ayb/shpQO&#10;IZCBQHcC1J2cZNBFuoAAAgggEK/AqAvpeLszW2TKabYGR1askmypxD+y24M3w2kw2XwbMPedz5aa&#10;EShUgORfoQNPtxHIQSDoJLU7yeomIHMA6/QhqF+nbhYRWFpAXcSr/Xzp+GJpD6dYRoI4EEAgVQH1&#10;uqLOr0v08+DgoLcZFeumcIFz314kViJQiADJv0IGmm4ikKOAmtCsOfnK0bn0Pq29n6n9WcW11nip&#10;eFT8a8VJuwgggAACcQqo1wv1+hJnL0ZG1X3TuZuYG1ktmyGAAAJOgOSfk+AeAQTiEOhOfpaKqjvJ&#10;mhBH0ZPXAeOF0wAsimYjoC5i1fGQTccHdgSngWCRFVfjF1mYi4Wjjm+cFhuC7BtS+9jx8XH2faeD&#10;CCDgJ0Dyz8+JUgggsJZANym3Vhy0iwACCCBQjIC6kI4tWaPiUfGHHsCl2pkat3KaWi/bIxCLgDoW&#10;d+773Tn2hDe+Y3EgDgQQ0AIk/7QNzyCAQOQCakKj/u5J5N0hPAQQmCAw6sJnQnupbopTqiNH3HMI&#10;qONhjrZSqFPNq3BaYPS6ibduYm6BEGgCAQTyFiD5l/f40jsE0hMYMPlRX2Vgkrp/2Jng7zeKpYTa&#10;n9UYxhI3cSCAAAIIIJCjgHr9Va/XSxiotlWsm5i6/ySkOwdfInDaQACBxQRI/i1GTUMIIBC1QPcd&#10;1gkToFETsKhx5gkuBSc1aVaxzyMVf604xT9GRIgAAgjELqBeW9VrTOz9IT4EEEAgJgGSfzGNBrEg&#10;gEBVdZNu3aRcw4jJYAODhwggEL2AOmepC97oOzRTgDjNBLtgtWoMFwwhqqbUMY5TVMO0XjAD5r5D&#10;g2QfGypGeQTyFSD5l+/Y0jMEihVQk+ydIHz1YScPTyKAAAIlCajXkZgupFUsKvY5xm/JtsbGH4PT&#10;2NjZDgFfgSDHIv8Z2JebcggkKUDyL8lhI2gEEDABJvTj9wPs/Oxw8nOKoZS68FFjGEPMa8SA0xrq&#10;tIlA/ALqXKnOGfH3aJ4IZ3EK9Mk/NVYq5mrHt2vm0aNWBBBYU4Dk35r6tI0AAmcFuhOg7ifyzm7B&#10;GgSyFhg8mV9BQ11YqNhXCJEmEUAAAQQiFzgQcz71GhN5dxYPT73mevt15+CL94AGEUBgTgGSf3Pq&#10;UjcCCMwqoCYzavKzM5juu58Tvvqg2lfx7owr4ydxynhw6VqvgDoHqGOht5ICVuKU/iCrMUy/Z+N6&#10;QFJrnFsxW3WTbt056VwQS7UzV/zUiwACgwRI/g3iojACCCCAAAIIIIBA7gIpJGtUgm3JZLJyimn/&#10;iMEpJnjyp4kAAEAASURBVA9iKU9AHQPlSdBjBMoWIPlX9vjTewTiE+h+4k68K6kmMqMverrtdN+F&#10;jU9qUkTB/SZFE+/GyineiMuNTCUhGMP2PoFT24MlBBA4EVDnytHzqkxhY3ZirDLd6egWAoEESP4F&#10;gqQaBBBYViDmydeyEvm1psY2pp4uOcFOIVmjxmxJp5j2D2JBAAEEEEBgaYHB84XC3vheejxoD4HY&#10;BEj+xTYixIMAAl4CKtngtfHMhQZPvmaOJ9bqlVOs8RIXAlMF1HmLJGlbFqe2B0sIlCKgzoXH3W+F&#10;5AbS/baJ+McnuXWb/iCAwLICJP+W9aY1BBDYJ9CdAHXfldyzvZo47tmsqrrtdOPYWwEFEEAAAQQQ&#10;WE4ghiSpes2NKVmD03L7JC2tK5DC8biuEK0jULYAyb+yx5/eI4AAAggggEBBAlwc+g02Tn5OlMpH&#10;IIYkaQqaszh1P9nYfUPaE0adt1TMVbcd3vj2lKYYAmkKkPxLc9yIGoF8BboTj+7E5LTnaiLDV0n9&#10;dg38/JwolY6AuuiJ6RNI6WgSKQIIIIAAAggggEBOAiT/chpN+oJAQQLqgl4lAAbTdJOQgytgg30C&#10;aqzU2O6rb47nY0iS4jTHyFInAgggsJyAOo+r15jlIourJZymjccov+6b7Mx/pw0CWyMQsQDJv4gH&#10;h9AQQGBBge7kZ0LTavIVU1JrQvfYFAEERgqoC30+sdwGxantEfOSer1TYxhzX4gNgdUEugm3gHPS&#10;1fpEwwggEJ0Ayb/ohoSAEChcwHMCpC4s1IVI4ap0HwEEENgIqHOkOqeWypaCkxozksntvRantgdL&#10;+QqkcN7KV5+eIRC/AMm/+MeICBFAoEdATebVxKenirOruu+0dhORZ7dIdo36FOIkv2Q1CDwHAbXv&#10;qnNFDn2mDwgggEAoAXWuJJncFp7FqTvf7M5H2yGMWlJxV922urGMao2NEEAgRgGSfzGOCjEhgAAC&#10;BQikkKyJIUmKUwEHA11EAAEEEEAggEAKc4YA3aQKBBAYIUDybwQamyCAwPoC6h1MNenxijjQu58q&#10;BhWzV2wUQgCB5AViSCangIhTCqNEjEMEmBf4aeHk57SrlDLctQ3PIYBAGQIk/8oYZ3qJQBoC3a8a&#10;dJNxafSCKBFAAAEEMhWI6U2cGJKkKtGAU6YHAN2aR6A7/52nlf5au3PtNWPpj5C1CCAQSIDkXyBI&#10;qkEAgeUE1EWFughZLjJaQgABBOIWUOdJdV6NuzfzRaec5muRmhFYVyCGZPK6AhG13k3IDQhNnbs4&#10;xw9ApCgCmQqQ/Mt0YOkWAkkKdN9tFJMfNYFRE54kLWYOGkM/YOXkt3WYUmq/jiG2MD0MUwtOYRyp&#10;BQEEEEBAC8SeJFX/oEXOGQ4O2p3tzsXbz7KEAAIJC5D8S3jwCB2BUgXUBEZd/Hs7dZONTIC86cYU&#10;VOOlxndMG3Nto2Kfq73Y61VjhlPsI0d8CCCAAAIlCKikZQl9p48IIHAiQPKPPQEBBOIR6Cbbusm4&#10;eCLdGYlKeKgEyc7KeBIBBLIRUOcAdc7IpuMDO4LTQDCKRy+gjnG1r0ffoZkCLNIp8Ny3SMOZ9keq&#10;RSA3AZJ/uY0o/UGgAIHZJst89aGAvYcuIoAAAuMFZnv9GRGSikVd/I9oYu8mqi0V294KZyigYlGx&#10;zxACVSKwmMDk/fr4eLFYaQgBBJYVIPm3rDetIYDAjALq75zM2GSyVXMx5Dd0OPk5USodAXVhqPb1&#10;dHoWNlLlFLYVakMgHgF1DuBYaI+RcmqXGrC09if/Ev2WzQBhiiKAwKkAyT92BQQQSE5A/d0SJqjJ&#10;DSUBewio/Tr4BYhHLKqIikXFruqZsl61pWKb0tbYbVUsKvax7bAdAggggMCyApzHl/WmNQQQGC5A&#10;8m+4GVsggMBcAt13P7tfwz1tV11ATw6r++5n4K8+zBb35I6vU4GaKOO0znjQKgKxCKhzgDpnxBI3&#10;cSCwS0Dtv2p/31VXzs8V59Sd+3bnogMHe7Bft71uPAPbpzgCCMQrQPIv3rEhMgQQEAJqonzu3Dmx&#10;xbKr1cRr2ShoDQEEEEBgDgH1GjRHW7vqVHEs/Rqk2lPx7erTHM+pOFTcc8RAnQgsKaD2bXUsLBkb&#10;bSGAwHoCJP/Ws6dlBBDoCnQ/add9N7JbPvRytz3e/QwtTH0IIBCBABeGfoOgnPy2phQCaQmoxBDH&#10;QXscU3ZSsbd7yBICCOQqQPIv15GlXwhkLKAmL0xQ/QcdQz+rWJzUvq3i8+tdfqVwym9M6RECCCCA&#10;wDAB9VrYWwtvfPeysBKBHAVI/uU4qvQJAQSiFSBZ0x4aNUG9cOFCuyBLUQuo/VqNb9SdmTE4nGbE&#10;pWoEIhdQ50N1Xoi8O7OFV5xT91sm4u9dhwBnXwuhSB0IpCtA8i/dsSNyBPIT6E6Aenp4/vz5nrVV&#10;pSaLvYUXWBlbPAt0mSYQQACBIALqAjWW86qKL0jnB1QSSxxqXGKJbwApRRHIQoBjMothpBMIBBcg&#10;+ReclAoRQCCYQPerCHXF6mJCTXQGxdJtzyMZOah+CiOAAAIRCKjzpTq/RhDyKiEop1WCGdBoqnEP&#10;6OKgomq/xqnNqJzapVgKLjDD37s+GPLpQea+wYeUChGIVYDkX6wjQ1wIIDBIgEm8P5ea4GPob7h0&#10;STU2aiyXji+W9nCKZSSIAwEEchFQ59Vc+je0H+p1NyYnFctxN9E4tPOURwCBpAVI/iU9fASPQGYC&#10;3U/add+NrLurJl2ZSRTTHTVBjeFv/ql9TcVczKDRUQQQQAABBBCIVkDNU9S85kxHuvPxMwVYgQAC&#10;KQqQ/Etx1IgZgYIF1LuWg77ioPy6ycYJk5/JEy8VI+sRiExAXUyoYyCy8BcLB6fFqGkIgaQE1Lkh&#10;qU4EDFa9dmTr1J1rdueiAW2l4YxtBgyfqhBAYKIAyb+JgGyOAAJxCKjJYhzREQUCCCCAgI+Aujjl&#10;HN/Wi8lJjY2Ksd2TcpaUUzkC9HQpAfa1paRpB4G0BEj+pTVeRItA3gIe737OfjHRffezG1MGI6AM&#10;mSxmMLh0AQEPAXWsq3ODR5VZFsEp/WFV+7Qa2/R7PK4HOI1zi3UrtX+rca4KmPvGOlbEhcCSAiT/&#10;ltSmLQQQmCygJi7nzp2bXDcVINAUUPuamlQ3t13qsYpxqfZja0eNDU6xjRTxIIAAAukJqNcS9drj&#10;1cPum8zdRJxXJWcLqZhUH87WwBoEEMhNgORfbiNKfxBAAIGEBNTkNIZ/+BETo3KKIUZ1IRFzzGu4&#10;4bSGOm0iEI+A+tvE6twQT+TLRoJTGG/1Gsz+FsaXWhBIUYDkX4qjRswI5Cjg+c6nmrSoSc5gqu47&#10;rt24PCtU8aj4PaulGAIIIJC1gDpHqnNq1hg7OheTE8maHQPFUwikIBBo7ptCV4kRgZIFSP6VPPr0&#10;HYHEBNTFTmLdWD1c5cjF9epDQwAILCJAssaPGSc/p5hL8XrnNzo4+TnNUqr7JnM3ETeyUTWnO3/+&#10;/Mga2QwBBFIXIPmX+ggSPwK5CHQnPz39UpNT/t5fDxarJguo/U1NqCc3uKMCkhA7cBpP4dTA4CEC&#10;CCCAQFCBmOYF+zqmXg/3bcfzCCCQrwDJv3zHlp4hkLZAzzufi0y6uu16JCXThl43ejU5veOOO9YN&#10;jNa9BRY5Lr2jibcgTvGODZEhgAACuQmoNyqPj4/PdvXgoL2OuW/bgyUEMhEg+ZfJQNINBEoQUBfP&#10;MfZdJbVS6kOMrsSEAAJ5C6hzpLqQzVtD9w4nbRPrM2of7k3GxNqJBeIqyqmbZOu+AT3BWzmqc8eE&#10;ptgUAQQSESD5l8hAESYC2Qt4TIDUBFkl2rI3o4MIIIAAAosLqNeixQOJpEGVZIjBSSU6VMyRkC4e&#10;Bk6Lk6/WoBrr1QKiYQQQWEyA5N9i1DSEAAJzCQSdxBfw1QcmfnPtidSLQBoC6pwZQ7ImJkHlFFOM&#10;xIIAAssJqPnT6HOFxxvfY3s3KKbuJw77vho8NhC2QwCBaARI/kUzFASCAAL7BNR/KBs0wdnXSMHP&#10;8wnK9uCrSf4aTmofJ1nTHjOc2h4sIYAAAqkJqPO4ek1OrX9LxYvjUtK0g0A6AiT/0hkrIkUgb4Hu&#10;u5/dT+Dt6L2a4OzYhKciEVBjd+HChUgiJIx9AuqCbI0k6b5Y13wepzX1aRuB9QXU6506N6wfMRGk&#10;LqD2uTNvpnc/+dedk6cOQfwIILARIPnHjoAAAskIqAmymtyM6lh3AjTyqw8qJj6pNWpU2AgBBAoR&#10;UOf5NZLJ6jyuYlxyiFQMOC05CrSFwESBbpKtOwedWL06h02sls0RQCBRAZJ/iQ4cYSNQmoC60CnN&#10;gf4igAACUwXUBSHn2amybB+bgNqn10iSxmZDPPkLqHP9mU/+5U9BDxFAoBYg+cdugAACcQh0P2HX&#10;efdTTeCvvfbasPF32q2678qGbW2V2tSnD9UkcZUgI2g0Jic1Nuq4iIBvlRBwWoWdRhFAIHEB9VpC&#10;krQ9sKk5eY9fd+7b7jZLCCCQiQDJv0wGkm4gkLuAmnBdccUVUXadJITfsCgn/uafn18MpWJKksbg&#10;oWLAScmwHgEEELgooOYFah54ccsEH3XfYB7w9659envu3LneYrfeemvv+u3KblzbJ3iAAAKpCnzy&#10;k5/kk3+pDh5xI1CaQJaTvtIGkf4igAACewRIku4BOn1aOfltvUwpXrfbzkUltdpdZykyAY7NyAaE&#10;cBBYQOCJT3wiyb8FnGkCAQR8BLrvMna+gqAudB7+8If71O5fptNu1Y3LvyZKIoAAAggkLJBiskbF&#10;POcwrNGmb3/U3CHmmH37RjkE9gmwn+8T4nkEChL4P/+H5F9Bw01XEUhagHcpkx4+gkdgEQF1ocP5&#10;o82PU9uDJQRKFyBJ6rcHBHfa8/eu/aLSpXad61uvi7zxrRF5BoGMBPibfxkNJl1BIGmBPZ+wa01S&#10;Gh0N/g8/GnXn+lBZqklirg77+hWTkxobFeO+vvE8AggggAACCOQvoP7uH/OH/MeeHiLQFSD51xVh&#10;GQEE4hDovAupJin8w484hmtsFCqpxT/8GCu6/Hbq2FRju3yEcbSIUxzjQBQIIBC3gHrtUOfQuHuT&#10;UHSdeXe15035hHpGqAggcCpA8o9dAQEEohc4f/58b4xqgthb2Hclkx9fKcohgAACwQXUBf4s5/vg&#10;0S9XoXJaLoL9LaUQ4/5ehCuh9mGcwhknV1M3wdadgwbokNrv1Nw6QJNUgQACMQq8+c38zb8Yx4WY&#10;EECgLaAmxuqrDO2tWeoKKE81QexuzzICCCBQgoA6J6pzaAwmKuY5Y1ujTd/+qLGKOWbfvlEOAR+B&#10;g4OD3mK33npr7/rtym5icvsEDxBAIEmBBz2I5F+SA0fQCOQo0J1kNN79VJP32RgabW/a6MY2W8NU&#10;HJOA2u+4aIxplNqxqLFRY9neupwlnMoZa3qKgI+AOkeqc4VPnTmWCe7UnV92558BEL3fKJ+h7QDh&#10;UwUCCAQU4Gu/ATGpCgEE5hFQ/13tCU94wjwNUisCkQmoCzB1IbJk+CoGFfOSscXUFk4xjQaxIIBA&#10;zALq9UOdR2Puy9qxYbn2CNA+AvEIkPyLZyyIBAEEhECKkz0mW2IwO6uVE//wowPFIgKFCKjzvTpX&#10;FMJypps4nSFJYoXaj9V4JtEpgoxaYNc+x34X9dARHALBBUj+BSelQgQQGCyw52sPanLi/VWGoQF1&#10;v/rQjW9ofZRHAAEEEEhSYNeFc5IdminoWJ3U/EHFOxMP1SLQL7DQ/FLNl1vHB3Pf/jFiLQIZCZD8&#10;y2gw6QoCuQq0JieNTjJ5b2AMeIjnACyKZiOg9vtsOjiwI+r8idNASIojkIGAOu7VeSKDLo/qwuxO&#10;3QTcqCjPbqTGkf/4e9aKNQjkLEDyL+fRpW8IpCLQfeezMfm5+eabe3uhJjK9hVmJwAiB2Sf5A2NS&#10;+7yKc2D1o4uv3X43cOXULccyAggggAACJQh4/cff7n8F7s7NS4CijwhkLkDyL/MBpnsIpC6gEgvq&#10;KwxB+ttIPm7qGzkBUkkI1acgsSdYCU4JDppHyGpcPTbNsog67nHKcrjpFAK9Aup4V+eH3koKWIlT&#10;2EGedc4cNlRqQwCBGQVI/s2IS9UIIDBdgP/0O92QGhBAAIFUBFQSRCUD1uqXinOpeFT7azmpdlWc&#10;SznRDgLRCnTfWO6+8RwwcI7PgJhUhUDCAiT/Eh48QkcgG4EdEyD190hmfReTrz5ks2vREQQQ6Bfg&#10;YrDfpbtWOXXLsRyngEo+Mq7t8cKp7ZHbktrfbdzVPLs6Ps6Ngf4gULwAyb/idwEAEIhbQE1I4446&#10;3uiUp5oYxtuT8iJTY6TGtDyhkx7jVOrI028EEEBgXgH1eqted3ZGs+ON753bjXxSvWm+Tf7N+MnD&#10;kSGzGQIIBBYg+RcYlOoQQCCcgPpnH9bCqInW2NACv/upJo9jw0t9OzWWazqptlWsqY/B2PhxGivH&#10;dggggAACCCwn8IQnPKG3sVtvvbV3PSsRQCA/AZJ/+Y0pPUIgPYHuu5/dr912enTjjTd21gReDPTu&#10;J4miwONCdQgkKkCSNNGBI2wEAguoeYE6RwRuPpnqinDqzn1nHh31yb/tvted+y4c38zdp3oEEKgF&#10;SP6xGyCAQLQC7373u3tjU+9e9hYes5IJ0Bg1tkEAAQQmCWwvQju1qERAp9iiiyrWJYJQba/ppNpW&#10;sS7hRBsIJCXQnXsGDn7XMbr96m/gNqkOAQTiEsgq+XfhwoXqtttuqz70oQ9VX/7yl6u77rorLm2i&#10;QQCBQQJqMqLevRxUeaGF1YWYmhQWykS3EcheQB3z6hyRPYjooHISxVkdkYDalxnT9iDh1PbIdcn2&#10;e+bPuY4u/ULAT+BefsXiLvW5z32ueuUrX1l9+9vfbgV62WWXVddff331+te/vrryyitbz7GAAAIR&#10;CXT/pl49QYnm7/1FxEQoywnEeDGkLlhVrEtoqbZVrEvEpNpWsS4RE20ggAACCKQtoF5D1GtOjL21&#10;b870vbH+2te+tjp3003tkPnab9uDJQQyEEj6k39333139Za3vKV63vOedybxZ2Njz9sJ7hnPeMbm&#10;E4EZjBddQKAYAfUHiGf/e38m3P3qBROgWfc7NXFWE+1Zg6FyBGYQUPuy2vdnCIEqEUAgAoED8TeN&#10;1TkigpBXCaEIp+7cUuwbIQdAffKP/S+kMnUhEK9A0p/8u6l+h+Jtb3vbXt077rijetGLXrT5OvBD&#10;H/rQveUpgAAC6wv0vTNpUc3+9/4Cdl1d2K86yaonm4enfXT3tth8bMvF306dDjsQ3eXO0+Ut4uQ3&#10;5sLJb+NySh3Vb9ge1t21H3c7qh+oc6krs8b9mudx5XTu8HANik2bUSZrOsfdUR3p4SZafrUETp1s&#10;3WHrCRZaArWT3Q43vy/eny4mcafOpXY+s2/c3JhELwgSAQTGCiSb/LOE3lvf+tZWv6+77rrqpS99&#10;afXgBz+4sq8Cv+lNb6ruvPPOTZkf/ehH1ete97rKEobcEEAgMoHTCZWL6uZbb63UhZV619Jty/2p&#10;gJnWF9I1ZFXVnpvH9VN2cfjN+t5uR5vfpxNYK3vNNfXC4clau/+N3zh5fO7cyX2Ov7tOtlzfztX3&#10;5nRU/xzWP3Y7qn8OnZOtMKP6KzSbe3tcipN9Tf903zpXM3yq/ql7v7kd1b8P658je/6SSy7anDr9&#10;7699rX4245vtP6c2lTnVF1N2O3d4ctwd1Y8P6x+7HdU/m/3JObn9x+1TbtkKz3BbNVljTu7H/rGT&#10;Pa5v5+ofO+7c7ah+cGgLbn8yk9pyc1vZ6SSImX87I+u/ncftVq/rOz9tnmo62QqzWsjJmlvtdrr/&#10;bI4351RbHNYBdc9PFuOhlb/mGnt4YlSQ0+Yc/JrXVJvzk+0vtcVh3X877o7qn8P6x25H9c8ZJ7cv&#10;mdfM56e6+fVutn/Yjzvu7HF9O6x/7rEH9e1o8/uiV+v1znzMqnm+Oi3fuuv5kzet52dYsLG2b9BY&#10;oq97e219Lr6xufK0381VPEYAgbQFkk3+2T/1aP5Dj6uuuqp617veVT3gAQ/YjMjDHvaw6uqrr958&#10;4s8N0Wc+85n6te64UhNeV457BBBYV+BWm3D13GzCYhOX2W/dNlKZAJ1O5Kv6b7dsJq4GZX1pxt98&#10;3IW055rPu8mh1WGTWJvM1mOQ/M36aH1zSQc33s2+152sS1WH9Y+7HboHrpzdN/dVZzOTk3rtOnLx&#10;uPhC3Vu95uSSx9196XT5sNFe8/FmtdXRcHqarfzAB2bdn1Zzsv3JTJr7hC3b7XSMDjcLJ7+2j08d&#10;N9b2lJnb8Vb/SZOsjzvrq91c/0+Wzvw+siJubdM29/OTO+6s77Y/NPterzqqf7q3Q7eiWbbpZG/o&#10;mLc7V7nyKd7bMWV9a57HT4+zTXdO96vDzcLJr+bjzTFpZczK7p2TS9jMdB6vlr45p9P9aXMO7sZw&#10;6lYrbG/bx/bcqWVrH7R1ZmX7lN2nfms6WV+ax1BP3w6b65yRrXPb2f5kRnYzn4j2p9+ox+xmt79v&#10;Ajz5NdtcotEGDxFAYF2BZJN/t9xyS0vu2c9+9jbx55644YYbqoc//OHVV7/6Vbeq+tjHPla98IUv&#10;3C7zAAEEIhCwiVPjpiYgNmHh1hGwiab9WMLP3dyE05Y7tq6I3R82F5qPbfvudjZRtB9rJ/BEdpFk&#10;TZ+T63O3r6frD93zvvduMj2Tk28Yk8p1nWysbZ3duk7d5ZNSm9+HjcdnHtp2ZuT228D705n25ljR&#10;dXJtdE26y65c875bxo4/Z25Obn+y9XYOTClx48a6eX5q9t0eW5m+c0791GH903trlnd+liy1duy5&#10;HJzsuHA310e3XN8fNh57PbQ63Djk5KQ632N2pqgr4+6tQPPYs8Si3VLfn+yYaPZx06kBv7rbutcF&#10;d36y+u0ndScjGWvVNWrW45wiOe7O1eNnP+fdvm79FrdmkvDQ+tS4uWV333gquodHjfFRjy3o5nO+&#10;nej2Xy131/vWv2S5Zv/VY4un+ZxPfH19b65Tj33qXqNMs//NxxbLvuULFy6sEfK2zSSTfz/+8Y9b&#10;CT3rjfo7YPbffpvJvy996Uvbzu968LX6q0mXXHLJriI8l6AAid84B+2bdViHjdCOGo/dQ3thsMnK&#10;Yjeb5DQmC5vHtm7Abdakln1tx13IdWNqxt157uh02d27p881+9vdvrlsj5sTWRuTiN7Rdv3Z3LtY&#10;lVOrcHvh6HTR3btnW05uZd+9a9sm19Z+qk57Lg6OTvvu7k8XN19zbR0/7onmvduv2J+aKu3zjnvG&#10;WbkEV6r7k+tP9/60f0en6929K3bmuHMeroDtQ3az9faT+nFnfWkee53+1j3c3Nz96aLfcecKW/32&#10;4z6xmvp5vGO06Wb9unZUrz/aLFz8dVg/tJ+9NzcGdh/oPG5zmb6bfTNp0s36b8eBe71z7dh9n02z&#10;sbrMICfnYnW4+q0N52RJQFs/4Y2KxZysD83bLqshTn312LqmU7PdhR/bm+nnm+N42n4dYXV4+tju&#10;Xlu/5hw1lnc9bI6ZetydFzfL7arb9s/urXnMNJ93j919d7u1l5t9Vo8tRrP6p3/6p+o73/nOJuRm&#10;2b4+qP7m4GT9df13986gu081y7oy7l4Z2fOpOrm++d4nmfz7+te/XlkCsHmzr/n23eyTf83bV77y&#10;leaifHyPfIYnEEBgDYFXv/rVazR7sU2bJE2YyF6saOQjm/g0J/Y+1djk203C7XGdMDhf12H/Ib17&#10;u7F+bvM3Ua0d66vdN7921t3All1MVt5dGFl7lphY6+Zian4VbF8sczpZPHazsYvZaRPknl9zOlnT&#10;buzcfu72pZj2J59YxjpZ/20fUced25dcOedkMTmrmnGN2/+yd7LtDQl33PkEMZeTa7u5P7kEl72O&#10;WLsDbt0LDbdp80LBrdt772KyeOzmxvRkqf/3FCer39qy/ap5a7Zrj+357v7ULO/xeDYnF6s5uMd9&#10;8Tgne86Oifrn5rpPva939Wv59vXO6rSfPqe6qu3NyphR18nnnLCtJPADF1PfOcOes5u7P1mq/vuK&#10;K6r/9bKXnSyFcOrUv2nPJSBjnRecWuy869mfztfHiX2rrHs7Vzt+6lOfOrE2D/vx2Z+6FVmbC91u&#10;rI+Bd9cxWp923b6568nuc819ofm4W6705aZN87Fy+ehH1TN5r+/adJfz7v1svUsy+ff973+/BXL/&#10;+9+/uvzyy1vr3MIV9Ytc89bdtvkcjxFAIE4Bm1jZRGXRm03Cmi807hM37iJ7iQm/tW8XGjaJbMai&#10;ICzmPfEdiXq275xZHU1rK28/NkFsXmA0fVyd7sLII44q5M3aV04utmZ7IeLzdWq262KJ0akZp3s8&#10;g9P73vjG6tcf+9iz+5Nr092blV042k+IOFy9Pvduf2ru7267vgulEPFZHfbjzisWg/10j7vq9GbP&#10;2c3FavvUwDgmJ2tc27XTrzddLA4Xn8Xobi4+u2+eY9zzPve2rf34Ork6XXwjnFwVo+8bTpvx3FdR&#10;SCdry6zdeFj/u/u1e87Kuljrcr9u82f7xIlZO28rM9fNtd2MzyzcrRmnrVvaycVh9y5Wtz+5pPJa&#10;Ts3Yuo87Tu97xzuqF7zgBd1Su5etDjcW+/anZk1dpz3zk+amkx+7tpv7k1Vq/ejuS269xWc3eyOj&#10;53bUt11d7tDZjHXqaWuJVZYAv+aaa1pNHdVLh601LCCAQE4Cl9xT31Lr0Mc//vHqt3/7t7dhP+hB&#10;D6r+4R/+YbvcfPD5z3+++rVf+7XtKvsq77/+67/u/0pvXY4bAggsK+CmIEeNZi2B/4Y3vKGxpv3w&#10;05/+dGVf7w99s/+I9//qtp/6p39abT7V0mnA3j3/Wp3E+E796eL/e+21nWdPFv/2b/+2+mjPO3ZP&#10;fepTq6c9rffPbm/auvYzn6ms/V/w+M+oPnE0gxsTU3N7s7D4rv3sZ3tdmmXtsU98Y2JyccTuFDK+&#10;z9bmN9vFZuf22Ho/vFEkU+Z2GhpT93hV8dl+Y891bz7709CYrA0VR7d9t+wThytr92Niam6/K74+&#10;K5/4xsS0K45mvO6xTxyurN2Piam5/Zj47Pz91cc9Tp7Hx8Q0Jo59ryfNfo6Jqbn9mPhw+trJp+Z6&#10;zkvO1vb32J2652CLfY79qe+8NMTJ/vzSn9bzr+7t2vp4/b3f+73u6s1yd7/eFYNtEMv56X2nc1yL&#10;Z+ytb1x96uo6H9YbHdU/9ecYq3P1DzcEEJhBYKX021/91V/V/7I8wdtHPvKRe+qT//bnl3/5l2Uv&#10;6uTftpzb5s4775Tlt08YDT8YsA8sug/Up1d7M2L7U7+bek/9VYrtYdn34O1vf3vf6jDrbrrJr/91&#10;nPfceOM991j5Rrz1u6rbvjT7VSdqTuL75jfvucd+Xv3qk58h+5ttY+0NvNVfn+6NydYPvlns1hff&#10;uEt2Ml+c7tl5vLpjYaiT2ZZ23A3dn86dOznHLOXkzocDTyp7z5lD6huzP+G0/zxl5/GmkznXt71j&#10;Z+XcmPjuv9aWnQ+svRGvd3tj2kTu+cvFbjG5uHadq4STzWma8wH3+Jz10W5jnFwcHk595+DZnFxc&#10;u+6XdHLj5uF0Mhjt37M4jdiv21GdLPWNa1+5vnXfrPc52//cvmj3n9o1Zjy3/zyJEUa79oG+A3GB&#10;de9973vvSfJrv/e73/3q89LFW/fv/118pjrztwEvvfTS6j73uU+zSO9jPvfXy8JKBBYRsK9Q2B8j&#10;fo346sUiQVgj9hWe+msRm69J9Xziqqrj3Hx9xH29pFmmfu5cvb6eQG3eRa3vNrfD+vfh+fNV/fHj&#10;zfLeX64Nu7ebfS1lbZeTSOy7Lic+9pUn65N9vaZp4Mq5+zmdXBt2b3HF5mRjZp/OMydzcH8Tqeq5&#10;zeVkLlZ38z5mJ9/9yQidZ923IMed1eluMe9PNp72ZwH2HXdWzva9OZ3sfGn/NGLC+enI4uy5bf8s&#10;Qc9zcpWNW/O489mflnAKsD/N7uTOU324ZjSHk7k0xz+AU1/4o9c19yeLc+Rxd1hv2zsvsDp95wXN&#10;TsTu1DzvNON2j63f9tMsV/epGCfnsOL9Ye1dJ6XrYTiqh+H8yX0dz7s7/4TGnnc39dg9H9u99dHd&#10;1GN7fsxrTffvvyqb5noXS2z3yqa5foxT18jqaHqox7H5uHi6Hs3l5mMr392n/uzP/qy6w1W0wv29&#10;VmhzcpP2N/6at7vuuqu52Hrcfa67batwY8E+Vt78L8GNp3iYqMA7xvydk0T7StiBBGyyYAkb+3EJ&#10;Lpvw2yTVbo2J0MmKxu/6ucN60X7O3HZt5wpb266ctT3hgtpVafd9L8C2vvtiZeu8bxZr12nfhbar&#10;fIqTM7J7u5mTxRHrzTlZfBan7UfN/cnW283162Tp5PcUJ1eP7U9Wd0wJPxdb8945uePO4raklXn1&#10;2TS3HevUrdcSWeYU+/5kcVusfeenZp/ssd3M0m5jnU62vvjb6q2d3vELvzD874hdrGXeRxajjaP9&#10;2Js5lii185PtT+ZhzzuXqnMb6qTqsvUpHXd1v8/Xx9w54+gmlvv6OMTJ9lf3Gtqsy8bAOdlY2eOJ&#10;tyOrs+fWvRjrKaJXWVz20zzurB07R9l614++tut1dYnNT33XvvWVb5c4qd+tc+cnazPGm8VlP+Zk&#10;42lj3pwX2HOqz1OdqtObtRG7k4s1gvvD2utGG6uRt+bx5vPYmlFz0m4IfcesxetufY+b61y5GO59&#10;bayc/bffRz3qUZuw91n1GdmGTYe+x811Mfi4GIY4uW3cvbJSRrZd06HvcXOda2fM/fve974xmwXb&#10;Jsnk3xWdv4lQf423ulD/DY7uelP61re+1cJ64AMf2FpmAQEEEPASsEmGTYrsxyas3YlsVd+sjD3n&#10;e3MTF7eNW7bJ8sFBsISfbzhByjWdXELC+tf4xNHWyPXX9V8FYOVcGffY7u1npgtqNXEI9eK/ib25&#10;P1n/3CdJXF+r+ta8ULblnttRve6wZ/1mVdPJ2kvt5uI3B3PpO+48jHZ229qwm9Uz8ZNrm3rW+GV9&#10;cPuTtd+X4HIJFxefbdPc19x6d+9cmmVsnXNq7k/1m2vJ3JyT2p9cR/b5WDlVxtbbT8L7k/0NwnP2&#10;jyH6zuPWd3dTBqfPH9X3h6ePN3fN/clW2Hik/nrn+uHOT81jbYfPkW1X3w43vxu/+raxdTMlso66&#10;Y3Iayq4L5Ua0+x9a7O64c/uTRyLwqK653vLsrc/HStl6u6XqdBJ9sr8PnX/dg+bjZDs0U+BNm+bj&#10;vuZK/uBK06b5uM+Jdf4CSSb/HvKQh2z+u+8Pf/jDbU/rv1fQm/yz9c3bIx/5yOYijxFAAIHhAjbB&#10;cRNZ+ySJTZztx5I3dt+Y+NdLZ26HtsbqsLKuLrv4sYtq+8nl5vpm/XGfXHRJCWfmDOr7o7qY/Zw7&#10;va/vqkP75cqYTa5OZmX9c/uTu4isu7+52fP17ai2OHl0YmXr3PJme7Na0Gn2JKl10N3MoHvcmZP1&#10;2W7d+5O1299H9aPNBNLKWV3Oyeq05RlvizpZP5yTPbb+mpP10Rk13Opnq/qZze3o9P7Q7q2sGTkn&#10;99iey+FmHs6p77hzn3hrup32+6i+r7c+MbLn7WY+luyzZXucy836Y052s/O425/s3n2C0srUy/Wa&#10;qn60uR2d3h/a/enzm3tLzNgt5/3J+ueczMgeux9nYWXq2+Hmtz2oH1kZdzPznPcn65877qzfPfOn&#10;w6omqX/s3m5H9c9h/bN1MrNc9yfrJzcEEEAgsECSyb/LLrusesQjHlHZf/J1t0984hPVox/9aLe4&#10;ub/77rvr+e751rrrrruutcwCAgggMFnAJqD207zgqyezR/XP8264YTNZPWo0cliXvanzxkTj6bwf&#10;uott18sep3fXzx3VP8U62b7UdDq9QHL7U02z2afs/sge2/5U/72e+kG9VNDNOTW7fLo/3VAfd+ca&#10;64/qx8U72T7lbp3jzlYfnT63ptPiSdLTPm/u3P7knDrH3WGj7FH9OEanRojzPXROzRYa+5OtPjx9&#10;7uj03v6eWA12ulTInXNy+5N1u3ay2w3XXLM1suWjza/6bwHan8gv7WZO9tOZPxlDr1Ndtsj9yUC4&#10;IYAAAhMFkkz+WZ+f8pSntJJ/73//+6vnP//5rU//ffjDH279LYFLLrmkevKTnzyRjM0RQAABD4F6&#10;gmrJmvM9Rc/ZRJfbiQBOfnvCPif2qdb+dFQv3XyyZvt7c9zhdOLB/rTdL3Y+ON1fzvcUOrR1ke1P&#10;h2vFs8vJnlsprlWTybZ/dG+1g5oXrDZ23RhjWN7lZPGttD/FQEMMCCCAwBSBS6dsvOa2T3va06r7&#10;3ve+2xDs7/69+MUvrm6//fZNwu8DH/hA9cY3vnH7vD24/vrrq6uvvrq1jgUEEECgJAG78Oi7ceHR&#10;p8K6FAXUvqz2/RT7GCJmnEIoUgcC6QtElySNlBSnSAeGsBBAwFsg2U/+2T/ueMUrXtFK8H3hC1+o&#10;nvOc5/R2/vLLL69e9apX9T7HSgQQQAABBJoCKlGkEibNbed6rNpWsc4VB/UigAACCCCAAAIIIIBA&#10;WgLJfvLPmJ/73OdWL3/5yyv7G4C7bldddVX1zne+s/478Qe7ivEcAgggEFSAZI0fJ05+TjGWUolH&#10;NaYx9mGJmHBaQpk2EEAgFwH1GqLOpbn0m34ggAACcwoknfy79NJLq5e85CXVe97znsr+A3D3du97&#10;37t60pOeVH3kIx+pHvOYx3SfZhkBBBBAAAEEEEAgEgF1Ya8SAZGEvXgYymnxQDwaTClWj+5MLqL2&#10;ZZwm01IBAggggMAegWS/9tvs16Me9ajqlltuaa7iMQIIIIBAj4C6wFAXJD1VsAoBBBAoRkCdG9W5&#10;dE0YFesSMa3ZtuqfGqMYY1V9YD0CCCCAAAKhBJL+5F8oBOpBAAEEEECgKcBFY1Mjrcfqwl6NaVq9&#10;CxctTuEsqQmBlAXUuVGdI1Lu65TYcZqix7YIIBCDAMm/GEaBGBBAAAEEENgjoC7E1AXJnuqCPK3a&#10;VrEGaTTBSnBKcNAIGQEEVhVQryPqfLpqsDSOAAIIJCBA8i+BQSJEBBBIU4CJq9+44eTnRCkEchdQ&#10;F/XqHJG7h+ofTkomjfVqf1bjmkaviBIBBBBAIHYBkn+xjxDxIYAAAggggAACCKwmQLLGjz42J5VM&#10;U3H69ZJSCCCAAAIIpClA8i/NcSNqBBBAYJQAF0Oj2NgoMQF1ca/2/8S6FyxcnIJRUhECyQqo86I6&#10;PyTb0YmB4zQRkM0RQGB1AZJ/qw8BASCAAAIIxCYQ6yRfXYypeOd2Ve2qOOeOh/oRQAABBBBAAAEE&#10;EEDgrADJv7MmrEEAAQSCCagkiEqaBGs4sYpwSmzACHeQgDre1X4/qHIKI4BAUgLquFfniaQ6FzBY&#10;nAJiUhUCCCBQC5D8YzdAAAEEEEAAAQQQWF1AJT9UEmCpgFX7Kt6541LtqjjnjsfVr9pX8brtuEcA&#10;AQQQQACB+QVI/s1vTAsIIIAAAgggEIEASYj2IJCsaXuwlJeAOt7Vfp9X7/17g5O/FSURQACBlAVI&#10;/qU8esSOAAIIDBBggj8AK9Ki6qJVjW2k3Zg9LOU0e8M0gAACCCCQpYB6neX1JsvhplMIZClA8i/L&#10;YaVTCCAQi4CaFKpJZCxxLx1HTE5qbFSMS1vF0h5OsYwEcSCAAAIIIIAAAgggsFuA5N9uH55FAAEE&#10;EEAAAQRGC5Ak9aPDyc+JUukLqDeS1DGQfo/H9QCncW5shQACCCgBkn9KhvUIIIAAAggggAACCAiB&#10;NZI1qk2VKBGhz7JaxaBiniUIKkUAAQQQQACBXgGSf70srEQAAQTyE1AXYOqCLT8BeoQAAk0Bdeyr&#10;c0Vz25IeK6eSDFLrq9qHGcv2SOLU9mAJAQQQyFmA5F/Oo0vfEEAAAQQGC8R8MaQuXFXMgzs/YAPV&#10;popxQNWTi6oYVMyTG6QCBBBAAIFsBdRrh3qtyRaCjiGAQNICJP+SHj6CRwCB2AXUxFBNJGPvz1zx&#10;4TSXLPWuLaCOdbXPrx3vWu3jtJY87S4tcHBw0NukOgZ6CxewEqcCBpkuIoDAogIk/xblpjEEEEAA&#10;AQQQQACBHATWSNaoNmNIJpOsyWGvpg8IIIAAArkKkPzLdWTpFwIIINARiPmisRMqiwggsIAAyRo/&#10;ZOXktzWl1hDg9c5PHSc/J0ohgAACOQiQ/MthFOkDAggggEAwgZgvhlQSQsUcDKWnItUmn0DqwWIV&#10;AggggECyAjG/3iWLSuAIILC4AMm/xclpEAEEShKIKVkTsztOMY8OsU0R4KJxih7bIoAAAggggAAC&#10;CIQQIPkXQpE6EEAAAQQQQAABBEYLkCT1o8PJzynmUurT0cfHxzGHvXhsOC1OToMIIJC5AMm/zAeY&#10;7iGAAAIIIIAAAgiMFyAJ4WcXkxNJUr8xw8nPiVIIIIBADgIk/3IYRfqAAAIIeAioSb76yq1HlRRB&#10;IEqBmJIQUQKdBoVTzKNDbAggEIuAmj+pc2gscRMHAggg0BQg+dfU4DECCCCAQPECapIfQ5JUXWis&#10;8XWxmJ2K34kBQAABBBIXUK936rUn8e4SPgIIIDC7AMm/2YlpAAEEShZQk9c1kjUxjwNOMY8OsU0R&#10;UBeqMSSTp/SLbRHwFVDHgO/2uZVTr3c45TbS9AcBBBCIS4DkX1zjQTQIIIAAAggggEBxAirxEUOS&#10;NKZkTYpOxe3MdBgBBBBAAIEIBUj+RTgohIQAAgjMIaA+bagubOeIgToRWEJA7dMqcbJETDG2gVOM&#10;o0JMIQTUsR5DMjlE/0LVgVMoSepBAAEE4hcg+Rf/GBEhAggggMCCAjEnSUnWLLgj0BQCCCCAAAK1&#10;AElSdgMEEMhBgORfDqNIHxBAIFoBkjV+Q4OTn1NMpWJOkuIUkwCxIIAAAsMFmBcMN2MLBBBAYJcA&#10;yb9dOjyHAAIIIIAAAgggMLsAyWQ/4hSd1Kem/HqcXymSWvmNKT1CAAEEUhAg+ZfCKBEjAggggAAC&#10;CCCAwCoCJGv82JWT39ZhS6WYJA0rQG0IIIAAAgi0BUj+tT1YQgABBLIVUJ++iOmCLVt8OraogNqn&#10;1TGwaHARNYZTRINBKAisIECS1A8dJz8nSiGAQNwCJP/iHh+iQwABBIoQiCkJoRJEKsYlB0jFoGKe&#10;M7Y12pyzP9SNAAIIIIAAAggggECuAiT/ch1Z+oUAAlEIxJSsiQKEILIXUPt89h0XHVRJUpwEGKsR&#10;QACBWkCdI9U5FTQEEEAAgd0CJP92+/AsAggggAACCCCAwMwC6oJeJQBmDifa6lN0UjFHizxzYGqf&#10;xmlmeKpHAAEEChcg+Vf4DkD3EUCgHAF1YaEuRMqRoacIIICAFlDnSHVO1TXl/YxyWqPXamxiinEN&#10;F9pEAAEEEChXgORfuWNPzxFAAAEEegS4aOxB6VkVs5O6wFcx93SviFU4FTHMdBIBKaDOiercICvK&#10;/AmcMh9guodAIQIk/woZaLqJAAIIxCygLjTUhDvmvswZG05z6s5Tt9qH1VjOEwW1IoAAAukJqPOk&#10;Oq+m10MiRgABBJYTIPm3nDUtIYBAgQJMXAscdLqMAAKDBdTFvDqHDm4gkw1SdVJxZzIsg7uh9muc&#10;BlOyAQIIIICApwDJP08oiiGAAAIIIIAAAgiUKUCyxm/clZPf1uFKqSRaLPGF6+m0mnCa5sfWCCCA&#10;QEoCJP9SGi1iRQABBCYIMMmfgMemyQmoi3x1HCTXwUAB4xQIkmoQQCBbAfW6oc6f2ULQMQQQSFqA&#10;5F/Sw0fwCCCAQD4CahKtJt1z9Vy1p+KbKw5Vr4pDxa3qmbpetafim9oe2yOAAAIIlCWgXk/U609Z&#10;OvQWAQQQGCZA8m+YF6URQACBwQJMXgeTsQEC2Qioi1R1Xsim4wM7gtNAMIonLaCOf3UcJN1ZgkcA&#10;AQQQiEKA5F8Uw0AQCCCAAAIIIIAAArEKxJKsUckhFd/SnioOFffS8dEeAggggAACpQqQ/Ct15Ok3&#10;AggggAACGQuQhPAbXJz8nCiVloBKNqr9Pa3ehYsWp3CW1IQAAgjELkDyL/YRIj4EEEAggEAKE3x1&#10;UaZiD8BypgrVlortTAULrFCxqNgXCIkmEEAAAQQQyFZAvb6q1+NsIegYAggkLUDyL+nhI3gEEEhB&#10;QE0O1WQyhT4RY9kCat9V+3rZWvQeAQQQQAABBBBAAIF1BUj+retP6wgggAACCCCQqQBJUr+BxcnP&#10;iVL5CKg3StSxkE/Ph/UEp2FelEYAAQR2CZD826XDcwgggAACCCCAAALFC8SQhFCJIRXbGoOmYlGx&#10;zxHjkm3NET91IoAAAgggMIcAyb85VKkTAQQQiExAXQypC7XIwl8sHJwWo569IbVvqzGePaBIG8Ap&#10;0oEhrOACal8P3lAiFapzIU6JDCBhIoAAAgMFSP4NBKM4AggggMCyAuoCZdko4mlNXZgt6aTaUrHF&#10;o0ckCCCAAAII+AvweudvRUkEEIhbgORf3ONDdAggkIGASoioCWUGXR7VBeU0qjI2QiACAXWMs6+3&#10;BwentkeOS2qMc+yrT58ODg56i+HUZsGp7cESAgggMEWA5N8UPbZFAAEEEEAAAQQQyF4ghiSESgzF&#10;lExWTkvuICk4LelBWwgggAACCJgAyT/2AwQQQKAAAS6G/AYZJz+nFEqpJIQa4xT6NEeMOM2hSp0I&#10;xC+gzoUxJZPjVyRCBBBAIB0Bkn/pjBWRIoAAAlkLkITwG94YnLho9BsrSiGAAAIIpC3A613a40f0&#10;CCBwUYDk30ULHiGAAAKzCMSQrJmlY1SKAAI7Bbho3MmzfRKnLQUPEECgIaA+hXh8fNwoxUMEEEAA&#10;AR8Bkn8+SpRBAAEEEEAAAQQQQGBFgRSSpDEka5TTikN3pukYnM4ExQoEEEAAgawFSP5lPbx0DgEE&#10;EEAAAQQQQGCqAMmaqYLrb6/GcP3I1olAJUlxWmc8aBUBBBCYW4Dk39zC1I8AAghEIKAm+eoryRGE&#10;vEoIOK3CPkuj6gKWr4u1uXFqe7CEAAIINAXUvECdO5vb8hgBBBCISYDkX0yjQSwIIIBAwQJqIk2y&#10;pr1TxOCkLoZIJrfHiiUEEEAAgfEC6vVOvQaNb4ktEUAAgfwFSP7lP8b0EAEEVhZQk1eSWisPDM0j&#10;MLOAukAlSdqGx6ntkfKSer1TY5xyX6fEjtMUPbZFAAEEEBgjQPJvjBrbIIAAAggggAACGQiQhPAb&#10;xBicVAKNZHJ7DJVTuxRLCCCAAAIIlCVA8q+s8aa3CCBQqID6lKG6oC2UqUrZiQve9l6r9m2c2k4s&#10;IVCKAEnS9kircyFObSeWEEAAgVwESP7lMpL0AwEEkhNQE+/kOhIoYJI1fpDKyW/rMKVSTpKGEaAW&#10;BBBAAIESBNRcjSRpCaNPHxHIS4DkX17jSW8QQCBCgRiSNRGyEBIC2QuQJPUbYpz8nCiFQGkCav6k&#10;EnKl+dBfBBBAYIgAyb8hWpRFAAEEEEAAAQQQQGAFgRSSpCRr/HYMnPycKIUAAgggEE6A5F84S2pC&#10;AAEEEEAAAQSSEiAJ4TdcOPk5xVAqhSQpTjEIEAMCCCBQlgDJv7LGm94igEChAuorMuqCtlCmKgUn&#10;NWYq9lLHEqdSR55+I4AAAuEESCaHs6QmBBBYV4Dk37r+tI4AAgUIkITwG2Sc/JxiKKUSjWoMY4iZ&#10;GBBAAAEEEEAAAQQQKFWA5F+pI0+/EUAAAQQQQGBWAZKkfrw4+TlRCoHSBNQbSuqcUZoP/UUAAQSG&#10;CJD8G6JFWQQQQAABBBBAAAEETgWWTEKotlSCZI1BUrGo2OeIccm2xsYfg9PY2NkOAQQQQCBNAZJ/&#10;aY4bUSOAAAKDBNTFkLoAGVR5RoVxymgw6YqXgDoHqGPBq9IMCymnDLuabZcYw/bQqmMcp7YTSwgg&#10;gEAuAiT/chlJ+oEAAgggUISAujBTF3JzoKi2VGxzxLCvThWLin1ffWOeX7KtMfGxDQIIIIDAbgF1&#10;HlevMbtr41kEEEBgPQGSf+vZ0zICCBQioCaIakJZCMuZbuJ0hoQVmQqofT3T7u7tljoX4rSXjgII&#10;ZC+gzgPqvJE9CB1EAAEERgqQ/BsJx2YIIIAAAggggAACCCyVhFDtqOTIWiOj4lHxh45TtaPiCt2+&#10;b30qHhW/b72UQwABBBBAoE+A5F+fCusQQACBzATUxYS6+Mis+3QHAQR2CKjzgDpv7Kgq66eUU9ad&#10;pnPZCqjjm/082yGnYwggULgAyb/CdwC6jwACCCBwUSCViyF1cabiv9jDsh7hVNZ401sEEEAgtIB6&#10;XVWvL6Hbpz4EEEAglADJv1CS1IMAAgjsEFCTRDWp3FFV1k/hlMbwqv1WjV8avQofJU7hTakRAQTK&#10;ElCvK+r8WpYOvUUAAQT8BUj++VtREgEEEEAAAQQQQCCwgLqIVxf9gZufXJ2Kf3LFnQpUO7E5qXhU&#10;/J1uFrOIUzFDTUcRQACBKARI/kUxDASBAAIIIIAAAgisI0ASws9dOfltTamlBFSSkfFbagRoBwEE&#10;EEAgRgGSfzGOCjEhgAACAQW4EAqIGUlV6iJWjXUkYS8eBk6Lk9MgAggkIqBeL9R5M5FuBQ8Tp+Ck&#10;VIgAAisJkPxbCZ5mEUCgLAE1mVaTyrJ0LvZ2TSc1Fiqmi1GX9Qinssab3iKAAAIIIIAAAgikL0Dy&#10;L/0xpAcIIIAAAgggEJkASdLIBoRwEEhEQJ07Egk/eJjqDTicglNTIQIIZC5A8i/zAaZ7CCCAAAII&#10;IIBArALqAl5d8MfYD9WHkLGqNmJ0UjGpPoR0Sqku5ZRSH4gVAQQQQCAdAZJ/6YwVkSKAAAKjBNQF&#10;FxceozjZCIHsBNS5QJ07sgPw7JBy8tycYgsIqH2WsWvj49T2YAkBBBAoQYDkXwmjTB8RQAABBPYK&#10;pHQxpC5kVR/2dn5AAdWGimlA1cGLqphUH4IHQIUIIIAAAskKqNcK9dqSbEcJHAEEihAg+VfEMNNJ&#10;BBBYW0BNFNXEcu1412ofp7XkaTe0gDq21T4euv1U6sMplZEiztACBwcHvVWqY6K3cAErcSpgkOki&#10;AggsIkDybxFmGkEAAQQQQAABBBBIWWDNJIRKCMWYTF7TKeX9i9gRQAABBBCYU4Dk35y61I0AAghE&#10;IJDSRWMEXISAQHECJGuKG/JsO8zrnd/Q4uTnRCkEEEAgJwGSfzmNJn1BAAEEEBgtkNLF0JrJGpxG&#10;72JsiAACCCCQkEBKr3cJsRIqAgisJEDybyV4mkUAgbIE1kzWpCSNU0qjRay7BLho3KVz8TnldLEE&#10;jxBAAAEEEEAAAQSmCpD8myrI9ggggAACCCCAAAJBBWL8W3ZBOziwMpUkxWkgZETF1dgdHx9HFOX6&#10;oeC0/hgQAQII5CFA8i+PcaQXCCCAAAIIIIAAAjMKkITww13TiSSp3xjh5OdEKQQQQCAnAZJ/OY0m&#10;fUEAAQR6BNQkX33FtqcKViGQpMCaSYiUwHBKabSIFQEElhJQ8yd1zlwqLtpBAAEExgiQ/BujxjYI&#10;IIAAArMIqAn1El+DUpP8GJOkOM2y+1EpAggggEBkAur1Tr1mRxY+4SCAAALRCJD8i2YoCAQBBHIW&#10;UJPXJZJaObvSNwRiFVAXpjEmk2M1JK40BdTrnTom0uzl9Khxmm5IDQgggAAC/gIk//ytKIkAAggg&#10;gAACCGQnsGYSQiWEYkyS4pTdrk+HEEAAAQQQKEaA5F8xQ01HEUCgVAH16UJ1IVuqUw79VomUHPo2&#10;pg9qH8dpjCbbIBC/gDq2Y0wmr6mJ05r6tI0AAgisI0Dybx13WkUAAQQQ6BFYM1mTUpJUOfWQBl+V&#10;klPwzlMhAggggEAxAiRJixlqOopAEQIk/4oYZjqJAAJrC6hkjZpYrh0v7SOAwDQBkqR+fsrJb2tK&#10;IZCfAPOC9pgyf2p7sIQAAgiMFSD5N1aO7RBAAAEEEEAAAQRmEVAX/LMOszNhAABAAElEQVQ0lkCl&#10;Kkkao5OKiaRWe0dTTu1SLCGAAAIIIBBGgORfGEdqQQABBBBAAAEEkhRQSQiSNe3hxKntEeNSSknS&#10;Nf1wWlOfthFAAIF1BEj+reNOqwgggMBiAuoCXl3ILhZYZA2l5KTGTvUhMurFwsFpMWoaQgABBLIT&#10;IEma3ZDSIQSKFiD5V/Tw03kEEFhKgCSEnzROfk5rllIJRjV2a8ZK2wgggAACCCCAAAIIIFBVJP/Y&#10;CxBAAAEEEEAAgcACJEn9QHHyc6JUfgLqDRN1TOQn4NcjnPycKIUAAgjsEyD5t0+I5xFAAIHEBdSF&#10;hJpQJ95dwkcAAQQWFVDn2JBBqDZiPI+rmFQfSnUK2W/qQgABBBBAYJ8Ayb99QjyPAAIIIFCEgLow&#10;VReyRaAk3kk1dmqsE+/u6PBx8qNTTn5bUwqBeATUOZB9PJ4xIhIEEEAgtADJv9Ci1IcAAgggEFxA&#10;XagEbyiRCtUF2hJOqg0VUyKkwcPEKTgpFSKAAAKLCnAeX5SbxhBAYGYBkn8zA1M9AgggYAIqMaIm&#10;lqWqKadSPeg3ArkLqHMg54LcR57+mYDaz9VxUaoaTqWOPP1GAIGQAiT/QmpSFwIIIIAAAggggEBx&#10;AnMna1T9Kimy9gCouFQ/QsWr6lfxhGqXehBAAAEEEIhdgORf7CNEfAgggMBEAS6GJgKyedIC6qJf&#10;HRdJd3ZC8Dj54Sknv60phUAcAur8x/7dHh+c2h4sIYBA2gIk/9IeP6JHAAEEshNQFx9qEh4KQNWv&#10;4gnV7th6VFyqH2Pb6W6n6lfxdLdnGQEEEEAAAQQQQAABBJYVIPm3rDetIYBAwQIqOaKSKQVT0XUE&#10;khdQx7U6DyTf4ZEdUE4jq2MzBJISUOcDjov2MOLU9mAJAQQQGCNA8m+MGtsggAACCCCAAAIIzCag&#10;LvZna9CzYhXX3MkaVb+Kx7M7sxVTcal+zBYIFSOAAAIIIIDARoDkHzsCAggggAACCGQrQBLCb2hx&#10;8nOiVNwCKrmo9u+4ezNfdDjNZ0vNCCCAQKwCJP9iHRniQgABBAIIpDjBVxdpqi8BmCpVt4olRJtT&#10;61Cxqb5MbY/tEUAAAQQQKElAvZ6q19+SbOgrAgikJ0DyL70xI2IEEEhUQE0W1eQy0W4SdsYCal9V&#10;+3bGFHQNAQQQQAABBBBAAIFkBEj+JTNUBIoAAggggAACKQiQJPUbJZz8nCiVr4B640QdG/lK7O4Z&#10;Trt9eBYBBBDwESD556NEGQQQQCBRAXUBoSbSiXaTsBFAAIFFBNS5U51rQwSl6laxhGhzah0qNtWX&#10;qe3Z9nPWHSI+6kAAAQQQQGBNAZJ/a+rTNgIIIIBAFALqolFdwEYRNEF4CagxVGPuVWmGhXDKcFDp&#10;0kZA7dul8qhzH06l7hH0GwEEShEg+VfKSNNPBBBAIBEBdQGiLlgS6VbwMNdwUmOgYgne6UQqxCmR&#10;gSJMBBBIQuDg4KA3TnWu7S08cKWqm9e7gZAURwCBaARI/kUzFASCAAK5C6gJo5pg5u5B/xBAoGwB&#10;de5T58qytdLq/RrJmrSETqLFKcVRI2YEEEAgTQGSf2mOG1EjgAACXgJcXHsxUQgBBBDwElgjWcN5&#10;3GtoKpz8nCiFAAIIIFCmAMm/MsedXiOAAAIINARSvGhcIwnRIEvmIU5+Q4WTnxOlEEhdIMXXu9TN&#10;iR8BBBCIQYDkXwyjQAwIIFC0gJqIl4pCEiLekVf7Kl/TbI8ZTm0PlhBAAIHUBDiPpzZixIsAAvsE&#10;SP7tE+J5BBBAIJCASmoFqp5qEEAAgaQEuLj2Gy7l5Lc1pRBIX0C9wXR8fJx+5+gBAgggsJAAyb+F&#10;oGkGAQQQQAABBBBAIE+BNZIQKiESg7CKbU4nlSRVsZTqFEO/iQEBBBBAYHkBkn/Lm9MiAgggsJiA&#10;uhjiU4iLDQENIZCEgEqQzJmsSQKmE6Ry6hRjEYFoBdS8gH27PWQ4tT1YQgCB9AVI/qU/hvQAAQQQ&#10;QGCigJrkx5wkVRdqcyZrcJq4o7E5AggggAACCCCAAAIrCJD8WwGdJhFAoEyBNZI1KUrjlOKoEXNT&#10;IMUkaTN+HiOAwDIC6vVOnUOWiSq+VnCKb0yICAEE0hMg+ZfemBExAggggAACCCCQvIBKcKT4iVvV&#10;lxCDpOrGKYQudSCAAAIIIFCGAMm/MsaZXiKAQKEC6iug6l30QpnodsYCal9XCZWMKXZ2DaedPDyZ&#10;gIA6pmNOkibASogIIIAAApkIkPzLZCDpBgIIIJCLwBpJiBSTpDjlssfTDwQQQGA5AZKkftY4+TlR&#10;CgEE0hEg+ZfOWBEpAggkLrBGsiZxMsJHIEmBFJPJSUITNAIIFCHA/KmIYaaTCCAwswDJv5mBqR4B&#10;BBBAAAEEEEDgrABJ0rMmfWtSdCJZ0zeSZ9fhdNaENQgggAAC8wiQ/JvHlVoRQAABBBBAAIFkBEhC&#10;+A0VTn5Oa5RKMUmK0xoCtIkAAgiUKUDyr8xxp9cIIFCIgPqbNeoCthCWM91M0UmNoerLmU4XsgKn&#10;QgaabiKAAAIBBUgmB8SkKgQQiEKA5F8Uw0AQCCBQggBJCL9RxsnPaY1SKrGoxmyNGGkTAQQQQAAB&#10;BBBAAAEE2gIk/9oeLCGAAAIIIIAAApMESJL68eHk50Sp8gTUsVGexEmP1RtMOJW6R9BvBBAYI0Dy&#10;b4wa2yCAAAKJCKiJsZpIJ9ItwkQAAQSiElDn2hBBqrpjPo+r2FRfQjilWIdySrEvxIwAAgggELcA&#10;yb+4x4foEEAAAQQWEFAXpFyYLYBPE1EIqH1dHRtRBL1CEMpphVBosiOg9lXGrA2FU9uDJQQQQKAU&#10;AZJ/pYw0/UQAAQQSEVAXauqCJZFuBQ9zDSc1BiqW4J0eUaGKTfVlRBNnNlF1q1jOVMAKBBBAAIFV&#10;BTiPr8pP4wggMIMAyb8ZUKkSAQQQ6BNQF/5qgtlXB+sQQACBXATUuU+dK3Pp99B+4DRULK3yan9X&#10;455W78JFi1M4S2pCAIEyBUj+lTnu9BoBBBBAAAEEEEBghABJCD+0pZ1UskzF4dcLSiGAAAIIIJCH&#10;AMm/PMaRXiCAAAK9AlwM9bKwsjABdfGvjo/CeLbdxWlLwQMEshVQ5z11/GcLsadjOO0B4mkEEEhO&#10;gORfckNGwAgggED+AldccUVvJ9VkvLfwgJWq3tgvhlR8qj8DSHqLqnpVHL2VsBIBBBBAAAEEEEAA&#10;AQQWFSD5tyg3jSGAQOkCKkmikiqle9F/BFIUUMezOv5T7CMxI4BAGAF1XlDnkTCtplcLTumNGREj&#10;gEBcAiT/4hoPokEAAQQQQAABBKISmCsJoepVF/mxoKj4VH+mxq3qVXFMbS/U9io+1Z9Q7VIPAggg&#10;gAACCJwVIPl31oQ1CCCAQBYC6gJLXZBl0Wk6gUCPgNrn1THSU0URq5RTEZ2nk8kLqOOZ/bo9tDi1&#10;PVhCAAEEShEg+VfKSNNPBBBAICGBJf/mX8oXQuqiVvUpoV2AUBFAAAEEEFhNQL2Oqtfd1QKlYQQQ&#10;QMBTgOSfJxTFEEAAgRACatKoJpkh2qQOBEIIqH1U7dMh2kyxDpxSHDViRgABBBBAAAEE8hYg+Zf3&#10;+NI7BBBAAAEEEEAgOgGSpH5Dopz8tl63lHpjIOU+zSGKk58qTn5OlEIAAQSUAMk/JcN6BBBAIHEB&#10;dYGlJtCJd5fwEUBgooA6N6hzycTmkt08BicVQ7KoEwNX+yhOE2HZHAEEEEAgGwGSf9kMJR1BAAEE&#10;EBgjkPJFo7qwVX0a4+O2UXWqGNx2MdyrGFWfYoiZGBBAAIHQAhcuXOitUp0jewsXsFK9NuBUwODT&#10;RQQyFiD5l/Hg0jUEEIhPQE0c1UQzvh4sE9GS//BjmR7RSikC6lhWx34pLvQTAQSGCahzybBa8il9&#10;cHDQ2xmcellYiQACCJwRIPl3hoQVCCCAAAIIIIAAAnMKqAt2kqRt9ZSdSNa0x1ItKSdVnvUIIIAA&#10;AgiMESD5N0aNbRBAAIEEBFK+aFySF6cltddpS11cq7FfJ8r1W8XJbwxw8nNaspQ6lkkmt0dBfe23&#10;XYolBBBAAIEcBUj+5Tiq9AkBBBBIXICv/foN4JJJCC6u/caEUggggEBqAiRJ2yPG613bgyUEEMhD&#10;gORfHuNILxBAIBGBJZM1iZAQJgJZCXDR6DecOPk5UQoBBBBAAAEEEAghQPIvhCJ1IIAAAggggAAC&#10;CCAQWCDHJOnx8XFgpapK2Ul96m4Op+DwC1aI04LYNIUAAlkKkPzLcljpFAIIIKAvhtSnDzFDAIGy&#10;Bbi49ht/nKY5+W1NqTkE1N/8U/v0HDFQJwIIIIDAOgIk/9Zxp1UEEEAAgUgE1CdGSJJGMkABwlAX&#10;tnyyJgAuVSCAAAKZCah5gXotyaz7dAcBBDIVIPmX6cDSLQQQiFNATRxJQrTH68orr2yvOF3Cqc2y&#10;5P6kLoZIkrbHBKe2B0sIIIBACAH1eqfOuSHapA4EEEAgJwGSfzmNJn1BAAEEEEAAAQQSEFAX7Ckn&#10;k1WfEhiOWUIkWePHipOfE6UQQAABBKYJkPyb5sfWCCCAQLQC6lNy6kIj2o4QGAITBdQ+T7KmDYtT&#10;20MtKSdVfsp6tY+mnCSd4qG2xUnJsB4BBBBAAIETAZJ/7AkIIIAAAtEJXHHFFb0xqQu83sKeK1NO&#10;kqokxBxOnpwUQwABBBCIVOCOO+7ojYxkci8LKxFAAIGsBEj+ZTWcdAYBBGIXIFkT+wgRnxJIOUmq&#10;+jTHepzmUKVOBBBAoF9gjje7VJ0kSfvHgLUIIJCGAMm/NMaJKBFAAAEEEEAAgWwESJL6DaVy8tt6&#10;3VK82eXnj9M0J7+tKYUAAgggQPKPfQABBBBAAAEEEEBACqhPwcgNMn8ihmSNiiFzetk9lSTFqU12&#10;4cKF9gqWEEAAAQSKESD5V8xQ01EEEChNQF2wczHU3hNSdlJjqfrU7nk5Szj5jbVy8tuaUgggkKoA&#10;x3575Egmtz1YQgCBPARI/uUxjvQCAQQSEVATbJI17QFc8h9+tFtmSQmofVTt06oe1iOAAAIIIIAA&#10;AggggMCyAiT/lvWmNQQQQAABBBDIWIAkqd/g4uTnRCkEEDgRUG80qXMJbggggAACbQGSf20PlhBA&#10;AIFsBNSEWE2gs+k4HUEAAQRWEFDn3CmhqDpTOI+rGFWf5nCaUudS2y7ptFSfaAcBBBBAID4Bkn/x&#10;jQkRIYAAAggsKKAuRNUF2YKhRdWUcooqSBGMGsuU+yS6Omk1Tn58yslva0otKcBYtbXVP/zAqe3E&#10;EgIIIJCjAMm/HEeVPiGAAAIIFCGgLtiWTGqpGIoYgJ5OKnucerBYhQACCEQowHk8wkEhJAQQmCxA&#10;8m8yIRUggAAC/gIqAaAmmv4151WSf/iR13jSGwS6Auqcp86R3e1LWcapjJFW+70a/zJUzvYSp7Mm&#10;rEEAAQR8BUj++UpRDgEEEEAAAQQQQACBWoAkhN9usJSTSpKp9v2iz68UX/vNb0zpEQIIIOArQPLP&#10;V4pyCCCAQGICXAz5DVjqTuriVvXLTyW/Ujj5jSlOfk6UQgCBfAXU66c6P+YrQc8QQCAnAZJ/OY0m&#10;fUEAgSQE1ORRTTaT6NQMQeI0A+qEKtX+qcZpQlNsigACCCCAwBkB9XqjXp/OVMAKBBBAoGABkn8F&#10;Dz5dRwABBBBAAIGwAuoiVF20hm09ndpwSmespkSq9ns1/lPaSnlbnFIePWJHAAEE0hAg+ZfGOBEl&#10;AggggAACCCAwuwBJCD/ipZxUkky17xd9fqWUU349pUcIIIAAAgiMEyD5N86NrRBAAIGoBdSFEBeM&#10;UQ/bqODUmKp9YFQjGWyEUwaDSBcQGCigjvuB1WRTnH/44TeUvH76OVEKAQTSEiD5l9Z4ES0CCGQg&#10;oC5GmGy2B3cJJ2Wu2m5HWM4STuWMNT1FAAEEEOgXYG7Q78JaBBBIQ4DkXxrjRJQIIIAAAgggELkA&#10;SVK/AcLJz4lSCKhjpVQZlXzDqdQ9gn4jgMAQAZJ/Q7QoiwACCCQiwEQ4kYEiTAQQSFJgiSSEOo+r&#10;tmOEVLGqvsXYhyViUk5LtE0bCCCAAAL5C3zyk5+sSP7lP870EAEEENgKcIGxpdg8UBegOLWdclhS&#10;Y6r2gRz6PKYPOI1RY5s1BdQxrPblNWNds22c1tSnbQQQQGBdgSc+8Ykk/9YdAlpHAAEEEFAC6sJN&#10;XcCoenJfv4STMldt526u+oeTkmE9AgggMF3g4OCgtxJ17u0tvGelqovXuz1wPI0AAtEL8Mm/6IeI&#10;ABFAIDcBNYFUE87c+k9/EECgbAF1rlPnxlK1lFOpHjn3e4mkVs5+9A0BBBBAYL8Ayb/9RpRAAAEE&#10;khNQF41cXCc3lASMwKICJCH8uNd0Suk8voQTr3d++yylEEAAAQTKFiD5V/b403sEEECgaIEcLhq5&#10;uPbbhZdw8ouEUggggMDyAjm83i2hhtMSyrSBAAJrCJD8W0OdNhFAoGgBkhB+w4+TnxOl4hHgojGe&#10;sSASBBBAAAEEEEAAgYsCJP8uWvAIAQQQQAABBBBAYGYBkqR+wDj5OeVQSn2V+/j4OIfuBesDTsEo&#10;qQgBBAoUuFdOfb5w4UL1la98pfre975XPexhD9v83Oc+98mpi/QFAQQQ8BJQF41eG1MIAQQQQGCn&#10;AEmInTzbJ5dwUq93qu1tcIU9wKmwAae7CCCAQEdg1eTf05/+9OqrX/1qJyS9qMp+7nOfq175yldW&#10;3/72t1sbX3bZZdX1119fvf71r6+uvPLK1nMsIIAAAiUKqK/SlmhhfVYXQyk5qQtcPjHS3qtxanuo&#10;JZyUDOsRQKAEATUvUOfGEkzoIwII5CGw2td+f/KTn1Rf//rXJynefffd1Vve8pbqec973pnEn1Vs&#10;z58/f756xjOeUd12222T2mJjBBBAAIFlBdREm6TWsuNgramLoZSSpEuo4bSEMm0gUI6AOqeUI9Du&#10;qZoX4NR2YgkBBBDoE1gt+feNb3yjsgTglNtNN91Uve1tb6t++tOf7qzmjjvuqF70ohdNTjbubIQn&#10;EUAAAU8BNXklqeUJSDEEEEhaQF2o55BMVn0bM2Ah6xrTfoht1OtdDn0L4ePqUE7uee4RQAABBBCY&#10;KrDa1367X+F96lOfWj34wQ/27o8l9N761re2yl933XXVS1/60k099lXgN73pTdWdd965KfOjH/2o&#10;et3rXldZwpAbAgggkLuASiRygZH7yNM/JaD2fZIQbTGc2h5qSTmp8iHX55AkDemhjmGcQipTFwII&#10;IIBA6gLRJP9e9rKXVddcc42354c+9KHqrrvu2pa/6qqrqne9613VAx7wgM06+4cfV1999eYTf67Q&#10;Zz7zmcouiJkMOBHuEUAAgXgF1MW1utAb05MckqQ4jRl5tkEAAQTKElCvnVwXtfcDnNoeLCGAQD4C&#10;q33t92tf+9pW8fLLLx/0qT/b8JZbbtlubw+e/exnbxN/7okbbrihevjDH+4WN/cf+9jHWsssIIAA&#10;AksLLJGsWbpPtIcAAtXmDcY+B3XM95VlHQIIIIAAAggggAACoQVWS/41v/Zrn9Kz/8xrtwsXLlT/&#10;/M//XP37v/+77OuPf/zjM/8l+AlPeEJveftvv83bl770peYijxFAAAEEEEAAAQQWFMjhE7dLcOXg&#10;pBLf6tNVS7jG2AZOfqOCk58TpRBAAIE+gVW+9vuDH/yg+u53v7uN59prr60+9alPVX/0R39Ufec7&#10;39muf9CDHlQ98YlPrP7gD/6gut/97rddb/8l2BKAzZslEPtu3U/+feUrX+krxjoEEEAgKwF1YaUm&#10;zll1ns4ggMBoAXWOUOeU0Q0lviFO8QxgDknSeDSJBAEEEEAgV4FVkn/NT/0Z7Kc//enqgx/84Bnj&#10;733ve9Vf//VfV7fffnv153/+59VDH/rQTZnvf//7rbL3v//9K/vqcN/tiiuuaK3ubtt6srPQTRx2&#10;nt4uPu5xj6se+9jHbpd5EKeA7Wfc8hNIcVybf/agOSL25sc73vGO5qrRj5tvpDQr+ehHP1qp9pvl&#10;1n5s42qfBO+72Se4QznZ34Ltu335y18O1kZf/SHXLeHUfd128d96662V/UMt39uax2tKTr6ec5RT&#10;Tv/93/8tj4mh4xpqf5qj/751jnHyrduVW9Np6Ji6mLv3uTt1+zt2eQmnj3/8473hWfI01GtqbwMB&#10;V+LUjxnqeO2vnbVrCTCua8kPa/ezn/1spa4nhtW0QOl7Vri95z3vuaf+tF/vzyMf+cje9U9/+tPv&#10;ufvuuzfR/v3f/32rzOMf/3jZi3/5l39pla0Tevf89Kc/leXdExYft7wE3v72t+fVIXqzEUhxXL/5&#10;zW/eU5/ez/zUnyQJNqrnzp07U7+1WX/KOlgbc1Zk44qTn3BKTmseryk5+Y38PKXGOA0d1xtvvLH3&#10;/HTTTTfN06kZah3jNDSMNZ2GjqnqW+5Oqt9D1+PkJ4ZTv1Oo47W/dtauJcC4riU/X7tr5pje+973&#10;3hPkb/7VybTqJz/5yc6fOnG3TWV238m8733vW/3xH/9xddttt1Vf/OIXK/tPvo95zGO25e2BfV3X&#10;fTrwhz/8Yeu5Sy65pLXcXOg+Vw9l1d2+WZ7HCCCAAAIIIIAAAvMJqK8Qq6/SzhcJNSMQh4Da99Wx&#10;EkfUy0eB0/LmtIgAAvkIBPnar3019zWvec1OlV/5lV+p3vCGN2zK2In7V3/1V7fln/WsZ1W/9Eu/&#10;tF1+xCMeUd18883VM5/5zNbX0/7mb/6msnqaf//PNur+/b9tRT3PXXrppdV97nOfZhEeI4AAAtkJ&#10;qAsGNXHODsCzQzh5QlGseAF1rJQKo86lIZ1UXartGMdCxar6NqYPqi7V9pg22AYBBBBAAIHUBYIk&#10;/4Yi/OZv/ubeTey//77gBS+ofv/3f39b1v7Rh93sb/w1b3fddVdzsfW4+1x321ZhFhBAAAEEEEDg&#10;jEAOF9cqEaD6dgbBY0XIujyam6WIcpqlMSpFAIHFBNT5iWO+PQQ4tT1YQgCBfASCfO13Lg77L8DN&#10;23/9139V//mf/1l1/4nHnXfeKf8w/Le+9a1mFdUDH/jA1jILCCCAwNICaqKtJpxLxxdLezj5jQRO&#10;fk5rllJjtGZMa7atznU4rTkqtI0AAggggAACOQsE+eSfTdbqf8ix08l9rfc//uM/qn/7t3/blrWv&#10;4F533XXb5eaD//mf/2kuVve61702n/r7uZ/7uc1/923+7b76D8CeSQraxra+eav/oUhzkccIIIAA&#10;AggggAACCEQnkEuS1K4T+vpi60IkfPvqtsEMUfeSO4XF29eXUE5L9mXOtnCaU5e6EUAgZ4Egyb/H&#10;Pvaxlf343Owfdzz/+c/fFrW/wfd3f/d31UMe8pDtOvfgH//xH93DzX39n3qrn/mZn9k8tr8L+PnP&#10;f377/Cc+8Ynq0Y9+9HbZHtg/GTl//nxrnUo0tgqxgAACCCQu0HcBYV1K7WJo7mFQTnO3S/3rCHDR&#10;6OeOE05+ApRKSUC93jEvSGkUiRUBBBAYL7D4137tE4CW8HM3+0/B73znO93i9v673/1u9Rd/8Rfb&#10;ZXvwi7/4i9vlpzzlKdvH9uD973//ma/+fvjDH66Oj4+35ew//z75yU/eLvMAAQQQQCBuAXVRoi5i&#10;QvVGtRuq/tD1qHhDOal6VLuh+0d9CCCAAAIILCHA690SyrSBAAJrCFzMwi3Uun1lt/vpuw9+8IPV&#10;61//+uqLX/xi9Y1vfKNy/9X3Bz/4wTaqn/3Zn61+67d+a7v8tKc9rbrvfe+7Xba/+/fiF7+4uv32&#10;2zcJvw984APVG9/4xu3z9uD666+vrr766tY6FhBAAIE1BFTSRE0614iRNhFAYJiAOn7V8T6s9nxK&#10;45TPWNKTcALqPKGOl3Atp1UTTmmNF9EigEA8AkG+9ju0O3/yJ39SPetZz6pccs8+/feXf/mXmx9V&#10;1x/+4R+2Enf2jzte8YpXtBJ8X/jCF6rnPOc5vVVcfvnl1ate9are51iJAAIIIIAAAgggsFvAkhDq&#10;wnv3lnk+axZ9iZlQTn11m2RqY7CWU557Hb1CAAEEEEBgnMDin/yzMG0S8OY3v3nzzzv2hW1/4+93&#10;fud3qmc+85lnij73uc+tXv7yl1eXXXbZmeeaK6666qrNV4sPDg6aq3mMAAIIZCmQywVjloMzU6dU&#10;MkDtCzOFEX21OPkNkXLy25pSCMQhwH7cHgf1eoBT24klBBBAIFeBVZJ/hvn4xz+++uQnP1m98IUv&#10;rO53v/ud8bWEnv0TkY985CPVi170ojPP2wr724EveclLqve85z29/zDk3ve+d/WkJz1pU8djHvOY&#10;3jpYiQACCKwhoCbbanK+RowxtDmnk7JWbcbgQQwIIIAAAgggMJ8Ac4P5bKkZAQTWFVjla7+uyz//&#10;8z9f/e7v/u7mx60bc/+oRz2quuWWW8ZsyjYIIIAAAgggsEOAC6EdOI2ncGpg7HionHZswlMIIIDA&#10;VkC9Qce5ZUvEAwQQQKBXYLVP/vVGw0oEEEAAgckCagKsJsyTG6QCBBBAYKJATucndQ4eQhSijiHt&#10;zVlWjW1OfQzhh1MIRepAAAEEEFACJP+UDOsRQAABBLIWUBee6gIsa4xCOqfGVu0LhbCc6SZOZ0h6&#10;Vyin3sKBVq7RZqDQZ6lGHbs4tblxanuwhAACCJQoQPKvxFGnzwggsLqAujBRE/TVA14pAJz84Od0&#10;UvukatMv4vxK4ZTfmNIjBBBIR0Cdg4f0QNXB690QRcoigECsAiT/Yh0Z4kIAAQQQQAABBDIT4OI6&#10;swH16M7BwUFvKbUv9BYuYCVOfoOsnPy2phQCCCBQrgDJv3LHnp4jgECmAuqCineu2wOOU9ujhCV1&#10;0aj2hRJM+vqIU5/K2XVzOql9kvN4exxwanuoJeWkyrMeAQQQQCA/AZJ/+Y0pPUIAAQQQKEyAJERh&#10;A053EUAAgQACJJPbiCpJilPbiSUEEEhTgORfmuNG1AggkLjAnMmaxGla4ePU4mAhYgEuGv0GByc/&#10;J0ohgAACCCCAAAIhBUj+hdSkLgQQQAABBBBAAAEEJgqUkCQ9Pj6eqJTX5urTZTi1xxmntgdLCCCA&#10;gK8AyT9fKcohgAACiQioi0b1KbpEukWYCCCAQFQCJCH8hkM5+W29u5R6vZuzzd0RxfksTnGOC1Eh&#10;gAACSwqQ/FtSm7YQQAABBKIRUBdDKSZJ1YVuiE+M4BTNLrtYIHPuT4t1goYQQACBgQLq9U6dEwdW&#10;T3EEEEBgVQGSf6vy0zgCCJQqoCaSIZI1OZnilNNo5t0XddGYYjJ5zpFSTnO2Sd0IpCCgXu84Ztqj&#10;h1PbgyUEEEDAV4Dkn68U5RBAAAEEEEAAgYIF5kxCpJgknTMJoaxxKvgApOsIIIAAAghMECD5NwGP&#10;TRFAAIEYBdSnB9WFaox9WCKmnJzU2KoEwhK+MbaBk9+oKCe/rSmFwHIC6hyXYpJ0TjWc5tSlbgQQ&#10;QCANAZJ/aYwTUSKAQGYC6uJaTdAz6753d3DyppqtYE5J0tmQqBgBBBBAIHkBNQcjmZz80NIBBBCo&#10;BUj+sRsggAACCCCAAAITBUiS+gHiNM3Jb2tKpSjAm11+o4aTnxOlEEAAga4Ayb+uCMsIIIAAAggg&#10;gAACZwTUp2LOFCxkxRpJCNVmzOQq5hD7E8nkmEee2BBAAAEEYhIg+RfTaBALAgggEEBAXVCpC7AA&#10;TSZZRU5OamxVH5McsABB4+SHqJz8tqYUAgjEJkCS1G9EcPJzohQCCKQpQPIvzXEjagQQSFxAXVyT&#10;rGkPLE5tjzWW1D6pxmaNGGkTAQQQQAABBBBAAAEEtADJP23DMwgggAACCCCAgJcASVIvpgqnaU5+&#10;W1MqRQH1hoo6ZlLsY4iYcQqhSB0IIFCiAMm/EkedPiOAQNYC6kJBTZizxtjROeW0YxOeQqBoAY6Z&#10;9vCrc+qcTqrNdmRxLamYQzipOlSbcckQDQIIIIAAAssJkPxbzpqWEEAAAQQSEEjxolHFrC6MhwyD&#10;qkO1OaTupcuqmFUfl44vlvaUUyzxEQcCCAwTUOc4jvW2I05tD5YQQCAvAZJ/eY0nvUEAgUQE1IRb&#10;TTwT6VbwMHEKTkqFMwmoY1ftwzOFEX21OPkNkXLy25pSCOQtoM6rHDd5jzu9QwCBaQIk/6b5sTUC&#10;CCCAAAIIIIAAAi2BuZIQKunRajzCBRX3VCe1vWovQppWSCpu1c/WxiwggAACCCCwQ4Dk3w4cnkIA&#10;AQRSFFAXCeqiIsU+EjMCoQXUcRO6nVTqU+cLnNojqJzapVhCYF0Bddyy/7bHBae2B0sIIJCXAMm/&#10;vMaT3iCAAALZCaiLEzVJ9wVQ26v2fOtdq5yKW/XTN061vWrPt961ys0Vt3Jaq5+0iwACCCCAAAII&#10;IICAEyD55yS4RwABBBYWUEkIkggLDwTNITCjgDrOZ2wy6qrV+Q2n9rApp3ap9JdK6afvSKnjAKe2&#10;IE5tD5YQQAABHwGSfz5KlEEAAQQSEeACIZGBIkwEIhfg4tpvgJZ2Uu35RbteqbniVq95c7W3niAt&#10;I4AAAgggME2A5N80P7ZGAAEEkhBI+UJIxa4u+pIYkBmCxMkPFSc/J0ohgEA+Aur1Up0P8+n5sJ7g&#10;NMyL0gggkJYAyb+0xotoEUAgIwE16VaTz4y6vnpXlLEak9UDXikAnPzgcfJzohQCCCCAAAIIIIDA&#10;OgIk/9Zxp1UEEEAAAQQQQKAoAZKkRQ03nR0hoN6AUsfOiCay2ASnLIaRTiCAwMICJP8WBqc5BBBA&#10;YE4BdYGgJspzxhJz3cop5piJDYElBdQ5g2OnPQpzOClj1VY7ojiXVOyqrz69UNuqtnzqpAwCCCCA&#10;AAK5CpD8y3Vk6RcCCCCQiYC6kFMXflO6rdqaUudS26rYpzipbVVbS/V1SjsqdtVXn7bUtqotnzop&#10;gwACCIQQ4Pzkp4iTnxOlEEAgXQGSf+mOHZEjgEDiAioxoCagiXeX8BFAoHABdW5T58LCueh+gQIH&#10;Bwe9vVbHTm/hAlbiVMAg00UEEAguQPIvOCkVIoAAAusJqAsELq7bY6Kc2qVYQqBcAS6u/cZ+Did1&#10;fkr5PI6T3/5EKQQQQAABBOYSIPk3lyz1IoAAAggEEZjjolEFxsV1W4YkRNuDJQQQQCA1gRzP43OM&#10;gXKaoy3qRAABBNYQIPm3hjptIoAAArXAkkktwBFAYD4BddGYcjJ5Di2c5lClTgQQmFOA8/icutSN&#10;AAJLCpD8W1KbthBAAAEEEEAAAQQQ2CGQY5JUJVCOj493SOx+CqfdPjk/O8f+lLMXfUMAAQRMgOQf&#10;+wECCCCQkYC6GFKfMsyo63QFAS8BLhq9mCqccPIToFTsAmpeoI7x2PtDfAgggAAC4wRI/o1zYysE&#10;EEBgNoEpn4SYLagVK1YXKFOc1MVQyknSOZxWHHaaRgABBBBAYDEBNS9Qr62LBUZDCCCAQCABkn+B&#10;IKkGAQQQGCrAhHKoGOWXFlAXQyknSecwxMlPFSc/pxxLqdc7tU/kaODTJ5x8lKoKJz8nSiGAAAJN&#10;AZJ/TQ0eI4AAAokLqE/DqYly4t0lfAQGC6hjgSREmxKntodamsNJ7Ysk3dujgFPbgyUEEEAAAQR2&#10;CZD826XDcwgggMCMAnNcNM4Y7mpVz+GUY5J0DqfVBp2GEUAAAQSCCJAkDcJIJQgggEDyAiT/kh9C&#10;OoAAAggggMA8AjkmSeeQwslPFSc/J0ohgMA4AZXo9KlNbcsnbn30KIMAAikIkPxLYZSIEQEEEEAA&#10;AQQQQCAZAZVI8OlAjklSPpnsM/L8LTs/Je3kuz3lEEAAgRIFSP6VOOr0GQEEshVQF5zqwitbiD0d&#10;U057NuPpDATUscA+0R5cnNoeakk5qfKsDyeQY5I0nM7FmnC6aMEjBBBAoGQBkn8ljz59RwCBVQXU&#10;RSNJiPawLOmk2mpHFOeSin3K/jRl2ziViAoBBBBAAIGzAiRJz5qwBgEE8hIg+ZfXeNIbBBBAAAEE&#10;ZhdQicbZG460AZUkxak9YDi1PVhCAIFxAurcqs4x41phKwQQQCAvAZJ/eY0nvUEAgcIF1MRXTZRL&#10;5cKp1JGn3wiEFVDnVnWO8Wldbava8qlz7TIqdtXXteNdq32c1pKnXQQQQCB/AZJ/+Y8xPUQAAQQQ&#10;KFhgysW12lZdoKbArGJXfU2hT3PEiNMcqtQZUkAds2rfDdl2SnXhlNJoESsCCCAwnwDJv/lsqRkB&#10;BBDYKaAuUNREfWdlGT+Jk9/gKie/rSk1RUAds4xJWxWntgdLCCAwXkCdX9V5Zl9LajvVzr76eB4B&#10;BBCITYDkX2wjQjwIIIAAAggggAACyQio5IBKJuzrmNpOtbOvvlieV/Gr/u6Le+x2++pd+/nQTmv3&#10;h/YRQAABBOIQIPkXxzgQBQIIIBBEQF0MqYuJII0mWEmuTmqcVX8THLogIePkx4iTnxOl4hJQ+21c&#10;US4XjTr/49QeA+XULsUSAgggkK4Ayb90x47IEUAgAwE1+WYS2h5cnNoeSy2p/VCNx1Jx0Q4CCCCA&#10;QNkC6nVIvW6N1VLtjK2P7RBAAIG1BEj+rSVPuwgggAACCCCQhYC62OSisT28uTqpcVb9baucXRq7&#10;3dma4loT2imu3oWLBqdwltSEAAIIIHBRgOTfRQseIYAAAgggkLQAF41+w4cTTn4CcZVS+21cUS4X&#10;jUqS4tQeA+XULsUSAggggEDuAiT/ch9h+ocAAlELqIuUMZN1tY1qI2qYTnCqD6rPnc1bi2ob1UZr&#10;44IWlFNBBHQVAQQQyFaA17z20KrXPJzaTiwhgEC6AiT/0h07IkcAAQQQQGBxAS6E2uTqgrFdiiUE&#10;EEAAgZAC6rWIc3JIZepCAIGcBEj+5TSa9AUBBIoWUBNeNUEuGovOIzCzAMddGzjn85Maa9Xntkx7&#10;SW2j2mhvHfeS6oPqc9y9mS86nOazpWYEEECgZAGSfyWPPn1HAAEEChRQF5rqgislItUH1eddfVPb&#10;qDZ21RXbc6oPqs+xxb9UPDgtJU07QwXUsar22aH151Iep1xGkn4ggAAC0wVI/k03pAYEEEBgtIC6&#10;UFET9tENJb4hTokPYMbhq2NV7bMZU9A1BBBAYDGBg4OD3rbUObm38OlKtQ3n8V1qPIcAAqkJkPxL&#10;bcSIFwEEEBACTF4FDKsRQGB1gZzPTyQh/HavkE5+LaZZCqc0x42oEUAAgdgFSP7FPkLEhwACCCAg&#10;BVRCQW5QP6G2yeEd/pAXjTjt2ovKeC7k/lSGGL1cSiDn81NIQ5xCalIXAgggkLYAyb+0x4/oEUAg&#10;cQEurv0GUDn5bU0pBOYT4OJ6PltqRgABBJYQ4Dy+hDJtIIDA2gIk/9YeAdpHAAEEEEAAAQQyF+Di&#10;2m+AcZrm5Ld13KXUp9CPj4/jDnzh6HBaGJzmEEAgeQGSf8kPIR1AAAEETgTURSOfmmMPQQCBMQJc&#10;XPup4RSPkxoLvwjzK6XmBTi1x1o5tUuxhAACCKQtQPIv7fEjegQQQKAIAXWhMuaTEGqSn0OSFCe/&#10;wyGkk1+LlEIAAQQQSE1AvVak1g/iRQABBEyA5B/7AQIIILCigJpYjklqrdgNmkagWIGck8nFDiod&#10;n0VAvd6pY2iWIBKoFCe/QcLJz4lSCCCAgBMg+eckuEcAAQQSF1AJQzVBTry7hD9AgIvrNpY6JnCa&#10;z0nZ5vyJW9XntnJ7SW2Tg1O7p9OWcJrmx9YIIIAAAuUJkPwrb8zpMQIIRCRAEsJvMEI65ZwkVU5+&#10;yu1SOTu1ezptSTlNq5WtEUAAgekCJEn9DHHyc6IUAgikLUDyL+3xI3oEEEAAAQQQiFAgZCI2wu4N&#10;Dokk6WAyNihUQJ07VIKqUKYKp1JHnn4jgMBYAZJ/Y+XYDgEEEIhMQF0YqAlyZOETDgIIRCagzh3q&#10;XDMmfNXGmLrW2kb1YYyTSpKqNtbq85h2VR9wGqPJNggggAACCAwTIPk3zIvSCCCAAAIrCIS8aFQX&#10;mqqNFbo7uknVB9Xn0Q0lviFOiQ8g4SOAgJdAzslkLwDPQjh5QlEMAQSSFiD5l/TwETwCCKQuQBIi&#10;9RHMN36VMFT7bL4Su3uG024fnkUAAQQQQAABBBBYX4Dk3/pjQAQIIIBAEAGSEEEYqQQBBGYQ4Pzk&#10;h5qzk3rjQPXZTyy/Ujj5jSlOfk6UQgABBJwAyT8nwT0CCCCAQBEC6kJTXUgUgdLTSeXUUzS5VWqs&#10;c+7zmEHCyU8NJz+nkKXUsarGImTb1IUAAggggECKAiT/Uhw1YkYAgWwE1IWKurDJpuMDO4KTH9gS&#10;TqoNvwjzK6WOVZzaY41T24MlBJYQ4LjzU8bJz4lSCCCQtgDJv7THj+gRQACBrYCavG4L8AABBBBA&#10;IGoBdR7PJZms+qH6rQZLlVf1q3piXa/6ofodaz/mjgunuYWpHwEEchIg+ZfTaNIXBBBAoEdATY57&#10;ihaxSl084VTE8G87qcZb7R/bDQt7gJPfgOPk50SpZQXU+Uztr8tGR2sIIIAAAksKkPxbUpu2EEAA&#10;gR4BNQlXk/aeKopYhZPfMIdyUvufqt8vuvxK4ZTfmNIjBBAoS4DzeFnjTW8RKFWA5N//b+8+oKU5&#10;y8KBTwolVClK/38ISAA5gIDBREJVlBLKiQUkCQIemjQL0gkIhIOolCBdipEcupQDAaQEEYIBpApE&#10;RPioogm9Q8I/z4bZOzN3n72ze3fvTvnNOd+3U955931/z+zemWenjDXy+k2AAAECBAgQ2COBsR5c&#10;Z/3eI/bOvU324wGneqg41T2yKU6ZjPkECBDYLiD5t93EHAIECHRCYJGDoaxstmPciQ6uqBFZ32dV&#10;v0jZWev3YV4W8zH0fZH4cGqnxWl3Tu3W3iqVfU6zOGytOa4xTu3izamdk1IECBAYg4Dk3xiirI8E&#10;CHRawEFdu/Cs02mddbfrXbdKZQeM3Wql1hAgQIAAgd0LZH/z7Bvs3lYNBAh0R0Dyrzux0BICBAgQ&#10;INBpAQdC9fA4YKx7ZFOcMhnzCRDYjUD2Nyn7ztnNe1mXAAECfReQ/Ot7BLWfAAEC5wpkO7rZjvFY&#10;0TiNNfLb+519NrJtZHsN457DqR7/VWxPmWlWd70F/ZjK+pL1fVavsrJZ3bPq6Pq8rC9Z37veH+0j&#10;QIAAgc0LSP5tPgZaQIDAyAXs5LfbADjtnVN2gJnFoF3LhldqDE5iPrztVo/GITCG76dxRFIvCRAg&#10;sBoByb/VOKqFAAECGxXIdvI32ihvToAAgXMFsu+nMSQWs76PdcPYt2/fzK5zqrNwqntkU6twyra9&#10;MXw/Za7mEyAwTAHJv2HGVa8IECAwEbDzWt8QxrCTv86Dobpmv6dW4dRvgXat57Q7p3Zrn1dqDN9P&#10;i3hkZTllMvX5nOoepggQIDB2Acm/sW8B+k+AwMYFHFy3CwGndk7rLCWZXNd1cF33yKY4ZTLmEyCw&#10;aQHfT5uOgPcnQGCvBCT/9kra+xAgQIAAAQIECBBIBCQhEhizCSQC2Q9S+/fvT9YwmwABAuMVkPwb&#10;b+z1nACBAQlkB43Z2XID6vpCXeG0ENegCztoHHR497xztqd25Ktwyr7Hs7rbtaxbpbK+LJLUGoNT&#10;t6KmNQQIEOi2gORft+OjdQQIjEBgFTv5I2AqOLWL8iqcsoNGyeR2MRhSqVVsT0Py0BcCBLojkH0/&#10;ZX/DZrU8K5vVPasO8wgQINAHAcm/PkRJGwkQIECAAIHOCWQHjZKk9VCNwSlLFGR9rwudN7VI2Vnr&#10;92HeKpz60M/dtpHTbgWtT4AAAQJNAcm/pohpAgQI9FAguxQoO4DoYRfTJi9ywDwGpyzmq3BKg9DD&#10;Batw6mG3F24yp4XJVr6CZHKddJHvsvqa45riNK546y0BAgR2EpD820nIcgIECKxZwMF1O+DMqd3a&#10;Sq1CQAzqilkyuV7KFCfbwF4ISJK2U+ZUd8qSpJzqTqYIEOi/gORf/2OoBwQIECBAgECHBCRJ2wVj&#10;SE5ZX7LEwiyhLEma1T2rjr7OW8Spr31cpN1ZzDnVFTnVPUwRIEBgnoDk3zwdywgQINATgeyAINsx&#10;7km3Vt7MzGnlb7TBCrOYj6Hvi7BzaqfFqZ2TUu0Esu2p3drnlRpzkpTTIgLtymbbU7u1lSJAgEB/&#10;BCT/+hMrLSVAYKAC2cGQZE094Ot0yuqut2A8U9m2x2k824CeEiBAYMwC/t6NOfr6TmCYApJ/w4yr&#10;XhEgMDIByZqRBVx3OyHgc9cuDJw4tRNQqhTIEk/ZZ6lcb2yvnMYWcf0lQGA3ApJ/u9GzLgECBAj0&#10;SiA7cMoOIHrVuR0am/V91mpZ2TE4zfIY87ws5tk2MlYrTu0ivwqnbNvL6m7XMqUIECBAgMCwBST/&#10;hh1fvSNAgMBgBLIDu+xAcDAdX7AjmdOC1Qy+eOa0yPaUlc3qHjxq0sHMKSluNgECKxDIPne+n+q4&#10;nOoepggQGK6A5N9wY6tnBAj0RCDbEc92SGd1Kyub1T2rDvMIECCwlwJD+37K+pN9Pzets3JZvc31&#10;xzI9Fqcs7ln/xxL/Zj85NUVMEyBAYLaA5N9sF3MJECBAoIMCu93Jzw6asno7SNCqSVl/sv43K83K&#10;ZfU21+/LdNafrP996deq28lp1aLjrs/2tDfxz77HMv+9aVX33oVT92KiRQQIrEdA8m89rmolQIDA&#10;QgLZzni2U7pQ5QoTILAWgezzmX2e19IIlRIgMEiB7Hsk+94ZJEKLTnFqgaQIAQIEzhWQ/LMZECBA&#10;oOcC2YFAtkPc8+5qPgECeyyQfZdk3z3N5mXlsnqb6/dlOutP1v9mv7JyWb3N9fsynfUn63+zX23L&#10;NdczTYAAAQIExiwg+Tfm6Os7AQKdEdjtwVBnOrLmhuzGaUwHjJzabYi7cWr3DkoRILBXAtnnea/e&#10;v2vvk/3N41SPFKe6hykCBIYrIPk33NjqGQECBAi0EHAg1ALp3CKc6k4OGOsepggQIECAAAECBLor&#10;IPnX3dhoGQECBFoJSEK0Yioyp3ZrK0VgvAJZ4rfNZyork9U5VuUxOWWxzwyq20SbMtXyfR7fjVOf&#10;+71o2zktKqY8AQJjFZD8G2vk9ZsAgV4IjOlAp01A1rGTn9XZpj1dLZP1qc32lJXJ6uyqQZt2ZX3K&#10;DKp1ZmWyOqvrGh+mQBb7bFsZpsJmepXZb6Y13pUAAQIECHRPQPKvezHRIgIERiiwmwOX7MByN3WO&#10;MAS6TIDAGgR8P7VDzZzard2vUvv27ZvZ4DEZzARozNyNU2Z5qUtdqvEu/Z9ch5P9p/5vF3pAgMB2&#10;Acm/7SbmECBAoDMC2Q58Zxq4xw2xk79+8DFtc+vYntYfob1/h9047X1rN/eO63CShKjHM/t+4lR3&#10;MkWAAAECBJoCkn9NEdMECBDYgEB20LiBpnjLAQhk21N24Nymyw6u2yh5MEpTKdvmbE9NKdMEVieQ&#10;fe6GeObfbtQyJ99Pu1G1LgECXRWQ/OtqZLSLAAECLQWyndcsAdSyWsUIECBAYI8Esu/xISYhsj7t&#10;379/R21ORdHGaUfIARXYzfY0IAZdIUCAwI4Ckn87EilAgACBzQnYyW9n38YpO2iUJG1nPMRSDhrb&#10;RZUTp3YCSnVFIPt758y/eoQyp3opUwQIEBiGgOTfMOKoFwQI9FwgO7juebdW3nxO7UgzJ0nSdn5t&#10;SmUHjZLJdb3MqV7K1JgEsu8n20p9K+BU98im1uGU1Zm1wXwCBAj0QUDyrw9R0kYCBEYr0OZgKEvo&#10;jGnnlVO7j0gbp3Y1DaNU9hnhVI/vOpyGmCTdjVO2zQ3Rqb51LTbFaTEvpQkQIECAQCkg+VdKeCVA&#10;gMAGBbKDxg02qZNvzaldWHbjJJnczphTOyelCBDYe4EsSeqy372PhXckQIBAVwQk/7oSCe0gQIAA&#10;AQIECAxMQJJ0YAFdQXeyHyeyhNUK3nJQVXCqh3M321Nm6YzburEpAgSGISD5N4w46gUBAgMVyHZM&#10;q93NymQ7xNV1xzQ+Jqcs9pnBmLaDal85VTXycU65TXXJbpwkSauS+fiYnLLtKdfZWpI5XfrSl94q&#10;ZIwAAQIERiUg+TeqcOssAQJdFdjNTn5X+7SOdmVOklqr084sM/vVvXO/asqc+tULrSVAgMB4BbIk&#10;qb93490m9JzAkAUk/4YcXX0jQGAUAlkSws5rPfyc6h6m1iPgc1d39bmre5jKBbJtJV/DEgJFkX3n&#10;2p5sHQQIEKgLSP7VPUwRIECAAIHeC+zmYCg7YMrq7DNW1qfMoM99XUfbOdVVd7M9ZZZZnfV37tfU&#10;bvrEqSgyg+pWkJXxwI+qknECBAiMS0Dyb1zx1lsCBDoqkB0MZTvwHe3G2pvFae3E3qClQPbZzLbR&#10;ltV2sthu+jQmp90Ej9Nu9Kw7doHsOyr7XJVe2fKsvnI9rwQIEOijgORfH6OmzQQIEKgI2HmtYMwZ&#10;5XQeTuYwh27Qi7KDPE7tws6p7mR7qntkU8s6ZdtbVl/2/n2Zn/Urcyj7lS135l8p5JUAAQLjE5D8&#10;G1/M9ZgAgY4KLLuT39HurK1ZnNrRZk47rZ0dNC5b307vZ3k/BMS/H3HSSgJjFMi+n7K/Z6VRtjyr&#10;r1zPKwECBPooIPnXx6hpMwECBAgQWFIgO9hZsrrRrpY5ju2gMXMoN4xs+VCdsn5lDpxKgfNed3Kq&#10;lx7+1LLb0/Bl9JAAAQIEFhWQ/FtUTHkCBAisSWCZnfzsQCmra01N39Nqs75lFtG4bFlW1552aE1v&#10;tkzfMqc1NbET1WZOY7SYF5DMad46lhFYtUD2ubR91qUzJ5f91p1MESBAYEwCkn9jira+EiBAgACB&#10;JQQcWNfRsgPreilTBAgQILBJgZ2+q7Pl/uZtMmremwCBdQlI/q1LVr0ECBDYAwE7ru2QOXFqJ7C7&#10;UmM8YMw+WyGZLRuyU9a3zIJT/TM3z6lechxTy2xP45Cp9zJzqpcyRYAAgXELSP6NO/56T4BAhwSy&#10;nVcHQ/Ugcap7ZFOcMpn6/GWcss9kVlf9Hfs5NeS+9TMi42v1GD93y0SZ05ZaZhElsmW+67b8jBEg&#10;MCwByb9hxVNvCBAYmYCd13YB57TllFlEiXnLtmowNkaBffv2zez2vG0mWzbkg2tOMzeTbTOXcdpW&#10;yQhmcGoX5Myp3dpKESBAYBwCkn/jiLNeEiDQA4Fs5zU7gO5Bl9bSRE7tWDOndmvXS0nW1D2yz+SQ&#10;neoCpgjsvYDPXTtzTpzaCShFgMDYBCT/xhZx/SVAgAABAgQI7IGAJEQ7ZE67c2q3dj9LZT8o7N+/&#10;v58dWlOrOa0JVrUECAxKQPJvUOHUGQIExiaQHTSu8qyvrpkus5OfOXWtb6tsD6dVaqprme1pjGqc&#10;2kV9lU5ZXe1aMrxS2d87TvVYc6p7mCJAYPgCkn/Dj7EeEiDQE4Fsx3zeL/zzlvWk2xtt5pCTpKuE&#10;HbLTMp+77KBxyE6r3J7URYBAO4Hs+yn7DmpX6/BKcRpeTPWIAIHVC0j+rd5UjQQIENi4QLYjvPGG&#10;raABWd/mHQyNMUnKqd3GtoxTu5qHVWoZp+wzOeQkKad22/0qndq9o1IECBAgQGDcApJ/446/3hMg&#10;0CGBZQ6GOtT8XjYlM+9lZ9bYaE513CyZzKnuZIrAXggMOZm8jN8Yk+6clhGwDgECYxOQ/BtbxPWX&#10;AIFBCWQ7+ZIQgwqzzhDYuED2nZJ9B0WDJUnbhW2MTrandtvGMk7tah5WKU7DiqfeECCwHgHJv/W4&#10;qpUAAQILC9h5bUe2jFOWoMjqateSbpfK+pZZRG+yZVld3RZo17qsb5lFu1qVGquA7Wmske9Ov8eY&#10;TF5Gn9MyatYhQKDPApJ/fY6ethMgMHqBLEGRHYCOHgwAgRUI+Ny1Q8yc2q2tFAECBAgQIECAwKoE&#10;JP9WJakeAgQIENiowLxEQ7ZMkrQesjE6ZdtAZhFi2bKsrrpyP6eyvmUW83qZ1TVvnb4vm+eULRuy&#10;U9a3zCLiny3L6ur7NhPtz/qWWQyhWQVhTwAAQABJREFUz8v0gdMyatYhQGBsApJ/Y4u4/hIg0FmB&#10;ZXZex3gAkDl1NrAbaljmNMZtZkMhGP3bZttatm0OAWzIfRtCfMbQhzF+7paJK6dl1KxDgECfBST/&#10;+hw9bSdAYDQC2U5qBjD0A9Csf5lTNj+rJ3M1f5gC2XaQbTfDVNi5V5nTWWedtfPKIyqROWXbUzY/&#10;q2colFn/Mo9sflYPp7oAp7qHKQIECIxNQPJvbBHXXwIEOi0w9J3zTuMPsHHZ9pQdRGfzs3oGSNaq&#10;S5xaMRWZU7u1lRqrgO2mXeQ57c4p8/P3rp2rUgQI9E9A8q9/MdNiAgQGLJDtdM7aSZ01L2iyOobE&#10;lvVxlsmseUOymNeXRZzm1TP0ZZzaRThzWvTMv6yedq3ofqmsf9l3UTY/q6f7Au1auGj/OLVzHWup&#10;RbensTrpNwEC4xWQ/Btv7PWcAAECoxZwoFAPf3ZgXS9lipNtgACBLgtk31H+5nU5atpGgACB9QtI&#10;/q3f2DsQIEBgLQJ28NuxcmrnlJVywJjJ1Odzqnv43NU9Yioz2V5yHHOyzwyndvHnVHdadHvK/LJ6&#10;6u9migABAv0TkPzrX8y0mACBAQtkO53ZTuqAKeZ2jdNcnunCRZyybSyrY/omAxjJ+jjLZNa8IMjq&#10;GADPtAtZH2dd9ps5TSsb8EjmNKvLmdMidcyqd2jzxuy0yLYwZqehbfP6Q4AAgVULSP6tWlR9BAgQ&#10;2CMBO/ntoDltd5plMmve9jWHOWffvn0zOzZmk5kgK5i5SCJjBW+3kSoW2Z6ybYxTPXSZU73UMKcW&#10;2Z6GKdCuV4s4ZdvTGD537TSVIkBgiAKSf0OMqj4RINBbgUV2XnvbyRU0nFM7xMyp3drnlXIwVNca&#10;80Fjtj2deeaZdaRzp8bstA3DjLUJ+H6q0/rc1T2yqcwpK28+AQIEhiAg+TeEKOoDAQIECKQCdvJT&#10;GgsIENhDgf379297t+z7acxJrUWctoGOfEa2PY2BJfvMzNqeMo+sjqy8+QQIEOiTgORfn6KlrQQI&#10;DF4g2/GctfOa7eRnZ+cMHu/cDs5yyvo9BifbUxb9+vxFnOprjmsqc5p1z79xydR7mznVS5lahdMq&#10;6uh6JLI+LvL3Lquj631fRftm7SvNmhfvNWanVVirgwCBbgtI/nU7PlpHgACBicCsHdVsx38MO6+L&#10;9JHT9g/RItvT9rWHNyfbnmY5zZoXImNOJs9K/nHa/jmZZTJr3ti3p8xku+g45izy/TQOkdm9zJxm&#10;lzaXAAEC4xOQ/BtfzPWYAIEOC9h5bReczMlBYzu/RUpl1ovUoez4BLKk+/gk9HgVAtl3+xiS7ov4&#10;cWqnlTm1W1spAgQI9FNA8q+fcdNqAgQIFHZebQTLCth2lpXLLy0fc5J01pl/mfAYnLI+zvrcZUnS&#10;rI7MdUjzZzkNqX+L9iXbFjjVJVfhJJlcNzVFgMCwBCT/hhVPvSFAoOcCq9h5zeroOU2t+VkfZx0M&#10;zZoXlWV11N6o5xOL9JHT9mBnJttLjmPOItvTOET0cjcCi2xPkqTtpDlxaiegFAECYxSQ/Btj1PWZ&#10;AIFBCGSJiUUOqAYBsUMnOO0A9LPFnDi1E2hXyvbEqZ2AUssKZJ+xZevr+3rZvg+nvkdW+wkQWJWA&#10;5N+qJNVDgAABAnsmYCe/HTWn1TtlB5KZdbsW9KNU1sdZl/1mTv3o6e5amTnNMpk1b3fv3p+1V+GU&#10;1dEfhZ1bukgfs+1pkTp2blH/S2RO/e+ZHhAgQCAXkPzLbSwhQIDAngtkO+izdlRnzYsGZ3XseWc2&#10;9IaZy4aa09m3bTo1pzvbcA3bqED2/dJ2+8nW32in1vDmWT85LYeduWXOy71Ld9fK+pm5dLcn623Z&#10;bp2y9dfbarUTIEBgbwQk//bG2bsQIECgtUC282knv06YOdVLFUXm1nb9Zn19m95tP3e7fl+8sn42&#10;t5/mdNm/bP1yuVcCBLYLZJ+b7HO2vYZxzGnrlLll649Db/t+AKexRF4/CRCoCkj+VTWMEyBAoAMC&#10;2U56dWe1Ol5tcrZutcxQxrO+ZjZD6fei/eDUTozTap2yz2Hm3O7d+1Mq62fTpTld9jBbv1w+lNes&#10;n02X5nTZ/2z9crnXcQnYHsYVb70lQGAxAcm/xbyUJkCAQCcEHAi1CwMnTu0E2pWyPbVzUooAgc0I&#10;+I5q586pnZNSBAgMS0Dyb1jx1BsCBAYsUN1ZrY4PuMtzu5b9wl+1qY5XK8vWrZYZ0zinPNpVm+p4&#10;vsawl2SfnapNdbyqka1bLTP08apNdbza7zE5ZX2t2lTHq05jGm/jNCaPrK+cMhnzCRAgUBSSf7YC&#10;AgQIdEwg23lt08zdrNum/j6UqR4oVserbR+TU9bXzKbqNKbx3Thl647Jr7o9VcerBmNyatPXzKlq&#10;NvTxffv2zexiG5s2xjMr7+HMNk5tzHrY9ZU3OXMa0/a0clQVEiDQCwHJv16ESSMJEBiTQJud/DF5&#10;ZH3NnLLyY52fOVUPgKrjVacxHQxlTlUPTkWxG6eq5dDHM6dsG6p6jOlzV+13Np6ZcaqLccq/nzKb&#10;uqApAgQIDFtA8m/Y8dU7AgQGKpDtyGYHnANl2LFbmdOOKypA4GcC+/fvZ9FCoI2TZE0dMvt+GpNT&#10;1tfq9sSpKDjVPzu7mbI97UbPugQI9FlA8q/P0dN2AgQGKdBmJ796YFRFyNatlhnKeNbXqk11vNrv&#10;MSVJ2zhlB0OciqJqUx23PVUF6uOZU73UsKfafO6GLdCud5mTbaidXxunzLjdO/SrVNbX6r5AZpat&#10;2y8BrSVAgEAuIPmX21hCgACBjQhkO6DZDutGGtmBN92NU7ZuB7q18iZkfbU91akzp2qp6gFkdf6Y&#10;xjOnNtuTZHK7ZPKYtqc2fc22LdtTG71xldnN99O4pPSWAIExCkj+jTHq+kyAQC8FqgdA1fFedkaj&#10;OyWQJbWyA6lONX7NjWnzWeNUD4Ltqe6x6JSkVj1JuqjfWMtn31Vj2p6y2Gc2WXnzCRAgMEQByb8h&#10;RlWfCBDotcBuEgm7WbdvaFlfqzv5p5566sxuZevOLNzzmVlfq07V8Z53d+nmZ05LVzjQFTMn21A9&#10;4G2cJEnrZtkUp/yef9XPHafcqbptVc2q8yVJqxrGCRAYooDk3xCjqk8ECAxeINt5zQ44Bw+yYAc5&#10;1cGy7elmN7tZveDIpzIn21N9w+BU9zC1uEC2DS1ekzUI1M8klSS1RRAgMFYByb+xRl6/CRDorECW&#10;SHAwVA9ZGydm+ZkQbFa3PWXbYv0dhjGV9bW6PVXHq73O1q2WGcp41teqjTOT8++n6nZQNavOz4yr&#10;ZYYynvW1alMdr/Y7W7daZijj8/qa+Qyl7/pBgACBnQQk/3YSspwAAQIbEMh2YMud1/K12bRsvWa5&#10;oU9nPmW/x+aU9bd0Kl9Ln/I1W69cPrTXrL+Zz9D6v9v+cKoLLrs9ZevVax/OVNbfcnsqX5s9ztZr&#10;lhvKdNbf0qd8bfY3W69ZbijTO/VX0n0okdYPAgQWFZD8W1RMeQIECOyBQLbzmu3c70GTOvkW2WWp&#10;4cRqK2S2py2LeWM7OWXbVLbevPfq87J5n7voF6fzopttF6VP+drcFrL1muWGMp31N/MZSr8X7Qen&#10;dmLLOmXrtXtXpQgQINB9Acm/7sdICwkQIFAT8Kt1jSOdyA4c7eDXyTjVPUztTiDbnnZXq7XHLJBt&#10;U77L61sFp7pHNsUpkzGfAIGhC0j+DT3C+keAQC8FsoOa2GnNdlyzs3F6CdCy0fOcsiqydbLyQ5if&#10;9Xne9pStMwSPrA9Zn8NJ0n1LbZ7TVqn6WLZOvdSwprI++9zV4zzPqV5y3FOc2sWfUzsnpQgQGJ/A&#10;wePrsh4TIECgvwJx0Jjt2Pa3V8u3fN++fTNXDqdsGKMfp2xraDd/3vY0xqT7vO0ps/K529rWwojT&#10;lkc2FkaS7ls6PndbFvPGOM3TsYwAgTELOPNvzNHXdwIEOiuQ7bxGg7ODxnnrdLaja2rY/v3711Tz&#10;sKrlVI+nz1DdY9Gp2J6y76cxJv/m+XHa0pn3ueO05ZSN+dxlMvX5nOoepggQGJ+A5N/4Yq7HBAj0&#10;QCA7UH7Xu95VZAmbbJ0edHfpJmZnXcUBY3bQOO9Ac+mGdHzFbNvgVA9c5hSfO9vTltW8z91WKWPz&#10;tic6WwLLOGXrbNU6vLF5n7vs+2mMTlmf5/29y9YZ3lakRwQIjFlA8m/M0dd3AgQ6KzBvRzTbye9s&#10;ZzbUMEnSLfh52xMnTlsCux/Lvp8k3eu2nLY85n0/cdpyMtZOYN721K4GpQgQIDBMAff8G2Zc9YoA&#10;gZ4LZDuv2YFQdDc7K6DnFHObv4zT3AoHupBTu8By2r1TZpjNb/eO/SyV9Tm+x7Nl2fx+CrRrddZn&#10;TnW/eU7ZvoGk+5ZhGHHa8jBGgMD4BCT/xhdzPSZAoMcCseOaHQD0uFsrb3q2gx9vNMYk6TzgzIrT&#10;llpmZHvaMoqxcJpnVS897ilO7eLPaWenMHIG985OUYJTOyelCBAYpoDLfocZV70iQKDnApHgy5J8&#10;2cFQVr7nFHObP6/PnLboMqfMaGvNcY1lTqHAamtbmOeUPZ11jMnkzCm2pWx74rS1nYWR7WnLI9ue&#10;okTmtLX2eMYyp3mfu/Ho6CkBAmMWkPwbc/T1nQCBTgtkO7CzGr1I2Vnr93neGA+Wl4lXto1kSYis&#10;/DLv3ad1Ft2exuq0aL8XLd+nbWZeW7N+Z5+7eXUNedmin7shW8zr26Lb01hdM6csSTpWp3nbmmUE&#10;CAxPQPJveDHVIwIERiiQ7eiOkGJul8e8g28bmbtpLLVwzKZj7vsiG8uiTouWX6QtQyo7VqdF+71o&#10;+aFsI2Pt91Dipx8ECKxHQPJvPa5qJUCAwK4FbnrTm7auY8w7uov0fZGyrfF7UnCRvkuStgvqIqbt&#10;auxPqUX6bnvqT1w31dJFtqdFym6qP+t63zH3fRHTRZ0WLb9IW5QlQIBAVwQk/7oSCe0gQIAAgaUE&#10;xvg0w2WgFnEa84EQp3ZbF6fVO405SWp7sj21E2hXapHtqV2NShEgQKD/ApJ//Y+hHhAgMFCBRQ4E&#10;x7yju0iiapGzKYe2WS2yPXEaWvT1Z1MCi3zuFvku21R/1vW+i/R9kbLram8f6h2z0yKfuz/8wz/s&#10;Qzi1kQABArsWkPzbNaEKCBAgsHmBMe/kj7nvi2x5nBbRald2zEn3RQ6ux5xMbrclnVdqzE6+n9pt&#10;KYt87sb8/dROUykCBAiMS0Dyb1zx1lsCBHoksMjB0CIHBD0iaNVUTq2YFipke2rHtci2167G/pQa&#10;c98XiRKndlqLOEmSrt60XY39KWV76k+stJQAgb0TkPzbO2vvRIAAgYUEFtl5XaTsQo3oQeHo+5iT&#10;VW1DFE5tt5O25dq+d5/KLdL3MW934dTWitOVW30ExuzUCuhnhcbs1PYzF1SLlF3Evw9lx9z3PsRH&#10;GwkQ2IyA5N9m3L0rAQIEWgm0Ochxv5pWlJNCYz8gaNP/NmXai/ezZJvPXfRs7FZt+9+2XD+3lp1b&#10;3bb/bcvt/I79KxF997lrFzdOq3Vq69nuXZUiQIBAdwUk/7obGy0jQIBA0ebyJvf1KVo5SZK2S1Y5&#10;ELI9tf3qbfP91LausZcbc+Jvkdhzavf9FKas2m1ZnNo5KUWAQP8FOpP8O+uss4r3vOc9xWtf+9ri&#10;4x//ePGDH/xgYd1V1LHwm1qBAAECaxRok4ix41oUbZwkKopCorjdh7XN9sSy3edO0r1dsqbNNtdu&#10;6+1vqeOPP37HxnPakWhSwOfO567dlqIUAQJjElhp8u/2t799ceihh07+3fWud23l+L73va+4xS1u&#10;URxxxBHFPe5xj+KhD31ocfTRRxfXv/71i3vf+97FmWeeuWM9q6hjxzdRgAABAhsQaJPYczDU7gwH&#10;TkXR5oBQkrTd9tTms7mBr4w9fcs2BrandklSyeR2nzvbU7vtaU+/CDr6Zm3+5rf5Duto9zSLAAEC&#10;CwusLPn3yU9+sjjjjDNaN+Dss88unv70pxd3v/vdiy996Uvb1ovlp556anGHO9xhckbgtgLnzlhF&#10;HbPqNY8AAQJdEYgd0512YO28nnfQOM8plnHa2Sm2+zYJwq58PtbVjjafu3nb27ra1cd6bU/nJWt2&#10;2l52Wt7H2C/a5vjc7fQ9zem87/GdbNucRblTHX1fvtO2FP2TdO97lLWfAIFFBFaS/Iuz8x72sIct&#10;8r7Fi170ouJZz3pWcc4558xdL+q+z33uU3zmM5/ZVm4VdWyr1AwCBAh0TOBud7tb2iI7+Fs085za&#10;HARs1TTssXnbzLxlw1bZ3rt5ZxhFAsI2tXMyWeJva7vaaXuS1DrPaqfP1U7Lt8SHOxYGO20vnHb+&#10;footxHfUcD8nekaAwHaBXSX/vvnNbxYnn3xycec737n41Kc+tb32ZE4k9E488cTa0mtf+9rFs5/9&#10;7OKNb3xj8ehHP7o45JBDpst/9KMfFU94whOm0zGyijpqFZogQIBARwViJ3/Wjn7s3D/2sY/taKv3&#10;vlmZU7REUmsrHrHdZAeGtqctp3kHhbanLaf4ITYb5iW8snWGOn/e9jTvh4uhemT9mmcxzzCrb6jz&#10;ObWL7Lzv6tiesr+F7WpXigABAv0SWCr598AHPrA47LDDihvd6EbF4x73uOILX/jCQr2Oh3pUH+hx&#10;mctcpnjhC184ufff1a52teKYY44pnvrUp9bqfO9731vs379/Om8VdUwrM0KAAIEOC8TOaRxgVxOA&#10;Mf7Zz362w63e+6aVTs2d+Xe+851Fc97et6477xgWTRPb0/b4hNOsA8ewin+G8wTC6Xa3u902jjCS&#10;rNliybanmM9py2ne52tewmurhnGMxTaTfQ9x2toG4vMV/2YNnGapmEeAwFAF3vGOdxQHLtO5r371&#10;q0Wc9ffTn/50mdWLU045pbZenDl48YtfvDbv5je/+eTBIdWZb37zm6eTq6hjWpkRAgQIdFwgdl4j&#10;YRMJv/gX44btAqVTJEvDKP5OZQdI29cez5zSKZJb4RT/Yp6hLhBnQsa2FAfapZnPXt0opo466qhp&#10;ojSc4jPHabtTbE/VhHJY+RGn7hQmzR+7ys+e7/K6VTiFTXWIzx2nLZFy22k6NbexrTWMESBAYJgC&#10;8ZDdg/e6az/+8Y+3PRgkuyzkyCOPrJX92Mc+NmnuKurY6357PwIECKxCoLkDu4o6h1ZHGEWyxjBf&#10;IJxc5jvfKJbGtmR72tkptiXbUzun2J58l+dWYRNJrM997nOTh//5/M22Kp3iAYlhZbua7xRXq8UQ&#10;x522qdlW5hIgMGyBpZJ/973vfYuzzjqrJvP2t7+9iH87DfHgjkjeVYe41HfWcOihh9Zml/cVXEUd&#10;tYpNECBAgAABAgQIENgDAYm/dsjhJEkz34rRfJ9yaTjF2X4GAgQIjFlgqeTfrNPJv/zlL7dK/n3t&#10;a1+reV/4whcuLnCBC9TmlROXutSlytHJa7lu+VouXKaOct15r83kY1b2iCOOKA4//PBssfkdEXj3&#10;u9/dkZZoxioFxHWVmt2pS1y7E4tVtkRcV6nZnbrEtTuxWFVLxHRVkt2qR1y7FY9VtUZcVyXZrXrE&#10;tVvxyFpz2mmnFfF8ij4MSyX/dtOx73znO7XVL3ShC9WmqxOR1KsO3/ve9yb3b1pFHQcccEC16pnj&#10;Z5xxxsz5ZvZX4F73uld/G6/lqYC4pjS9XiCuvQ5f2nhxTWl6vUBcex2+mY0X05ksvZ8prr0P4cwO&#10;iOtMlt7PFNfuh3CRGLU9uWxdvT74nHPOKeLfvCESZQcddNC8Iq2X/fCHP6yVnZeEay6LG7fH+quo&#10;44IXvGCtHSYIECBAgAABAgQIECBAgAABAgQIDE3g4Je//OU73qD56KOPLk444YSV9L15pl/z/n/V&#10;N2kuO/DAA4tI2q2ijur7GCdAgAABAgQIECBAgAABAgQIECAwRIED97pTzUt5f/CDH6RNaC4r1y1f&#10;yxWb5cr58dpc1ly3WtY4AQIECBAgQIAAAQIECBAgQIAAgSEJ7Hnyr/kQj+9///vbnhxcAn/hC18o&#10;Ryevl7zkJSevq6ijVrEJAgQIECBAgAABAgQIECBAgAABAgMUODgefX77299+bteud73rzV2+yMKr&#10;XOUqk6f7Vu/b99nPfrZoJvSizphfHa51rWtNJldRR7Ve4wQIECBAgAABAgQIECBAgAABAgSGKHDw&#10;4YcfXsS/vRriwSHXvOY1iw9/+MPTt3zb295W3PCGN5xOx8jZZ59dnHrqqbV51772tSfTq6ijVrEJ&#10;AgQIECBAgAABAgQIECBAgAABAgMU2PPLfsPwNre5TY3yZS972bZLf1/3utcV+/fvn5aLJ//e+ta3&#10;nk6voo5pZUYIECBAgAABAgQIECBAgAABAgQIDFBgI8m/o446qjjkkEOmnHHfv/ve977F6aefPkn4&#10;vfrVry6e9KQnTZfHyJFHHllc4QpXmM5bRR3TyowQIECAAAECBAgQIECAAAECBAgQGKDAwZvoUzy4&#10;48EPfnAtwfeRj3ykOPbYY2c25wIXuEDxqEc9qrZsFXXUKjRBgAABAgQIECBAgAABAgQIECBAYGAC&#10;GznzLwyPO+644kEPelAR9++bN1zmMpcpXvCCFxT79u3bVmwVdWyr1AwCBAgQIECAAAECBAgQIECA&#10;AAECAxHYWPLvwAMPLO53v/sVJ510UhFP720O5zvf+Ypb3epWxetf//risMMOay6eTK+ijpkVm0mA&#10;AAECBAgQIECAAAECBAgQIEBgAAIru+z3AQ94QBH/Fh1ucIMbFKeccsqiq9XKr6KOWoUmCBAgQIAA&#10;AQIECBAgQIAAAQIECAxAYGNn/g3AThcIECBAgAABAgQIECBAgAABAgQIdFpA8q/T4dE4AgQIECBA&#10;gAABAgQIECBAgAABAssLSP4tb2dNAgQIECBAgAABAgQIECBAgAABAp0WkPzrdHg0jgABAgQIECBA&#10;gAABAgQIECBAgMDyApJ/y9tZkwABAgQIECBAgAABAgQIECBAgECnBST/Oh0ejSNAgAABAgQIECBA&#10;gAABAgQIECCwvIDk3/J21iRAgAABAgQIECBAgAABAgQIECDQaQHJv06HR+MIECBAgAABAgQIECBA&#10;gAABAgQILC8g+be8nTUJECBAgAABAgQIECBAgAABAgQIdFpA8q/T4dE4AgQIECBAgAABAgQIECBA&#10;gAABAssLSP4tb2dNAgQIECBAgAABAgQIECBAgAABAp0WkPzrdHg0jgABAgQIECBAgAABAgQIECBA&#10;gMDyApJ/y9tZkwABAgQIECBAgAABAgQIECBAgECnBST/Oh0ejSNAgAABAgQIECBAgAABAgQIECCw&#10;vIDk3/J21iRAgAABAgQIECBAgAABAgQIECDQaQHJv06HR+MIECBAgAABAgQIECBAgAABAgQILC8g&#10;+be8nTUJECBAgAABAgQIECBAgAABAgQIdFpA8q/T4dE4AgQIECBAgAABAgQIECBAgAABAssLSP4t&#10;b2dNAgQIECBAgAABAgQIECBAgAABAp0WkPzrdHg0jgABAgQIECBAgAABAgQIECBAgMDyApJ/y9tZ&#10;kwABAgQIECBAgAABAgQIECBAgECnBST/Oh0ejSNAgAABAgQIECBAgAABAgQIECCwvIDk3/J21iRA&#10;gAABAgQIECBAgAABAgQIECDQaQHJv06HR+MIECBAgAABAgQIECBAgAABAgQILC8g+be8nTUJECBA&#10;gAABAgQIECBAgAABAgQIdFpA8q/T4dE4AgQIECBAgAABAgQIECBAgAABAssLSP4tb2dNAgQIECBA&#10;gAABAgQIECBAgAABAp0WkPzrdHg0jgABAgQIECBAgAABAgQIECBAgMDyApJ/y9tZkwABAgQIECBA&#10;gAABAgQIECBAgECnBST/Oh0ejSNAgAABAgQIECBAgAABAgQIECCwvIDk3/J21iRAgAABAgQIECBA&#10;gAABAgQIECDQaQHJv06HR+MIECBAgAABAgQIECBAgAABAgQILC8g+be8nTUJECBAgAABAgQIECBA&#10;gAABAgQIdFpA8q/T4dE4AgQIECBAgAABAgQIECBAgAABAssLSP4tb2dNAgQIECBAgAABAgQIECBA&#10;gAABAp0WkPzrdHg0jgABAgQIECBAgAABAgQIECBAgMDyApJ/y9tZkwABAgQIECBAgAABAgQIECBA&#10;gECnBST/Oh0ejSNAgAABAgQIECBAgAABAgQIECCwvIDk3/J21iRAgAABAgQIECBAgAABAgQIECDQ&#10;aQHJv06HR+MIECBAgAABAgQIECBAgAABAgQILC8g+be8nTUJECBAgAABAgQIECBAgAABAgQIdFpA&#10;8q/T4dE4AgQIECBAgAABAgQIECBAgAABAssLSP4tb2dNAgQIECBAgAABAgQIECBAgAABAp0WkPzr&#10;dHg0jgABAgQIECBAgAABAgQIECBAgMDyApJ/y9tZkwABAgQIECBAgAABAgQIECBAgECnBST/Oh0e&#10;jSNAgAABAgQIECBAgAABAgQIECCwvIDk3/J21iRAgAABAgQIECBAgAABAgQIECDQaQHJv06HR+MI&#10;ECBAgAABAgQIECBAgAABAgQILC8g+be8nTUJECBAgAABAgQIECBAgAABAgQIdFpA8q/T4dE4AgQI&#10;ECBAgAABAgQIECBAgAABAssLSP4tb2dNAgQIECBAgAABAgQIECBAgAABAp0WkPzrdHg0jgABAgQI&#10;ECBAgAABAgQIECBAgMDyApJ/y9tZkwABAgQIECBAgAABAgQIECBAgECnBST/Oh0ejSNAgAABAgQI&#10;ECBAgAABAgQIECCwvIDk3/J21iRAgAABAgQIECBAgAABAgQIECDQaQHJv06HR+MIECBAgAABAgQI&#10;ECBAgAABAgQILC8g+be8nTUJECBAgAABAgQIECBAgAABAgQIdFpA8q/T4dE4AgQIECBAgAABAgQI&#10;ECBAgAABAssLSP4tb2dNAgQIECBAgAABAgQIECBAgAABAp0WkPzrdHg0jgABAgQIECBAgAABAgQI&#10;ECBAgMDyApJ/y9tZkwABAgQIECBAgAABAgQIECBAgECnBST/Oh0ejSNAgAABAgQIECBAgAABAgQI&#10;ECCwvIDk3/J21iRAgAABAgQIECBAgAABAgQIECDQaQHJv06HR+MIECBAgAABAgQIECBAgAABAgQI&#10;LC8g+be8nTUJECBAgAABAgQIECBAgAABAgQIdFpA8q/T4dE4AgQIECBAgAABAgQIECBAgAABAssL&#10;SP4tb2dNAgQIECBAgAABAgQIECBAgAABAp0WkPzrdHg0jgABAgQIECBAgAABAgQIECBAgMDyApJ/&#10;y9tZkwABAgQIECBAgAABAgQIECBAgECnBST/Oh0ejSNAgAABAgQIECBAgAABAgQIECCwvIDk3/J2&#10;1iRAgAABAgQIECBAgAABAgQIECDQaQHJv06HR+MIECBAgAABAgQIECBAgAABAgQILC8g+be8nTUJ&#10;ECBAgAABAgQIECBAgAABAgQIdFpA8q/T4dE4AgQIECBAgAABAgQIECBAgAABAssLSP4tb2dNAgQI&#10;ECBAgAABAgQIECBAgAABAp0WkPzrdHg0jgABAgQIECBAgAABAgQIECBAgMDyApJ/y9tZs2cCp512&#10;Ws9arLltBMS1jVL/yohr/2LWpsXi2kapf2XEtX8x26nFYrqTUD+Xi2s/47ZTq8V1J6F+LhfXfsat&#10;y62W/OtydLRtpQLvfe97V1qfyrohIK7diMOqWyGuqxbtRn3i2o04rLoV4rpq0c3XJ6abj8E6WiCu&#10;61DdfJ3iuvkYrKMF4roO1XHXKfk37vjrPQECBAgQIECAAAECBAgQIECAwIAFJP8GHFxdI0CAAAEC&#10;BAgQIECAAAECBAgQGLeA5N+446/3BAgQIECAAAECBAgQIECAAAECAxaQ/BtwcHWNAAECBAgQIECA&#10;AAECBAgQIEBg3AKSf+OOv94TIECAAAECBAgQIECAAAECBAgMWEDyb8DB1TUCBAgQIECAAAECBAgQ&#10;IECAAIFxC0j+jTv+ek+AAAECBAgQIECAAAECBAgQIDBgAcm/AQdX1wgQIECAAAECBAgQIECAAAEC&#10;BMYtIPk37vjrPQECBAgQIECAAAECBAgQIECAwIAFDvjpucOA+7d014499tji9NNPX3p9KxIgQIAA&#10;AQIECBAgQIAAAQIECBA47LDDipNOOmkjECeffHIh+bcRem9KgAABAgQIECBAgAABAgQIECBAYL0C&#10;kn/r9VU7AQIECBAgQIAAAQIECBAgQIAAgY0JHHDAAYV7/m2M3xsTIECAAAECBAgQIECAAAECBAgQ&#10;WJ/AS1/6Usm/9fGqmQABAgQIECBAgAABAgQIECBAgMBmBZz5t1l/706AAAECBAgQIECAAAECBAgQ&#10;IEBgbQKSf2ujVTEBAgQIECBAgAABAgQIECBAgACBzQpI/m3W37sTIECAAAECBAgQIECAAAECBAgQ&#10;WJuA5N/aaFVMgAABAgQIECBAgAABAgQIECBAYLMCkn+b9ffuBAgQIECAAAECBAgQIECAAAECBNYm&#10;IPm3NloVEyBAgAABAgQIECBAgAABAgQIENisgOTfZv29OwECBAgQIECAAAECBAgQIECAAIG1CUj+&#10;rY1WxQQIECBAgAABAgQIECBAgAABAgQ2KyD5t1l/706AAAECBAgQIECAAAECBAgQIEBgbQKSf2uj&#10;VTEBAgQIECBAgAABAgQIECBAgACBzQpI/m3W37sTIECAAAECBAgQIECAAAECBAgQWJuA5N/aaFVM&#10;gAABAgQIECBAgAABAgQIECBAYLMCBz323GGzTejWu5911lnFhz70oeLf//3fi5/85CfFxS52seLg&#10;gw/uViO1ZuUC4r5y0l1XGJ+/T3/608V73/ve4itf+crkc3jRi160OOCAA1rXLa6tqfak4Jlnnjn5&#10;bv3ABz5QfOc73ykucIELFBe60IUWem8xXYirN4XFtTehWqih4roQ154U/uY3v1l85CMfKd7//vcX&#10;n//854uf/vSnk33dgw46qPX7i2trql4VFNfuhOvss88uPve5zxUf/vCHJ/9+9KMfFRe/+MWL853v&#10;fAs1UkwX4tqTwl/+8peL0047rfj4xz9exPfxRS5ykeKCF7zgQu8trgtxdaLwKmK22zo+9rGPFbJa&#10;P9sc3ve+9xWPeMQjii996Uu1DSR2ho488sjiiU98YnHpS1+6tsxEtwRuf/vbF2ecccakUTe84Q2L&#10;l770pTs2UNx3JNrzAp/5zGeK448/fnJwEjs71SE+gw9+8IOLo48+ujjwwPzEZXGtqm1+/C1veUvx&#10;pCc9aZLEbbbmJje5SXH/+9+/uO51r9tcVJsW0xpHJyfiYOW4444rIrlbDvH74l3ucpdycturuG4j&#10;2eiM6t/RNg0p/+Y2y4prU2Tz09/61reKJz/5ycUb3vCG4oc//GGtQZe4xCWK+93vfpPP6rzkgrjW&#10;2DY2cbvb3W7y4+iiDYgYP+hBD9q2mrhuI9nYjB/84AfFK17xiuKFL3zhtn2m2O+96lWvOjlePeKI&#10;I+a2UUzn8uz5wtg/et7znle8+MUvLr7xjW/U3v/85z9/8Vu/9VvFIx/5yCK+i+cN4jpPZ2+WVfeT&#10;2uQbVhGzVdRR6uRHz2WJgb/Gh/HpT396cfe7331b4i+6HstPPfXU4g53uEPxnve8Z+Aa/e3eJz/5&#10;yWnir00vxL2N0t6Xee1rXztJ7MUZCc3EX7Qmzhx71KMeVfzO7/xO8d3vfndbA8V1G8lGZ8TZm5Gs&#10;feADH7htJ7Zs2L/8y78Uv/d7v1c8//nPL2fVXsW0xtHpiRNPPLGW+JvXWHGdp7OZZfF5jR9fdjOI&#10;62701rduJP7ucY97FK961au2Jf7iXb/+9a9PfuSO5P2Pf/zjbQ0R120kg5ghrt0K47e//e3J/lCc&#10;cBJXvDSHc845Z5L0jWPWxz3ucZOzdptlxLQpsvnpiOUxxxxTPO1pT9uW+IvWxfFO/Chzt7vdbeby&#10;KCOuobD5YZF8wypitoo6mmqjT/696EUvKp71rGcV8YU6b4ikw33uc59d7xjPew/LlhOI2DzsYQ9b&#10;aGVxX4hrTwq/+93vLh760IcW3//+93d8v//4j/+Y/PLZLCiuTZHNTr/gBS8oTjnllFaN+Ou//uvi&#10;da973bayYrqNpJMz4sex5z73ua3bJq6tqfas4H//939PbneymzcU193orWfdSCjc8573LOJyn+oQ&#10;Z9I3b2sTt7yJpEJzENemyDCmxbU7cYwfX+573/tuO5Ehbj8VZ/s1P6snn3xy8fKXv3xbB8R0G8lG&#10;Z8RtFf7sz/5scsubnRoSZ9JnCUBx3Ulv/csXzTesImarqKMpM+rkXwQxzlSoDte+9rWLZz/72cUb&#10;3/jG4tGPfnRxyCGHTBdHZv4JT3jCdNrIZgXiPgnxx+/Od75z8alPfap1Y8S9NdWeFYw/jn/zN39T&#10;e7/Y4YmE+3Oe85ziMY95THGFK1yhtvzNb35zEZeTloO4lhLdeN2/f//kh5Vqa37zN3+zOOmkkya/&#10;cMbZgJe//OWriye/ilZniGlVo7vj//d//1c85CEP2fFHtLIH4lpKdOu1eQlvXFoYlwnO+1ftgbhW&#10;NbozfsIJJxQf/ehHpw268pWvXLzkJS8p4ge3d73rXZODzenCc0de+cpXFnFPqnIQ11KiO69xmWAc&#10;n+z0r3mP5Atf+MLTTojrlKITI5F4j6teyiHuAffUpz61OP3004s3velNk/v+xS1SqsNTnvKU2g/m&#10;YlrV6cb4a17zmuKDH/xgrTHxtzWOX+MH7z/90z+t3ccxjmef8Yxn1MqLa41jzyeWyTesImarqGMW&#10;1qjv+ReXGMa9FcrhMpe5zOQeC3FD1RiudrWrTRIOkYAoh3j4QBzU7tu3r5zldY8FImkQ177HZSyR&#10;NFp0EPdFxdZfPpJ4cSp1OcQ9h+Isoutf//rlrOKoo44q4g/mV7/61em8f/u3f5vcJyNmiOuUpRMj&#10;8QNK9b5SN77xjYtnPvOZ07Zd/epXL+54xzsWt73tbac7r3HA+cUvfrG44hWvOCknplOuzo7EWfPx&#10;q3bchLjtIK5tpfa2XDP5Fweav/iLv9i6EeLammrPCsZBS3wXl0M8ZCludXONa1xjMivO/osrJ+Lm&#10;8//5n/9ZFive+c53Fne9610n0+I6ZenMSCQUdhoipnF5aDnEfXWPPfbYctI+01SiGyNxXFMdHvCA&#10;BxS3uc1tprNivzjmRTIw/sUQD06Lh0b86q/+6mTaZ3XC0Kn/qvu90bA4lokrXcohvovjB5k4ti2H&#10;+M5++MMfPk0Kimsps7evu8k3rCJmq6hjltioz/xrXo4WZ5CVib8S6+Y3v3lx6KGHlpOT1zjjyLA5&#10;gUj+xA7tMom/aLW4by522Ts3fxW75S1vWUv8xXpxJuDv//7v16qons0grjWajU/EpdnVIe4l1Rzi&#10;bM5rXvOatdnVe46JaY2mkxNx24xIwscQiYVmPGc1WlxnqWx+XjX5E7H8f//v/y3UKHFdiGtPCkeS&#10;qPojTNwvt0z8lQ2IhwjEGUR/+Zd/Of33S7/0S+Vi+0xTif6MxD5y3Eal3E+Okxv+7u/+bvIdXfbC&#10;57WU6MZr84GT8SCBWUP1R/FYHgnAchDTUqIbr3GSSvUs6mjVH//xH29rXDzs45d/+Zen8+OBIPG8&#10;gXIQ11Jib193k29YRcxWUccssdEm/+KGxs1fuW9605vOMpo87be6oHnflOoy490WEPduxifO9qoO&#10;kfybNVz2spetzY4d3BjEtcbSiYm4d+NVrnKV6b84k3rW8D//8z/T2XEQer3rXW8yLaZTls6ORNIv&#10;DijL4RGPeERRTRqU86uv4lrV6NZ4dZ8oPq8HHXTQpIFxVmdcklY967rZcnFtinRjOi7hrQ5x64Xq&#10;8L3vfW8yGQnB+HGt/HfYYYdN5otrVas/4/FgtPLzGpePxu2Mfv7nf37aAXGdUnRm5PDDD6+1pYxf&#10;bea5E9UHgcR9AH1Wm0Ldmf70pz9da8yFLnSh9Gz661znOrWyZeLHZ7XG0ouJVcRsFXVkWKO97DfO&#10;LgnY6pAdnDbP/Fvk/nLV+o2vRiBuiNu8xOztb397Ef92GsR9J6HNLG/+4nm5y11uZkOaiffyDAZx&#10;ncm10ZkvfOELd3z/l770pbVfReOeq+XZ12K6I99GC8R3cFzuWz4sKy5PirPnm2fxNhsprk2RbkzH&#10;GQrVRHxclh+XfsbZYNUzFyKBcItb3GJyqWgcyJSDuJYS3XmNfdx4iEs5RDI3Lg+Mz2jcRDzOzo7Y&#10;Rkx/5Vd+pbjDHe5Q/MZv/EZZfPIqrjWOXky8+tWvLt761rdO2/rgBz+4dlZRLBDXKU9nRuLWKHGP&#10;xvJszbjf37Wuda3iSle60qSNMT8erFUmhWJmnAVY3sdRTDsTymlDmseqsb8UcWzeizNWaM4rj4vE&#10;dcq55yPL5htWEbNV1DEL7EMf+lAx2uTf1772tZpJfHnGZS6zhktd6lK12c11awtNrF3gZje72bb3&#10;iB3YNsm/ZuzEfRvlRmZEEqjc4YkGlDsz1cbEr6DVB3zEsvISQ3GtSnV3/Otf/3rxD//wD5PLVD7w&#10;gQ8Un/jEJ6aNjUsMjz/++Om0mE4pOjcSO7B/8Rd/UcSDPmKI2D3+8Y9v1U5xbcW054WqZ/3Fm8fD&#10;IP7pn/5pWzsi5vGEybjnVJz1GU+hjEFct1FtfEb8zaz+XY1LP9/2trdNHs4TD7Arh4hpJIvi3+/+&#10;7u8Wj3zkI6cPuxPXUqkfr3HGffXhaT/3cz83+VGm2XpxbYpsfjruv/m0pz1tsh8Ul31+9rOfnSTj&#10;40fuSALGPeerP9DEZcF/9Vd/NW24mE4pOjMS9/KrDvGcgfhBpvy7WV1Wve95zC/3r8S1qrS348vm&#10;G1YRs1XUMUsrfugbbfKveo+EwKn+gt3EaiYi4jKJLHPfXNd0twTEvVvxKFtz0YtetByd+Ro7QnGf&#10;jOqX4SUucYnpPQDFdSZb52ZG8i/uEdcc4lLfOFOw+l0rpk2l7kw/73nPK/71X/910qC4CXkcsFzk&#10;Ihdp1UBxbcW054Wayb94ylw5xKVlP/nJT8rJyWscmMZTCiNBGJfri2uNpxMT1TM2o0FxFkqcBVZN&#10;CDYbGpcJx+00TjzxxMkicW0KdXv6H//xH2tXxtztbnebJnKrLRfXqkZ3xn/7t3+7iCsg4iz6MvkT&#10;V5s1rziL21TFpdzlrRmiB2LanTiWLYnkX+wjVa80jLhVH/gRZSOxG2dkVYfyrEFxrar0Y3wVMVtF&#10;Hc2zSUMvclijvedf9QbIgTELKObH0FwWO07N9c8r6f+uCzTj1oxttf3NZeJe1dm78fiDeKc73alo&#10;XvIbZ4mVZ+WK697FYx3v9OEPf3iysxtPrSsHMS0luvUaZ2w+4xnPmDYqbipfvVH1dEEyIq4JzIZn&#10;N5N/hxxyyOSskrjMLB6sFE+dK+8tVTY1DkjLswPFtVTpzms1gRutihjFfkw8wTkuKYwnSsaTf5v3&#10;6YwzAONzXq4zGfnZf839onnL7DNVddY//t3vfrd4wQteMH2j+DHtmGOOmU5XR3xeqxrdGY8rI44+&#10;+uhp4i9r2bve9a7Jk4Crt9kQ00xrc/PPf/7zF3/wB39Qa8Ab3vCG4s///M8nD0qLWy/ED99xeWlz&#10;iLMEI2kork2Z7k+vImarqCOTGu2Zf80z/apZ+SZWc1n8yh030DX0T0Dc+xOzuCwpDlBe/OIXT+8r&#10;Fq2Ps1DiPlS3vvWtp50R1ylFp0fibM373e9+RRykxCUOseN69tlnT9ocTxo99thji5e97GWTJ6yL&#10;afdCGWduxn3+ypjFwwMiZosM4rqI1t6VjTMU4kmw5RCXf5YP34l5cYuF+C6+4x3vWFSfCvyqV71q&#10;crAqrqVcd15nnVEfD82KmJVn6sa9ro844ojitre9bfG///u/08bHPQHjskJxnZJ0fuQlL3lJEVdJ&#10;lEM8vOViF7tYOVl7FdcaRycmnvOc50z2eauNiXv6xZNg44fuuFw0brlQnhH2uc99rrjHPe5RRNzj&#10;u1pMq3LdGb///e8/+fGsfEBhtCwSgPGvOsQPbnHZfjnE/a/jrEFxLUX687qKmK2ijkxstMm/6uVl&#10;gRMZ9mxoLmuum61nfvcEmrFrxrba4uay5rrVssZXKxBPyIokQ/NslLhnUZwu3zwDpRmbZuyqrWsu&#10;a65bLWt8tQKR/HvQgx40rTSeIBrJwEgqxRCno//t3/5t8dznPrd2CXAsa8Yt5pVDc5mYljKrfY17&#10;c5b3HIrLjeJzGGeEVYcvfOEL1cniIx/5yPSys7h/SjM2zdhVV24ua65bLWt8dwL3vOc9d6wgYn6v&#10;e91rctZCWThuSh1DMzbN2JXl47W5rLlutazx5QXKM+OrNRx33HHTxF85PxJEcXZKXL5fDuVTKpux&#10;acauLB+vzWXNdatlja9WIM6yjB/OqsOtbnWr6mRtvBmbZuyqhZvLmutWyxpfTiAu8Y3LQatD7BtV&#10;95di2d3vfvfiLne5S/Ff//Vfk6IRm9gnjsu9m3Fpxq1ad3NZc91qWeO7E4jv1/hsxm0ymvf1K2uO&#10;H98i1n/yJ39Sziouf/nLT8absWnGbrrCuSPNZc11q2WNr0+g6d6MS/Wdm8vKdcvXsmyzXDk/XpvL&#10;mutWy8b4aJN/zZ2iyLbHrynN+YHUPJi55CUvGbMNPRRoxlfcuxfEuIwsLultnvIcl0I8/OEPL2ad&#10;zSCu3YpjnEFSPqksWhbxiYdCNIf4VTvO4Dz55JOni+IywzizTEynJJ0ZqZ4FHzF64hOfuGPb4vNc&#10;Xhr6mte8Rlx3FOt2gXgKcHWIsxkiee/zWlXpxng8QKA5xIMDZg3NS/e/+MUv+h6eBdXReXF7lHjA&#10;SzlEwuE617lOObnt1ed1G8lGZ5x66qm1A/h4AvcDHvCAbW2KuMYDeSIJWA7vf//7J2d8imkp0r3X&#10;q1zlKsUrXvGKySW+sY8btzGKq5vizOs4azMSg3Hfv+pwuctdbjIprlWVfoyvImarqCPTGm3yLz6I&#10;8XTfaoIhbmDdxA64mF8dsp2nahnj3RQQ927GpWxV3Psinl4Wv2KXQzyt7oQTTihuectblrO2vYrr&#10;NpKNzoj7RVV/wbzJTW5SPP/5z5/ZpnjyVDX5FwmmSCaI6Uyu3s8U1+6FMJL1n//856cNi9uaxE3n&#10;Zw1xdm51iNswxK/McVBqn6oqs/nx2J9tXkpW/dtabWHczqY6xCVncaanz2tVpbvjp5xySq1xv/Zr&#10;v1Z7GERt4bkT4toU2ex08ySTuA9n8zNZtnBWUjfWj2NT38GlUvde4/5/97nPfSb/4sfTeIhWxKsc&#10;Tj/99HJ08nrooYdOXn1Wayy9mFhFzFZRR4ZV/2uflRrg/NipiXvYVIe3ve1t1cnJeHxA4xeZ6pDt&#10;FFfLGO+mgLh3My7RqrjR8ZOf/ORa4i8+o69//evnJv5iXXENhe4MV73qVWuNiQd5VH9oqS6s3mcq&#10;5keyN85YEdOq0nDGxbV7sYwHd9z1rned/ov7/cX9pWYNcZZJdYgDlDioEdeqSjfGIyZxX87qEJfh&#10;zxo+8YlP1GaXDwER1xpLJyciofuWt7yl1rYb3/jGtenmhLg2RTY73TxLt3rlRLNl5VOAq/Pjljhi&#10;WhXpzvirX/3qyb0a436N8S+e4hqxqib+zjnnnOLtb3/7tNHxYKW42ikGcZ2y9GZkFTFbRR0Z2GiT&#10;fwFym9vcpuYS1+SXN1ItF7zuda8r9u/fX05OnvxbfdDAdIGR3giIe/dCFfcRi3u9VYdIIMWZgLFT&#10;02YQ1zZKe1MmniYZf7jK4Wtf+9okluV0+RoP/mjep6j6kAExLaW68Ro3F//nf/7nuf+aZ+g+8IEP&#10;nJYvEwri2o14lq2Iz1z1LJM4EKk+NbQsF9/TzTN4r3vd65aL7VNNJbozcqc73anWmHg4QHwfV4dv&#10;fetbk4cGVOdVfxz3ea3KdG88ErfVS36jhTe60Y12bKi47ki0ZwVucIMb1N4rjjtPO+202rxyIh7Y&#10;Ux2ueMUrFr/wC78wmSWmVZlujMeDPR7zmMdM//393//9tobFvOoP4ZG8v9KVrjQtJ65Tit6MrCJm&#10;q6hjFtiok39HHXXU9EbkgRP3f4vHbcept/HFG9n6Jz3pSTW3I488srjCFa5Qm2eiXwLi3r14PeUp&#10;T6k95SpaGPfWfPzjHz+5fDQuIc3+lWeUiWt34hpnAjUPOuNm8o997GOn369xpkI8jbB5ucstbnGL&#10;aUfEdErRiZG4FDDu3TjvX/NGw/E5LsvHdhGDuHYinNNGxCW7zSsa4j6NcU/Hj370o5OzAMun+kai&#10;qBziibF/9Ed/VE6K61SiOyNx+Wd576hoVdxSIc7sfNOb3lTE00Ljipc73/nOxZlnnjltdDxlsHpP&#10;MZ/XKU0nR8qHP5SNi7OG2hyniGsptvnXa1zjGtvuZx0PvYv9pPJS/bglyvOe97xtP6RWE71iuvlY&#10;NltQ3aeNZS9+8YsnVzRFPOMH8Fe+8pW1hy1FmXgAU3UQ16pGP8ZXEbNV1DFL64Bzv1S2bq41q8TA&#10;58WHsJngy7ocp+hGBn/fvn1ZEfM3JHDiiScWz3zmM6fvfsMb3rCIJ1Nmg7hnMns/P76C4sEPzXtJ&#10;tW1J3Oi6fCS6uLZVW3+5b3/728Vtb3vbbWckzHvnOKu6+sTJKCum88S6t+whD3nIZMe2bFkkfOPp&#10;hM1BXJsim52ORFAkharJvZ1aFLdpuOMd71grJq41jk5MfPCDH5wkadv+jX3Ywx5WS/5FJ8S1E6Gc&#10;2Yi4auK5z33udFnc67H58IDpwsaIuDZANjgZt5iKJ/zG7aaqQ/ygdtnLXnbyQ2k8JKI6xH3B4lLS&#10;+AGnHMS0lOjGa+wLx9/W5vMD4hY38ZTW5pNa733ve08eANJsvbg2RTYzvUi+YRUxW0UdVam4qmPU&#10;Z/4FxnHHHTd5vHb1ErUqUjkelx4GmMRfKdLvV3HvTvy+8pWvLJ34a/ZCXJsim5uOpzJHIq/NGQjR&#10;yvj1etYPMWK6uRiu853FdZ26i9d95StfefJ5bZ65OaumOIMzzsRuJv6irLjOEtvsvLikMC4r2ym2&#10;ccZYnPEXMWwO4toU6c508/6ckShqO4hrW6n1l7vZzW5WPO5xj6vdMiXeNc4O+8xnPjN5Omy1FZe/&#10;/OUnx6XVxF8sF9Oq0ubHY1/4Wc961rYzO7/xjW+0TvyJ6+bjuEwLVvFZXEUdzbaPPvkX97mJX1pO&#10;OumkydOvmkDnO9/5ilvd6laTMxkOO+yw5mLTPRUQ9+4ErnnJym5aJq670Vv9unFGZ1xeFt+xzR3U&#10;8t3i3lJx1kI88CWeTNkcxLQpMoxpce1eHH/913+9eMc73lHEmQfl2dTVVsaPpIcffvhkfyieWjhr&#10;ENdZKpufF9/FcQZBXAYcSb7qEDG7+tWvPrnvX5z1N+vHcHGtinVrPBJD1aHtfZJjHXGtym1+PM4Q&#10;i/vqHnPMMTP3h6KFcS+4uCXOW9/61pk/rorp5uPYbEGcofnmN795chXErO/X+JH8+OOPn3nGX1mX&#10;uJYS/XldRcxWUUdTbPSX/TZB4vTcM844o4inKV3talcr4sb1Bx98cLOY6YEJiPvAAvqz7ohrt+Ia&#10;36txlkLcXyp2YOP7NX4VXWQQ00W0+lNWXLsVq7j07Mtf/vLk/sdxKXAcvMS/8r6NbVsrrm2l9q5c&#10;nG0f97WO7+M46Iz7jc1K9s5rkbjO0+nvMnHtTuziEt/4Dv7iF784uVdnnOkXV581nwy8U4vFdCeh&#10;vV0et1+IS4A///nPT574G/dkPfTQQ2sP3WrTInFto9StMquI2W7riKtYJf+6tV1oDQECBAgQIECA&#10;AAECBAgQIECAAIGVCLjn30oYVUKAAAECBAgQIECAAAECBAgQIECgmwKjv+dfN8OiVQQIECBAgAAB&#10;Auf0rRUAAAE7SURBVAQIECBAgAABAgR2LyD5t3tDNRAgQIAAAQIECBAgQIAAAQIECBDopIDkXyfD&#10;olEECBAgQIAAAQIECBAgQIAAAQIEdi8g+bd7QzUQIECAAAECBAgQIECAAAECBAgQ6KSA5F8nw6JR&#10;BAgQIECAAAECBAgQIECAAAECBHYvIPm3e0M1ECBAgAABAgQIECBAgAABAgQIEOikgORfJ8OiUQQI&#10;ECBAgAABAgQIECBAgAABAgR2J/CJT3yikPzbnaG1CRAgQIAAAQIECBAgQIAAAQIECHRS4GIXu5jk&#10;Xycjo1EECBAgQIAAAQIECBAgQIAAAQIEdilw/vOfX/Jvl4ZWJ0CAAAECBAgQIECAAAECBAgQINBJ&#10;gQMPPFDyr5OR0SgCBAgQIECAAAECBAgQIECAAAECuxQ44IADiv8PLAhe7JfuYrEAAAAASUVORK5C&#10;YIJQSwECLQAUAAYACAAAACEASrBnCwgBAAATAgAAEwAAAAAAAAAAAAAAAAAAAAAAW0NvbnRlbnRf&#10;VHlwZXNdLnhtbFBLAQItABQABgAIAAAAIQAjsmrh1wAAAJQBAAALAAAAAAAAAAAAAAAAADkBAABf&#10;cmVscy8ucmVsc1BLAQItABQABgAIAAAAIQAVTWkoCQQAAJwJAAAOAAAAAAAAAAAAAAAAADkCAABk&#10;cnMvZTJvRG9jLnhtbFBLAQItABQABgAIAAAAIQCqJg6+vAAAACEBAAAZAAAAAAAAAAAAAAAAAG4G&#10;AABkcnMvX3JlbHMvZTJvRG9jLnhtbC5yZWxzUEsBAi0AFAAGAAgAAAAhAOzLUDDiAAAACwEAAA8A&#10;AAAAAAAAAAAAAAAAYQcAAGRycy9kb3ducmV2LnhtbFBLAQItAAoAAAAAAAAAIQBBnPYOC04BAAtO&#10;AQAUAAAAAAAAAAAAAAAAAHAIAABkcnMvbWVkaWEvaW1hZ2UxLnBuZ1BLBQYAAAAABgAGAHwBAACt&#10;VgEAAAA=&#10;">
                <v:shape id="Text Box 7" o:spid="_x0000_s1034" type="#_x0000_t202" style="position:absolute;left:50447;top:2490950;width:2995304;height:5924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3CFFE956" w14:textId="60AF5EFE" w:rsidR="00113AA7" w:rsidRDefault="00113AA7" w:rsidP="008B536F">
                        <w:pPr>
                          <w:pStyle w:val="Caption"/>
                          <w:rPr>
                            <w:sz w:val="16"/>
                            <w:szCs w:val="16"/>
                          </w:rPr>
                        </w:pPr>
                        <w:r>
                          <w:t xml:space="preserve">Figure </w:t>
                        </w:r>
                        <w:proofErr w:type="gramStart"/>
                        <w:r>
                          <w:t>6</w:t>
                        </w:r>
                        <w:r>
                          <w:rPr>
                            <w:sz w:val="16"/>
                            <w:szCs w:val="16"/>
                          </w:rPr>
                          <w:t xml:space="preserve">  </w:t>
                        </w:r>
                        <w:r w:rsidRPr="00B239AE">
                          <w:rPr>
                            <w:sz w:val="16"/>
                            <w:szCs w:val="16"/>
                          </w:rPr>
                          <w:t>Shown</w:t>
                        </w:r>
                        <w:proofErr w:type="gramEnd"/>
                        <w:r w:rsidRPr="00B239AE">
                          <w:rPr>
                            <w:sz w:val="16"/>
                            <w:szCs w:val="16"/>
                          </w:rPr>
                          <w:t xml:space="preserve"> is a Simulink simulation for a finite Q system (100) where we feed in enough AC signal to account for the damping losses after the initial pulse</w:t>
                        </w:r>
                        <w:r>
                          <w:rPr>
                            <w:sz w:val="16"/>
                            <w:szCs w:val="16"/>
                          </w:rPr>
                          <w:t>. Red: drive, black: response.</w:t>
                        </w:r>
                      </w:p>
                      <w:p w14:paraId="5AE0F5AA" w14:textId="77777777" w:rsidR="00113AA7" w:rsidRDefault="00113AA7"/>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5" type="#_x0000_t75" style="position:absolute;width:2843530;height:24898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ui&#10;YnzBAAAA2gAAAA8AAABkcnMvZG93bnJldi54bWxEj0GLwjAUhO/C/ofwBG+aKqJL1yhF2GW9CFaR&#10;PT6at02xeSlNtPXfG0HwOMzMN8xq09ta3Kj1lWMF00kCgrhwuuJSwen4Pf4E4QOyxtoxKbiTh836&#10;Y7DCVLuOD3TLQykihH2KCkwITSqlLwxZ9BPXEEfv37UWQ5RtKXWLXYTbWs6SZCEtVhwXDDa0NVRc&#10;8qtVcHbTn36ZbauDObt9sSuz+V/eKTUa9tkXiEB9eIdf7V+tYA7PK/EGyPU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PuiYnzBAAAA2gAAAA8AAAAAAAAAAAAAAAAAnAIAAGRy&#10;cy9kb3ducmV2LnhtbFBLBQYAAAAABAAEAPcAAACKAwAAAAA=&#10;">
                  <v:imagedata r:id="rId18" o:title=""/>
                  <v:path arrowok="t"/>
                </v:shape>
                <w10:wrap type="square"/>
              </v:group>
            </w:pict>
          </mc:Fallback>
        </mc:AlternateContent>
      </w:r>
      <w:r w:rsidR="005D619F">
        <w:rPr>
          <w:noProof/>
        </w:rPr>
        <mc:AlternateContent>
          <mc:Choice Requires="wps">
            <w:drawing>
              <wp:inline distT="0" distB="0" distL="0" distR="0" wp14:anchorId="2554B1FB" wp14:editId="11D17BF3">
                <wp:extent cx="2926080" cy="5681892"/>
                <wp:effectExtent l="0" t="0" r="0" b="8255"/>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56818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BC3F96" w14:textId="77777777" w:rsidR="00113AA7" w:rsidRDefault="00113AA7" w:rsidP="005D619F">
                            <w:pPr>
                              <w:rPr>
                                <w:sz w:val="16"/>
                                <w:szCs w:val="16"/>
                              </w:rPr>
                            </w:pPr>
                            <w:r>
                              <w:rPr>
                                <w:noProof/>
                              </w:rPr>
                              <w:drawing>
                                <wp:inline distT="0" distB="0" distL="0" distR="0" wp14:anchorId="7BF28675" wp14:editId="69BEEBD7">
                                  <wp:extent cx="2883506" cy="2528789"/>
                                  <wp:effectExtent l="0" t="0" r="12700"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05-01 at 4.37.49 PM.png"/>
                                          <pic:cNvPicPr/>
                                        </pic:nvPicPr>
                                        <pic:blipFill>
                                          <a:blip r:embed="rId19">
                                            <a:extLst>
                                              <a:ext uri="{28A0092B-C50C-407E-A947-70E740481C1C}">
                                                <a14:useLocalDpi xmlns:a14="http://schemas.microsoft.com/office/drawing/2010/main" val="0"/>
                                              </a:ext>
                                            </a:extLst>
                                          </a:blip>
                                          <a:stretch>
                                            <a:fillRect/>
                                          </a:stretch>
                                        </pic:blipFill>
                                        <pic:spPr>
                                          <a:xfrm>
                                            <a:off x="0" y="0"/>
                                            <a:ext cx="2897320" cy="2540904"/>
                                          </a:xfrm>
                                          <a:prstGeom prst="rect">
                                            <a:avLst/>
                                          </a:prstGeom>
                                        </pic:spPr>
                                      </pic:pic>
                                    </a:graphicData>
                                  </a:graphic>
                                </wp:inline>
                              </w:drawing>
                            </w:r>
                          </w:p>
                          <w:p w14:paraId="69E05FDD" w14:textId="77777777" w:rsidR="00113AA7" w:rsidRDefault="00113AA7" w:rsidP="005D619F">
                            <w:pPr>
                              <w:rPr>
                                <w:sz w:val="16"/>
                                <w:szCs w:val="16"/>
                              </w:rPr>
                            </w:pPr>
                            <w:r>
                              <w:rPr>
                                <w:noProof/>
                              </w:rPr>
                              <w:drawing>
                                <wp:inline distT="0" distB="0" distL="0" distR="0" wp14:anchorId="55ABD0CB" wp14:editId="03599D33">
                                  <wp:extent cx="2886111" cy="2522483"/>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5-01 at 4.39.02 PM.png"/>
                                          <pic:cNvPicPr/>
                                        </pic:nvPicPr>
                                        <pic:blipFill>
                                          <a:blip r:embed="rId20">
                                            <a:extLst>
                                              <a:ext uri="{28A0092B-C50C-407E-A947-70E740481C1C}">
                                                <a14:useLocalDpi xmlns:a14="http://schemas.microsoft.com/office/drawing/2010/main" val="0"/>
                                              </a:ext>
                                            </a:extLst>
                                          </a:blip>
                                          <a:stretch>
                                            <a:fillRect/>
                                          </a:stretch>
                                        </pic:blipFill>
                                        <pic:spPr>
                                          <a:xfrm>
                                            <a:off x="0" y="0"/>
                                            <a:ext cx="2894680" cy="2529973"/>
                                          </a:xfrm>
                                          <a:prstGeom prst="rect">
                                            <a:avLst/>
                                          </a:prstGeom>
                                        </pic:spPr>
                                      </pic:pic>
                                    </a:graphicData>
                                  </a:graphic>
                                </wp:inline>
                              </w:drawing>
                            </w:r>
                          </w:p>
                          <w:p w14:paraId="5FCAA395" w14:textId="2C40F7AC" w:rsidR="00113AA7" w:rsidRPr="002D6718" w:rsidRDefault="00113AA7" w:rsidP="005D619F">
                            <w:pPr>
                              <w:pStyle w:val="Caption"/>
                              <w:rPr>
                                <w:sz w:val="16"/>
                                <w:szCs w:val="16"/>
                              </w:rPr>
                            </w:pPr>
                            <w:bookmarkStart w:id="64" w:name="_Ref40729962"/>
                            <w:r>
                              <w:t xml:space="preserve">Figure </w:t>
                            </w:r>
                            <w:bookmarkEnd w:id="64"/>
                            <w:proofErr w:type="gramStart"/>
                            <w:r>
                              <w:t xml:space="preserve">5  </w:t>
                            </w:r>
                            <w:r w:rsidRPr="00961FAB">
                              <w:rPr>
                                <w:sz w:val="16"/>
                                <w:szCs w:val="16"/>
                              </w:rPr>
                              <w:t>Shown</w:t>
                            </w:r>
                            <w:proofErr w:type="gramEnd"/>
                            <w:r w:rsidRPr="00961FAB">
                              <w:rPr>
                                <w:sz w:val="16"/>
                                <w:szCs w:val="16"/>
                              </w:rPr>
                              <w:t xml:space="preserve"> is an 11 pulse cycle for an infinite Q system, upper panel and a system with a Q of 100, lower panel</w:t>
                            </w:r>
                            <w:r>
                              <w:rPr>
                                <w:sz w:val="16"/>
                                <w:szCs w:val="16"/>
                              </w:rPr>
                              <w:t xml:space="preserve">. </w:t>
                            </w:r>
                            <w:r w:rsidRPr="00961FAB">
                              <w:rPr>
                                <w:sz w:val="16"/>
                                <w:szCs w:val="16"/>
                              </w:rPr>
                              <w:t xml:space="preserve">These are Simulink </w:t>
                            </w:r>
                            <w:r>
                              <w:rPr>
                                <w:sz w:val="16"/>
                                <w:szCs w:val="16"/>
                              </w:rPr>
                              <w:t>simulations with the red traces the input and the black curves the system response.</w:t>
                            </w:r>
                          </w:p>
                        </w:txbxContent>
                      </wps:txbx>
                      <wps:bodyPr rot="0" vert="horz" wrap="square" lIns="0" tIns="0" rIns="0" bIns="0" anchor="t" anchorCtr="0" upright="1">
                        <a:noAutofit/>
                      </wps:bodyPr>
                    </wps:wsp>
                  </a:graphicData>
                </a:graphic>
              </wp:inline>
            </w:drawing>
          </mc:Choice>
          <mc:Fallback>
            <w:pict>
              <v:shape w14:anchorId="2554B1FB" id="Text Box 35" o:spid="_x0000_s1036" type="#_x0000_t202" style="width:230.4pt;height:447.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LtAX8CAAAJBQAADgAAAGRycy9lMm9Eb2MueG1srFTbjtsgEH2v1H9AvGd9qZO1rTirTbapKm0v&#10;0m4/gBgco2KgQGJvq/57Bxxnd3uRqqp+wAMMh5k5Z1heDZ1AR2YsV7LCyUWMEZO1olzuK/zpfjvL&#10;MbKOSEqEkqzCD8ziq9XLF8telyxVrRKUGQQg0pa9rnDrnC6jyNYt64i9UJpJ2GyU6YiDqdlH1JAe&#10;0DsRpXG8iHplqDaqZtbC6s24iVcBv2lY7T40jWUOiQpDbC6MJow7P0arJSn3huiW16cwyD9E0REu&#10;4dIz1A1xBB0M/wWq47VRVjXuolZdpJqG1yzkANkk8U/Z3LVEs5ALFMfqc5ns/4Ot3x8/GsRphV/N&#10;MZKkA47u2eDQWg0IlqA+vbYluN1pcHQDrAPPIVerb1X92SKpNi2Re3ZtjOpbRijEl/iT0ZOjI471&#10;ILv+naJwDzk4FYCGxnS+eFAOBOjA08OZGx9LDYtpkS7iHLZq2Jsv8iQv0nAHKafj2lj3hqkOeaPC&#10;BsgP8OR4a50Ph5STi7/NKsHplgsRJma/2wiDjgSEsg3fCf2Zm5DeWSp/bEQcVyBKuMPv+XgD8d+K&#10;JM3idVrMtov8cpZts/msuIzzWZwU62IRZ0V2s/3uA0yysuWUMnnLJZtEmGR/R/KpHUb5BBmivsLF&#10;PJ2PHP0xyTh8v0uy4w56UvCuwvnZiZSe2deSQtqkdISL0Y6ehx+qDDWY/qEqQQee+lEEbtgNQXK5&#10;v91rZKfoAwjDKKANKIb3BIxWma8Y9dCbFbZfDsQwjMRbCeLyjTwZZjJ2k0FkDUcr7DAazY0bG/6g&#10;Dd+3gDzKV6prEGDDgzQeozjJFvot5HB6G3xDP50Hr8cXbPUDAAD//wMAUEsDBBQABgAIAAAAIQDy&#10;1dVS3AAAAAUBAAAPAAAAZHJzL2Rvd25yZXYueG1sTI/BTsMwEETvSPyDtUhcEHWoqiikcSpo4QaH&#10;lqpnN94mEfE6sp0m/XsWLuUy0mpWM2+K1WQ7cUYfWkcKnmYJCKTKmZZqBfuv98cMRIiajO4coYIL&#10;BliVtzeFzo0baYvnXawFh1DItYImxj6XMlQNWh1mrkdi7+S81ZFPX0vj9cjhtpPzJEml1S1xQ6N7&#10;XDdYfe8GqyDd+GHc0vphs3/70J99PT+8Xg5K3d9NL0sQEad4fYZffEaHkpmObiATRKeAh8Q/ZW+R&#10;JjzjqCB7XmQgy0L+py9/AAAA//8DAFBLAQItABQABgAIAAAAIQDkmcPA+wAAAOEBAAATAAAAAAAA&#10;AAAAAAAAAAAAAABbQ29udGVudF9UeXBlc10ueG1sUEsBAi0AFAAGAAgAAAAhACOyauHXAAAAlAEA&#10;AAsAAAAAAAAAAAAAAAAALAEAAF9yZWxzLy5yZWxzUEsBAi0AFAAGAAgAAAAhAE+y7QF/AgAACQUA&#10;AA4AAAAAAAAAAAAAAAAALAIAAGRycy9lMm9Eb2MueG1sUEsBAi0AFAAGAAgAAAAhAPLV1VLcAAAA&#10;BQEAAA8AAAAAAAAAAAAAAAAA1wQAAGRycy9kb3ducmV2LnhtbFBLBQYAAAAABAAEAPMAAADgBQAA&#10;AAA=&#10;" stroked="f">
                <v:textbox inset="0,0,0,0">
                  <w:txbxContent>
                    <w:p w14:paraId="6DBC3F96" w14:textId="77777777" w:rsidR="00113AA7" w:rsidRDefault="00113AA7" w:rsidP="005D619F">
                      <w:pPr>
                        <w:rPr>
                          <w:sz w:val="16"/>
                          <w:szCs w:val="16"/>
                        </w:rPr>
                      </w:pPr>
                      <w:r>
                        <w:rPr>
                          <w:noProof/>
                        </w:rPr>
                        <w:drawing>
                          <wp:inline distT="0" distB="0" distL="0" distR="0" wp14:anchorId="7BF28675" wp14:editId="69BEEBD7">
                            <wp:extent cx="2883506" cy="2528789"/>
                            <wp:effectExtent l="0" t="0" r="12700"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05-01 at 4.37.49 PM.png"/>
                                    <pic:cNvPicPr/>
                                  </pic:nvPicPr>
                                  <pic:blipFill>
                                    <a:blip r:embed="rId19">
                                      <a:extLst>
                                        <a:ext uri="{28A0092B-C50C-407E-A947-70E740481C1C}">
                                          <a14:useLocalDpi xmlns:a14="http://schemas.microsoft.com/office/drawing/2010/main" val="0"/>
                                        </a:ext>
                                      </a:extLst>
                                    </a:blip>
                                    <a:stretch>
                                      <a:fillRect/>
                                    </a:stretch>
                                  </pic:blipFill>
                                  <pic:spPr>
                                    <a:xfrm>
                                      <a:off x="0" y="0"/>
                                      <a:ext cx="2897320" cy="2540904"/>
                                    </a:xfrm>
                                    <a:prstGeom prst="rect">
                                      <a:avLst/>
                                    </a:prstGeom>
                                  </pic:spPr>
                                </pic:pic>
                              </a:graphicData>
                            </a:graphic>
                          </wp:inline>
                        </w:drawing>
                      </w:r>
                    </w:p>
                    <w:p w14:paraId="69E05FDD" w14:textId="77777777" w:rsidR="00113AA7" w:rsidRDefault="00113AA7" w:rsidP="005D619F">
                      <w:pPr>
                        <w:rPr>
                          <w:sz w:val="16"/>
                          <w:szCs w:val="16"/>
                        </w:rPr>
                      </w:pPr>
                      <w:r>
                        <w:rPr>
                          <w:noProof/>
                        </w:rPr>
                        <w:drawing>
                          <wp:inline distT="0" distB="0" distL="0" distR="0" wp14:anchorId="55ABD0CB" wp14:editId="03599D33">
                            <wp:extent cx="2886111" cy="2522483"/>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5-01 at 4.39.02 PM.png"/>
                                    <pic:cNvPicPr/>
                                  </pic:nvPicPr>
                                  <pic:blipFill>
                                    <a:blip r:embed="rId20">
                                      <a:extLst>
                                        <a:ext uri="{28A0092B-C50C-407E-A947-70E740481C1C}">
                                          <a14:useLocalDpi xmlns:a14="http://schemas.microsoft.com/office/drawing/2010/main" val="0"/>
                                        </a:ext>
                                      </a:extLst>
                                    </a:blip>
                                    <a:stretch>
                                      <a:fillRect/>
                                    </a:stretch>
                                  </pic:blipFill>
                                  <pic:spPr>
                                    <a:xfrm>
                                      <a:off x="0" y="0"/>
                                      <a:ext cx="2894680" cy="2529973"/>
                                    </a:xfrm>
                                    <a:prstGeom prst="rect">
                                      <a:avLst/>
                                    </a:prstGeom>
                                  </pic:spPr>
                                </pic:pic>
                              </a:graphicData>
                            </a:graphic>
                          </wp:inline>
                        </w:drawing>
                      </w:r>
                    </w:p>
                    <w:p w14:paraId="5FCAA395" w14:textId="2C40F7AC" w:rsidR="00113AA7" w:rsidRPr="002D6718" w:rsidRDefault="00113AA7" w:rsidP="005D619F">
                      <w:pPr>
                        <w:pStyle w:val="Caption"/>
                        <w:rPr>
                          <w:sz w:val="16"/>
                          <w:szCs w:val="16"/>
                        </w:rPr>
                      </w:pPr>
                      <w:bookmarkStart w:id="65" w:name="_Ref40729962"/>
                      <w:r>
                        <w:t xml:space="preserve">Figure </w:t>
                      </w:r>
                      <w:bookmarkEnd w:id="65"/>
                      <w:proofErr w:type="gramStart"/>
                      <w:r>
                        <w:t xml:space="preserve">5  </w:t>
                      </w:r>
                      <w:r w:rsidRPr="00961FAB">
                        <w:rPr>
                          <w:sz w:val="16"/>
                          <w:szCs w:val="16"/>
                        </w:rPr>
                        <w:t>Shown</w:t>
                      </w:r>
                      <w:proofErr w:type="gramEnd"/>
                      <w:r w:rsidRPr="00961FAB">
                        <w:rPr>
                          <w:sz w:val="16"/>
                          <w:szCs w:val="16"/>
                        </w:rPr>
                        <w:t xml:space="preserve"> is an 11 pulse cycle for an infinite Q system, upper panel and a system with a Q of 100, lower panel</w:t>
                      </w:r>
                      <w:r>
                        <w:rPr>
                          <w:sz w:val="16"/>
                          <w:szCs w:val="16"/>
                        </w:rPr>
                        <w:t xml:space="preserve">. </w:t>
                      </w:r>
                      <w:r w:rsidRPr="00961FAB">
                        <w:rPr>
                          <w:sz w:val="16"/>
                          <w:szCs w:val="16"/>
                        </w:rPr>
                        <w:t xml:space="preserve">These are Simulink </w:t>
                      </w:r>
                      <w:r>
                        <w:rPr>
                          <w:sz w:val="16"/>
                          <w:szCs w:val="16"/>
                        </w:rPr>
                        <w:t>simulations with the red traces the input and the black curves the system response.</w:t>
                      </w:r>
                    </w:p>
                  </w:txbxContent>
                </v:textbox>
                <w10:anchorlock/>
              </v:shape>
            </w:pict>
          </mc:Fallback>
        </mc:AlternateContent>
      </w:r>
    </w:p>
    <w:p w14:paraId="2B9B5C50" w14:textId="57A5F782" w:rsidR="008B536F" w:rsidRDefault="008B536F" w:rsidP="005D619F">
      <w:pPr>
        <w:jc w:val="both"/>
      </w:pPr>
    </w:p>
    <w:p w14:paraId="051E021C" w14:textId="3D6E27B5" w:rsidR="00961FAB" w:rsidRDefault="008B536F" w:rsidP="0081517C">
      <w:pPr>
        <w:jc w:val="both"/>
      </w:pPr>
      <w:r>
        <w:rPr>
          <w:noProof/>
        </w:rPr>
        <mc:AlternateContent>
          <mc:Choice Requires="wps">
            <w:drawing>
              <wp:anchor distT="0" distB="0" distL="114300" distR="114300" simplePos="0" relativeHeight="251670528" behindDoc="0" locked="0" layoutInCell="1" allowOverlap="1" wp14:anchorId="45F62B7C" wp14:editId="2C8CC4E3">
                <wp:simplePos x="0" y="0"/>
                <wp:positionH relativeFrom="column">
                  <wp:posOffset>3347019</wp:posOffset>
                </wp:positionH>
                <wp:positionV relativeFrom="paragraph">
                  <wp:posOffset>8227038</wp:posOffset>
                </wp:positionV>
                <wp:extent cx="2932387" cy="54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2932387" cy="54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D18E28" w14:textId="77777777" w:rsidR="00113AA7" w:rsidRDefault="00113AA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F62B7C" id="Text Box 6" o:spid="_x0000_s1037" type="#_x0000_t202" style="position:absolute;left:0;text-align:left;margin-left:263.55pt;margin-top:647.8pt;width:230.9pt;height:43.2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FHaXsCAABgBQAADgAAAGRycy9lMm9Eb2MueG1srFRRTxsxDH6ftP8Q5X1cW0oHFVfUgZgmIUCD&#10;iec0l9DTkjhL3N51v35O7q50bC9Me7lz7M+O/dnO+UVrDduqEGtwJR8fjThTTkJVu+eSf3u8/nDK&#10;WUThKmHAqZLvVOQXi/fvzhs/VxNYg6lUYBTExXnjS75G9POiiHKtrIhH4JUjo4ZgBdIxPBdVEA1F&#10;t6aYjEazooFQ+QBSxUjaq87IFzm+1krindZRITMlp9wwf0P+rtK3WJyL+XMQfl3LPg3xD1lYUTu6&#10;dB/qSqBgm1D/EcrWMkAEjUcSbAFa11LlGqia8ehVNQ9r4VWuhciJfk9T/H9h5e32PrC6KvmMMycs&#10;tehRtcg+QctmiZ3GxzmBHjzBsCU1dXnQR1KmolsdbPpTOYzsxPNuz20KJkk5OTueHJ9+5EyS7WR6&#10;Optm8osXbx8iflZgWRJKHqh3mVKxvYlImRB0gKTLHFzXxuT+GfebgoCdRuUB6L1TIV3CWcKdUcnL&#10;uK9KEwE576TIo6cuTWBbQUMjpFQOc8k5LqETStPdb3Hs8cm1y+otznuPfDM43Dvb2kHILL1Ku/o+&#10;pKw7PPF3UHcSsV21ufNnQz9XUO2ozQG6NYleXtfUixsR8V4E2gvqLO063tFHG2hKDr3E2RrCz7/p&#10;E57GlaycNbRnJY8/NiIozswXR4N8Np7SJDDMh+nJxwkdwqFldWhxG3sJ1JUxvSpeZjHh0QyiDmCf&#10;6ElYplvJJJyku0uOg3iJ3fbTkyLVcplBtIpe4I178DKFTiynSXtsn0Tw/TgiDfItDBsp5q+mssMm&#10;TwfLDYKu88gmnjtWe/5pjfMk909OeicOzxn18jAufgEAAP//AwBQSwMEFAAGAAgAAAAhAKkakpHg&#10;AAAADQEAAA8AAABkcnMvZG93bnJldi54bWxMj8FOwzAMhu9IvENkJG4sWaGjLU0nBOIK2mCTuGWN&#10;11Y0TtVka3l7zAmO9v/p9+dyPbtenHEMnScNy4UCgVR721Gj4eP95SYDEaIha3pPqOEbA6yry4vS&#10;FNZPtMHzNjaCSygURkMb41BIGeoWnQkLPyBxdvSjM5HHsZF2NBOXu14mSq2kMx3xhdYM+NRi/bU9&#10;OQ271+Pn/k69Nc8uHSY/K0kul1pfX82PDyAizvEPhl99VoeKnQ7+RDaIXkOa3C8Z5SDJ0xUIRvIs&#10;y0EceHWbJQpkVcr/X1Q/AAAA//8DAFBLAQItABQABgAIAAAAIQDkmcPA+wAAAOEBAAATAAAAAAAA&#10;AAAAAAAAAAAAAABbQ29udGVudF9UeXBlc10ueG1sUEsBAi0AFAAGAAgAAAAhACOyauHXAAAAlAEA&#10;AAsAAAAAAAAAAAAAAAAALAEAAF9yZWxzLy5yZWxzUEsBAi0AFAAGAAgAAAAhAH9xR2l7AgAAYAUA&#10;AA4AAAAAAAAAAAAAAAAALAIAAGRycy9lMm9Eb2MueG1sUEsBAi0AFAAGAAgAAAAhAKkakpHgAAAA&#10;DQEAAA8AAAAAAAAAAAAAAAAA0wQAAGRycy9kb3ducmV2LnhtbFBLBQYAAAAABAAEAPMAAADgBQAA&#10;AAA=&#10;" filled="f" stroked="f">
                <v:textbox>
                  <w:txbxContent>
                    <w:p w14:paraId="63D18E28" w14:textId="77777777" w:rsidR="00113AA7" w:rsidRDefault="00113AA7"/>
                  </w:txbxContent>
                </v:textbox>
                <w10:wrap type="square"/>
              </v:shape>
            </w:pict>
          </mc:Fallback>
        </mc:AlternateContent>
      </w:r>
    </w:p>
    <w:p w14:paraId="13F4C2FD" w14:textId="68388813" w:rsidR="002D6718" w:rsidRDefault="002D6718" w:rsidP="002D6718">
      <w:pPr>
        <w:jc w:val="both"/>
      </w:pPr>
    </w:p>
    <w:p w14:paraId="7EAC2ED8" w14:textId="54E0A7E4" w:rsidR="00D25406" w:rsidRDefault="00D25406" w:rsidP="00D25406">
      <w:pPr>
        <w:jc w:val="both"/>
      </w:pPr>
    </w:p>
    <w:p w14:paraId="5BEDC52C" w14:textId="4DD05522" w:rsidR="00E93209" w:rsidRDefault="00866B50" w:rsidP="00FD3489">
      <w:pPr>
        <w:jc w:val="both"/>
      </w:pPr>
      <w:r>
        <w:rPr>
          <w:noProof/>
        </w:rPr>
        <mc:AlternateContent>
          <mc:Choice Requires="wps">
            <w:drawing>
              <wp:anchor distT="0" distB="0" distL="114300" distR="114300" simplePos="0" relativeHeight="251657216" behindDoc="0" locked="0" layoutInCell="1" allowOverlap="1" wp14:anchorId="56B26ECB" wp14:editId="2F6A075E">
                <wp:simplePos x="0" y="0"/>
                <wp:positionH relativeFrom="margin">
                  <wp:posOffset>3423876</wp:posOffset>
                </wp:positionH>
                <wp:positionV relativeFrom="paragraph">
                  <wp:posOffset>0</wp:posOffset>
                </wp:positionV>
                <wp:extent cx="3200400" cy="5640070"/>
                <wp:effectExtent l="0" t="0" r="0" b="0"/>
                <wp:wrapSquare wrapText="bothSides"/>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5640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ACEEE0" w14:textId="2FCE91C8" w:rsidR="00113AA7" w:rsidRPr="00CC4FDA" w:rsidRDefault="00113AA7" w:rsidP="002D6718">
                            <w:pPr>
                              <w:rPr>
                                <w:noProof/>
                                <w:sz w:val="18"/>
                                <w:szCs w:val="18"/>
                              </w:rPr>
                            </w:pPr>
                            <w:r>
                              <w:rPr>
                                <w:noProof/>
                              </w:rPr>
                              <w:drawing>
                                <wp:inline distT="0" distB="0" distL="0" distR="0" wp14:anchorId="22BB8531" wp14:editId="03ED524E">
                                  <wp:extent cx="3108960" cy="2431034"/>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8960" cy="2431034"/>
                                          </a:xfrm>
                                          <a:prstGeom prst="rect">
                                            <a:avLst/>
                                          </a:prstGeom>
                                        </pic:spPr>
                                      </pic:pic>
                                    </a:graphicData>
                                  </a:graphic>
                                </wp:inline>
                              </w:drawing>
                            </w:r>
                          </w:p>
                          <w:p w14:paraId="0CA44D29" w14:textId="38A8053A" w:rsidR="00113AA7" w:rsidRPr="00CC4FDA" w:rsidRDefault="00113AA7" w:rsidP="002D6718">
                            <w:pPr>
                              <w:rPr>
                                <w:noProof/>
                                <w:sz w:val="18"/>
                                <w:szCs w:val="18"/>
                              </w:rPr>
                            </w:pPr>
                            <w:r>
                              <w:rPr>
                                <w:noProof/>
                              </w:rPr>
                              <w:drawing>
                                <wp:inline distT="0" distB="0" distL="0" distR="0" wp14:anchorId="20DD46A2" wp14:editId="05095404">
                                  <wp:extent cx="3108960" cy="248470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08960" cy="2484701"/>
                                          </a:xfrm>
                                          <a:prstGeom prst="rect">
                                            <a:avLst/>
                                          </a:prstGeom>
                                        </pic:spPr>
                                      </pic:pic>
                                    </a:graphicData>
                                  </a:graphic>
                                </wp:inline>
                              </w:drawing>
                            </w:r>
                          </w:p>
                          <w:p w14:paraId="5754F85E" w14:textId="79C3944E" w:rsidR="00113AA7" w:rsidRPr="000E47C3" w:rsidRDefault="00113AA7" w:rsidP="005D619F">
                            <w:pPr>
                              <w:pStyle w:val="Caption"/>
                              <w:rPr>
                                <w:color w:val="000000" w:themeColor="text1"/>
                                <w:sz w:val="16"/>
                                <w:szCs w:val="16"/>
                              </w:rPr>
                            </w:pPr>
                            <w:bookmarkStart w:id="66" w:name="_Ref40730040"/>
                            <w:r>
                              <w:t xml:space="preserve">Figure </w:t>
                            </w:r>
                            <w:bookmarkEnd w:id="66"/>
                            <w:proofErr w:type="gramStart"/>
                            <w:r>
                              <w:t xml:space="preserve">8  </w:t>
                            </w:r>
                            <w:r>
                              <w:rPr>
                                <w:color w:val="000000" w:themeColor="text1"/>
                                <w:sz w:val="16"/>
                                <w:szCs w:val="16"/>
                              </w:rPr>
                              <w:t>Top</w:t>
                            </w:r>
                            <w:proofErr w:type="gramEnd"/>
                            <w:r>
                              <w:rPr>
                                <w:color w:val="000000" w:themeColor="text1"/>
                                <w:sz w:val="16"/>
                                <w:szCs w:val="16"/>
                              </w:rPr>
                              <w:t>: S</w:t>
                            </w:r>
                            <w:r w:rsidRPr="005908EA">
                              <w:rPr>
                                <w:color w:val="000000" w:themeColor="text1"/>
                                <w:sz w:val="16"/>
                                <w:szCs w:val="16"/>
                              </w:rPr>
                              <w:t>hown is the</w:t>
                            </w:r>
                            <w:r>
                              <w:rPr>
                                <w:color w:val="000000" w:themeColor="text1"/>
                                <w:sz w:val="16"/>
                                <w:szCs w:val="16"/>
                              </w:rPr>
                              <w:t xml:space="preserve"> single step and</w:t>
                            </w:r>
                            <w:r w:rsidRPr="005908EA">
                              <w:rPr>
                                <w:color w:val="000000" w:themeColor="text1"/>
                                <w:sz w:val="16"/>
                                <w:szCs w:val="16"/>
                              </w:rPr>
                              <w:t xml:space="preserve"> two-step response for a </w:t>
                            </w:r>
                            <w:r>
                              <w:rPr>
                                <w:color w:val="000000" w:themeColor="text1"/>
                                <w:sz w:val="16"/>
                                <w:szCs w:val="16"/>
                              </w:rPr>
                              <w:t>Q = 10 system (</w:t>
                            </w:r>
                            <w:r w:rsidRPr="0015509C">
                              <w:rPr>
                                <w:color w:val="000000" w:themeColor="text1"/>
                                <w:sz w:val="16"/>
                                <w:szCs w:val="16"/>
                              </w:rPr>
                              <w:t>infinite Q response is dashed), calculated using the closed form solution 4 and 5.</w:t>
                            </w:r>
                            <w:r>
                              <w:rPr>
                                <w:color w:val="000000" w:themeColor="text1"/>
                                <w:sz w:val="16"/>
                                <w:szCs w:val="16"/>
                              </w:rPr>
                              <w:t xml:space="preserve">  Bottom: resonant actuation for a Q=10 system (infinite Q response in dashed). In both plots the red trace depicts the set and hold response, illustrating a transition with no ringing or overshoot.</w:t>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6B26ECB" id="Text Box 45" o:spid="_x0000_s1038" type="#_x0000_t202" style="position:absolute;left:0;text-align:left;margin-left:269.6pt;margin-top:0;width:252pt;height:444.1pt;z-index:2516572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87rNH4CAAAKBQAADgAAAGRycy9lMm9Eb2MueG1srFRtb9sgEP4+af8B8T21nTlpbMWpmnSZJnUv&#10;UrsfQADHaBgYkNjdtP++A8dp123SNM0f8AHHw909z7G86luJjtw6oVWFs4sUI66oZkLtK/zpfjtZ&#10;YOQ8UYxIrXiFH7jDV6uXL5adKflUN1oybhGAKFd2psKN96ZMEkcb3hJ3oQ1XsFlr2xIPU7tPmCUd&#10;oLcymabpPOm0ZcZqyp2D1ZthE68ifl1z6j/UteMeyQpDbD6ONo67MCarJSn3lphG0FMY5B+iaIlQ&#10;cOkZ6oZ4gg5W/ALVCmq107W/oLpNdF0LymMOkE2WPsvmriGGx1ygOM6cy+T+Hyx9f/xokWAVzmcY&#10;KdICR/e892itewRLUJ/OuBLc7gw4+h7WgeeYqzO3mn52SOlNQ9SeX1uru4YTBvFl4WTy5OiA4wLI&#10;rnunGdxDDl5HoL62bSgelAMBOvD0cOYmxEJh8RWwnaewRWFvNgfzMrKXkHI8bqzzb7huUTAqbIH8&#10;CE+Ot86HcEg5uoTbnJaCbYWUcWL3u4206EhAKNv4xQyeuUkVnJUOxwbEYQWihDvCXog3Ev+tyKZ5&#10;up4Wk+18cTnJt/lsUlymi0maFetinuZFfrP9HgLM8rIRjHF1KxQfRZjlf0fyqR0G+UQZoq7CxWw6&#10;Gzj6Y5Jp/H6XZCs89KQUbYUXZydSBmZfKwZpk9ITIQc7+Tn8WGWowfiPVYk6CNQPIvD9ro+SyyKD&#10;QSQ7zR5AGVYDb8AxPChgNNp+xaiD5qyw+3IglmMk3ypQV+jk0bCjsRsNoigcrbDHaDA3fuj4g7Fi&#10;3wDyoF+lr0GBtYjaeIzipFtouJjE6XEIHf10Hr0en7DVDwAAAP//AwBQSwMEFAAGAAgAAAAhAB90&#10;ZLXeAAAACQEAAA8AAABkcnMvZG93bnJldi54bWxMj8FOwzAQRO9I/IO1SFwQdUihCiFOBS3cyqGl&#10;6nkbmyQiXke206R/z/YEx9GMZt4Uy8l24mR8aB0peJglIAxVTrdUK9h/fdxnIEJE0tg5MgrOJsCy&#10;vL4qMNdupK057WItuIRCjgqaGPtcylA1xmKYud4Qe9/OW4wsfS21x5HLbSfTJFlIiy3xQoO9WTWm&#10;+tkNVsFi7YdxS6u79f59g599nR7ezgelbm+m1xcQ0UzxLwwXfEaHkpmObiAdRKfgaf6cclQBP7rY&#10;yeOc9VFBlmUpyLKQ/x+UvwAAAP//AwBQSwECLQAUAAYACAAAACEA5JnDwPsAAADhAQAAEwAAAAAA&#10;AAAAAAAAAAAAAAAAW0NvbnRlbnRfVHlwZXNdLnhtbFBLAQItABQABgAIAAAAIQAjsmrh1wAAAJQB&#10;AAALAAAAAAAAAAAAAAAAACwBAABfcmVscy8ucmVsc1BLAQItABQABgAIAAAAIQAHzus0fgIAAAoF&#10;AAAOAAAAAAAAAAAAAAAAACwCAABkcnMvZTJvRG9jLnhtbFBLAQItABQABgAIAAAAIQAfdGS13gAA&#10;AAkBAAAPAAAAAAAAAAAAAAAAANYEAABkcnMvZG93bnJldi54bWxQSwUGAAAAAAQABADzAAAA4QUA&#10;AAAA&#10;" stroked="f">
                <v:textbox inset="0,0,0,0">
                  <w:txbxContent>
                    <w:p w14:paraId="7AACEEE0" w14:textId="2FCE91C8" w:rsidR="00113AA7" w:rsidRPr="00CC4FDA" w:rsidRDefault="00113AA7" w:rsidP="002D6718">
                      <w:pPr>
                        <w:rPr>
                          <w:noProof/>
                          <w:sz w:val="18"/>
                          <w:szCs w:val="18"/>
                        </w:rPr>
                      </w:pPr>
                      <w:r>
                        <w:rPr>
                          <w:noProof/>
                        </w:rPr>
                        <w:drawing>
                          <wp:inline distT="0" distB="0" distL="0" distR="0" wp14:anchorId="22BB8531" wp14:editId="03ED524E">
                            <wp:extent cx="3108960" cy="2431034"/>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8960" cy="2431034"/>
                                    </a:xfrm>
                                    <a:prstGeom prst="rect">
                                      <a:avLst/>
                                    </a:prstGeom>
                                  </pic:spPr>
                                </pic:pic>
                              </a:graphicData>
                            </a:graphic>
                          </wp:inline>
                        </w:drawing>
                      </w:r>
                    </w:p>
                    <w:p w14:paraId="0CA44D29" w14:textId="38A8053A" w:rsidR="00113AA7" w:rsidRPr="00CC4FDA" w:rsidRDefault="00113AA7" w:rsidP="002D6718">
                      <w:pPr>
                        <w:rPr>
                          <w:noProof/>
                          <w:sz w:val="18"/>
                          <w:szCs w:val="18"/>
                        </w:rPr>
                      </w:pPr>
                      <w:r>
                        <w:rPr>
                          <w:noProof/>
                        </w:rPr>
                        <w:drawing>
                          <wp:inline distT="0" distB="0" distL="0" distR="0" wp14:anchorId="20DD46A2" wp14:editId="05095404">
                            <wp:extent cx="3108960" cy="248470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08960" cy="2484701"/>
                                    </a:xfrm>
                                    <a:prstGeom prst="rect">
                                      <a:avLst/>
                                    </a:prstGeom>
                                  </pic:spPr>
                                </pic:pic>
                              </a:graphicData>
                            </a:graphic>
                          </wp:inline>
                        </w:drawing>
                      </w:r>
                    </w:p>
                    <w:p w14:paraId="5754F85E" w14:textId="79C3944E" w:rsidR="00113AA7" w:rsidRPr="000E47C3" w:rsidRDefault="00113AA7" w:rsidP="005D619F">
                      <w:pPr>
                        <w:pStyle w:val="Caption"/>
                        <w:rPr>
                          <w:color w:val="000000" w:themeColor="text1"/>
                          <w:sz w:val="16"/>
                          <w:szCs w:val="16"/>
                        </w:rPr>
                      </w:pPr>
                      <w:bookmarkStart w:id="67" w:name="_Ref40730040"/>
                      <w:r>
                        <w:t xml:space="preserve">Figure </w:t>
                      </w:r>
                      <w:bookmarkEnd w:id="67"/>
                      <w:proofErr w:type="gramStart"/>
                      <w:r>
                        <w:t xml:space="preserve">8  </w:t>
                      </w:r>
                      <w:r>
                        <w:rPr>
                          <w:color w:val="000000" w:themeColor="text1"/>
                          <w:sz w:val="16"/>
                          <w:szCs w:val="16"/>
                        </w:rPr>
                        <w:t>Top</w:t>
                      </w:r>
                      <w:proofErr w:type="gramEnd"/>
                      <w:r>
                        <w:rPr>
                          <w:color w:val="000000" w:themeColor="text1"/>
                          <w:sz w:val="16"/>
                          <w:szCs w:val="16"/>
                        </w:rPr>
                        <w:t>: S</w:t>
                      </w:r>
                      <w:r w:rsidRPr="005908EA">
                        <w:rPr>
                          <w:color w:val="000000" w:themeColor="text1"/>
                          <w:sz w:val="16"/>
                          <w:szCs w:val="16"/>
                        </w:rPr>
                        <w:t>hown is the</w:t>
                      </w:r>
                      <w:r>
                        <w:rPr>
                          <w:color w:val="000000" w:themeColor="text1"/>
                          <w:sz w:val="16"/>
                          <w:szCs w:val="16"/>
                        </w:rPr>
                        <w:t xml:space="preserve"> single step and</w:t>
                      </w:r>
                      <w:r w:rsidRPr="005908EA">
                        <w:rPr>
                          <w:color w:val="000000" w:themeColor="text1"/>
                          <w:sz w:val="16"/>
                          <w:szCs w:val="16"/>
                        </w:rPr>
                        <w:t xml:space="preserve"> two-step response for a </w:t>
                      </w:r>
                      <w:r>
                        <w:rPr>
                          <w:color w:val="000000" w:themeColor="text1"/>
                          <w:sz w:val="16"/>
                          <w:szCs w:val="16"/>
                        </w:rPr>
                        <w:t>Q = 10 system (</w:t>
                      </w:r>
                      <w:r w:rsidRPr="0015509C">
                        <w:rPr>
                          <w:color w:val="000000" w:themeColor="text1"/>
                          <w:sz w:val="16"/>
                          <w:szCs w:val="16"/>
                        </w:rPr>
                        <w:t>infinite Q response is dashed), calculated using the closed form solution 4 and 5.</w:t>
                      </w:r>
                      <w:r>
                        <w:rPr>
                          <w:color w:val="000000" w:themeColor="text1"/>
                          <w:sz w:val="16"/>
                          <w:szCs w:val="16"/>
                        </w:rPr>
                        <w:t xml:space="preserve">  Bottom: resonant actuation for a Q=10 system (infinite Q response in dashed). In both plots the red trace depicts the set and hold response, illustrating a transition with no ringing or overshoot.</w:t>
                      </w:r>
                    </w:p>
                  </w:txbxContent>
                </v:textbox>
                <w10:wrap type="square" anchorx="margin"/>
              </v:shape>
            </w:pict>
          </mc:Fallback>
        </mc:AlternateContent>
      </w:r>
      <w:r>
        <w:rPr>
          <w:noProof/>
        </w:rPr>
        <mc:AlternateContent>
          <mc:Choice Requires="wps">
            <w:drawing>
              <wp:anchor distT="0" distB="0" distL="114300" distR="114300" simplePos="0" relativeHeight="251668480" behindDoc="0" locked="0" layoutInCell="1" allowOverlap="1" wp14:anchorId="7FB5A5C3" wp14:editId="11A95EE4">
                <wp:simplePos x="0" y="0"/>
                <wp:positionH relativeFrom="column">
                  <wp:posOffset>0</wp:posOffset>
                </wp:positionH>
                <wp:positionV relativeFrom="paragraph">
                  <wp:posOffset>147320</wp:posOffset>
                </wp:positionV>
                <wp:extent cx="3200400" cy="3410585"/>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410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7BF7E4" w14:textId="77777777" w:rsidR="00113AA7" w:rsidRDefault="00113AA7" w:rsidP="00866B50">
                            <w:pPr>
                              <w:rPr>
                                <w:sz w:val="16"/>
                                <w:szCs w:val="16"/>
                              </w:rPr>
                            </w:pPr>
                            <w:r>
                              <w:rPr>
                                <w:noProof/>
                              </w:rPr>
                              <w:drawing>
                                <wp:inline distT="0" distB="0" distL="0" distR="0" wp14:anchorId="2C3E2EEB" wp14:editId="689ABB38">
                                  <wp:extent cx="3108960" cy="27265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5-01 at 5.29.32 PM.png"/>
                                          <pic:cNvPicPr/>
                                        </pic:nvPicPr>
                                        <pic:blipFill>
                                          <a:blip r:embed="rId23">
                                            <a:extLst>
                                              <a:ext uri="{28A0092B-C50C-407E-A947-70E740481C1C}">
                                                <a14:useLocalDpi xmlns:a14="http://schemas.microsoft.com/office/drawing/2010/main" val="0"/>
                                              </a:ext>
                                            </a:extLst>
                                          </a:blip>
                                          <a:stretch>
                                            <a:fillRect/>
                                          </a:stretch>
                                        </pic:blipFill>
                                        <pic:spPr>
                                          <a:xfrm>
                                            <a:off x="0" y="0"/>
                                            <a:ext cx="3108960" cy="2726534"/>
                                          </a:xfrm>
                                          <a:prstGeom prst="rect">
                                            <a:avLst/>
                                          </a:prstGeom>
                                        </pic:spPr>
                                      </pic:pic>
                                    </a:graphicData>
                                  </a:graphic>
                                </wp:inline>
                              </w:drawing>
                            </w:r>
                          </w:p>
                          <w:p w14:paraId="4BE1B088" w14:textId="27D287AC" w:rsidR="00113AA7" w:rsidRDefault="00113AA7" w:rsidP="00866B50">
                            <w:pPr>
                              <w:pStyle w:val="Caption"/>
                              <w:rPr>
                                <w:sz w:val="16"/>
                                <w:szCs w:val="16"/>
                              </w:rPr>
                            </w:pPr>
                            <w:r>
                              <w:t xml:space="preserve">Figure </w:t>
                            </w:r>
                            <w:proofErr w:type="gramStart"/>
                            <w:r>
                              <w:t xml:space="preserve">7  </w:t>
                            </w:r>
                            <w:r w:rsidRPr="009863BA">
                              <w:rPr>
                                <w:sz w:val="16"/>
                                <w:szCs w:val="16"/>
                              </w:rPr>
                              <w:t>Shown</w:t>
                            </w:r>
                            <w:proofErr w:type="gramEnd"/>
                            <w:r w:rsidRPr="009863BA">
                              <w:rPr>
                                <w:sz w:val="16"/>
                                <w:szCs w:val="16"/>
                              </w:rPr>
                              <w:t xml:space="preserve"> is a Simulink simulation of a system with a Q~100</w:t>
                            </w:r>
                            <w:r>
                              <w:rPr>
                                <w:sz w:val="16"/>
                                <w:szCs w:val="16"/>
                              </w:rPr>
                              <w:t xml:space="preserve">. </w:t>
                            </w:r>
                            <w:r w:rsidRPr="009863BA">
                              <w:rPr>
                                <w:sz w:val="16"/>
                                <w:szCs w:val="16"/>
                              </w:rPr>
                              <w:t>Three new features are demonstrated:  a) one can ring the system up (or down) in multiple pulses, b) we are using a square wave to keep the mode topped</w:t>
                            </w:r>
                            <w:r>
                              <w:rPr>
                                <w:sz w:val="16"/>
                                <w:szCs w:val="16"/>
                              </w:rPr>
                              <w:t xml:space="preserve"> up and c) we can use a negative</w:t>
                            </w:r>
                            <w:r w:rsidRPr="009863BA">
                              <w:rPr>
                                <w:sz w:val="16"/>
                                <w:szCs w:val="16"/>
                              </w:rPr>
                              <w:t xml:space="preserve"> pulse, moved by ½ a period, to remove the energy from the mode</w:t>
                            </w:r>
                            <w:r>
                              <w:rPr>
                                <w:sz w:val="16"/>
                                <w:szCs w:val="16"/>
                              </w:rPr>
                              <w:t>. The red curve is the input and the black the response.</w:t>
                            </w:r>
                          </w:p>
                        </w:txbxContent>
                      </wps:txbx>
                      <wps:bodyPr rot="0" vert="horz" wrap="square" lIns="0" tIns="0" rIns="0" bIns="0" anchor="t" anchorCtr="0" upright="1">
                        <a:noAutofit/>
                      </wps:bodyPr>
                    </wps:wsp>
                  </a:graphicData>
                </a:graphic>
              </wp:anchor>
            </w:drawing>
          </mc:Choice>
          <mc:Fallback>
            <w:pict>
              <v:shape w14:anchorId="7FB5A5C3" id="Text Box 12" o:spid="_x0000_s1039" type="#_x0000_t202" style="position:absolute;left:0;text-align:left;margin-left:0;margin-top:11.6pt;width:252pt;height:268.5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GhJX4CAAAKBQAADgAAAGRycy9lMm9Eb2MueG1srFTbbtwgEH2v1H9AvG9sb7zp2oo3yqVbVUov&#10;UtIPYAGvUW2GArt2WvXfO+D1JulFqqr6AQ8wHGbmnOH8YuhaspfWKdAVzU5SSqTmIJTeVvTT/Xq2&#10;pMR5pgVrQcuKPkhHL1YvX5z3ppRzaKAV0hIE0a7sTUUb702ZJI43smPuBIzUuFmD7ZjHqd0mwrIe&#10;0bs2mafpWdKDFcYCl87h6s24SVcRv64l9x/q2klP2opibD6ONo6bMCarc1ZuLTON4ocw2D9E0TGl&#10;8dIj1A3zjOys+gWqU9yCg9qfcOgSqGvFZcwBs8nSn7K5a5iRMRcsjjPHMrn/B8vf7z9aogRyN6dE&#10;sw45upeDJ1cwEFzC+vTGleh2Z9DRD7iOvjFXZ26Bf3ZEw3XD9FZeWgt9I5nA+LJwMnlydMRxAWTT&#10;vwOB97Cdhwg01LYLxcNyEERHnh6O3IRYOC6eItt5ilsc907zLF0sF/EOVk7HjXX+jYSOBKOiFsmP&#10;8Gx/63wIh5WTS7jNQavEWrVtnNjt5rq1ZM9QKOv4HdCfubU6OGsIx0bEcQWjxDvCXog3Ev+tyOZ5&#10;ejUvZuuz5atZvs4Xs+JVupylWXFVnKV5kd+sv4cAs7xslBBS3yotJxFm+d+RfGiHUT5RhqSvaLGY&#10;L0aO/phkGr/fJdkpjz3Zqq6iy6MTKwOzr7XAtFnpmWpHO3kefqwy1mD6x6pEHQTqRxH4YTOMkosq&#10;CSLZgHhAZVhA3pBjfFDQaMB+paTH5qyo+7JjVlLSvtWortDJk2EnYzMZTHM8WlFPyWhe+7Hjd8aq&#10;bYPIo341XKICaxW18RjFQbfYcDGJw+MQOvrpPHo9PmGrHwAAAP//AwBQSwMEFAAGAAgAAAAhANHP&#10;yJHcAAAABwEAAA8AAABkcnMvZG93bnJldi54bWxMj0FPwzAMhe9I/IfISFwQS+igQqXpBBvc4LAx&#10;7Zw1pq1onCpJ1+7fY05w8/Oz3vtcrmbXixOG2HnScLdQIJBqbztqNOw/324fQcRkyJreE2o4Y4RV&#10;dXlRmsL6ibZ42qVGcAjFwmhoUxoKKWPdojNx4Qck9r58cCaxDI20wUwc7nqZKZVLZzrihtYMuG6x&#10;/t6NTkO+CeO0pfXNZv/6bj6GJju8nA9aX1/Nz08gEs7p7xh+8RkdKmY6+pFsFL0GfiRpyJYZCHYf&#10;1D0vjjzkagmyKuV//uoHAAD//wMAUEsBAi0AFAAGAAgAAAAhAOSZw8D7AAAA4QEAABMAAAAAAAAA&#10;AAAAAAAAAAAAAFtDb250ZW50X1R5cGVzXS54bWxQSwECLQAUAAYACAAAACEAI7Jq4dcAAACUAQAA&#10;CwAAAAAAAAAAAAAAAAAsAQAAX3JlbHMvLnJlbHNQSwECLQAUAAYACAAAACEAlbGhJX4CAAAKBQAA&#10;DgAAAAAAAAAAAAAAAAAsAgAAZHJzL2Uyb0RvYy54bWxQSwECLQAUAAYACAAAACEA0c/IkdwAAAAH&#10;AQAADwAAAAAAAAAAAAAAAADWBAAAZHJzL2Rvd25yZXYueG1sUEsFBgAAAAAEAAQA8wAAAN8FAAAA&#10;AA==&#10;" stroked="f">
                <v:textbox inset="0,0,0,0">
                  <w:txbxContent>
                    <w:p w14:paraId="417BF7E4" w14:textId="77777777" w:rsidR="00113AA7" w:rsidRDefault="00113AA7" w:rsidP="00866B50">
                      <w:pPr>
                        <w:rPr>
                          <w:sz w:val="16"/>
                          <w:szCs w:val="16"/>
                        </w:rPr>
                      </w:pPr>
                      <w:r>
                        <w:rPr>
                          <w:noProof/>
                        </w:rPr>
                        <w:drawing>
                          <wp:inline distT="0" distB="0" distL="0" distR="0" wp14:anchorId="2C3E2EEB" wp14:editId="689ABB38">
                            <wp:extent cx="3108960" cy="27265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5-01 at 5.29.32 PM.png"/>
                                    <pic:cNvPicPr/>
                                  </pic:nvPicPr>
                                  <pic:blipFill>
                                    <a:blip r:embed="rId23">
                                      <a:extLst>
                                        <a:ext uri="{28A0092B-C50C-407E-A947-70E740481C1C}">
                                          <a14:useLocalDpi xmlns:a14="http://schemas.microsoft.com/office/drawing/2010/main" val="0"/>
                                        </a:ext>
                                      </a:extLst>
                                    </a:blip>
                                    <a:stretch>
                                      <a:fillRect/>
                                    </a:stretch>
                                  </pic:blipFill>
                                  <pic:spPr>
                                    <a:xfrm>
                                      <a:off x="0" y="0"/>
                                      <a:ext cx="3108960" cy="2726534"/>
                                    </a:xfrm>
                                    <a:prstGeom prst="rect">
                                      <a:avLst/>
                                    </a:prstGeom>
                                  </pic:spPr>
                                </pic:pic>
                              </a:graphicData>
                            </a:graphic>
                          </wp:inline>
                        </w:drawing>
                      </w:r>
                    </w:p>
                    <w:p w14:paraId="4BE1B088" w14:textId="27D287AC" w:rsidR="00113AA7" w:rsidRDefault="00113AA7" w:rsidP="00866B50">
                      <w:pPr>
                        <w:pStyle w:val="Caption"/>
                        <w:rPr>
                          <w:sz w:val="16"/>
                          <w:szCs w:val="16"/>
                        </w:rPr>
                      </w:pPr>
                      <w:r>
                        <w:t xml:space="preserve">Figure </w:t>
                      </w:r>
                      <w:proofErr w:type="gramStart"/>
                      <w:r>
                        <w:t xml:space="preserve">7  </w:t>
                      </w:r>
                      <w:r w:rsidRPr="009863BA">
                        <w:rPr>
                          <w:sz w:val="16"/>
                          <w:szCs w:val="16"/>
                        </w:rPr>
                        <w:t>Shown</w:t>
                      </w:r>
                      <w:proofErr w:type="gramEnd"/>
                      <w:r w:rsidRPr="009863BA">
                        <w:rPr>
                          <w:sz w:val="16"/>
                          <w:szCs w:val="16"/>
                        </w:rPr>
                        <w:t xml:space="preserve"> is a Simulink simulation of a system with a Q~100</w:t>
                      </w:r>
                      <w:r>
                        <w:rPr>
                          <w:sz w:val="16"/>
                          <w:szCs w:val="16"/>
                        </w:rPr>
                        <w:t xml:space="preserve">. </w:t>
                      </w:r>
                      <w:r w:rsidRPr="009863BA">
                        <w:rPr>
                          <w:sz w:val="16"/>
                          <w:szCs w:val="16"/>
                        </w:rPr>
                        <w:t>Three new features are demonstrated:  a) one can ring the system up (or down) in multiple pulses, b) we are using a square wave to keep the mode topped</w:t>
                      </w:r>
                      <w:r>
                        <w:rPr>
                          <w:sz w:val="16"/>
                          <w:szCs w:val="16"/>
                        </w:rPr>
                        <w:t xml:space="preserve"> up and c) we can use a negative</w:t>
                      </w:r>
                      <w:r w:rsidRPr="009863BA">
                        <w:rPr>
                          <w:sz w:val="16"/>
                          <w:szCs w:val="16"/>
                        </w:rPr>
                        <w:t xml:space="preserve"> pulse, moved by ½ a period, to remove the energy from the mode</w:t>
                      </w:r>
                      <w:r>
                        <w:rPr>
                          <w:sz w:val="16"/>
                          <w:szCs w:val="16"/>
                        </w:rPr>
                        <w:t>. The red curve is the input and the black the response.</w:t>
                      </w:r>
                    </w:p>
                  </w:txbxContent>
                </v:textbox>
                <w10:wrap type="square"/>
              </v:shape>
            </w:pict>
          </mc:Fallback>
        </mc:AlternateContent>
      </w:r>
    </w:p>
    <w:p w14:paraId="5A85C0E3" w14:textId="5341E5DA" w:rsidR="00866B50" w:rsidRDefault="00F50683" w:rsidP="00866B50">
      <w:pPr>
        <w:ind w:firstLine="360"/>
        <w:jc w:val="both"/>
      </w:pPr>
      <w:r>
        <w:t>In the infinite</w:t>
      </w:r>
      <w:r w:rsidR="002C2C05">
        <w:t xml:space="preserve"> </w:t>
      </w:r>
      <w:r w:rsidR="002C2C05" w:rsidRPr="00BB1F78">
        <w:rPr>
          <w:i/>
          <w:iCs/>
        </w:rPr>
        <w:t>Q</w:t>
      </w:r>
      <w:r w:rsidR="002C2C05">
        <w:t xml:space="preserve"> limit, the emptying pulse is equal in amplitude to the initial pulse</w:t>
      </w:r>
      <w:r>
        <w:t>.  No energy is dissipated during the ringing of the system</w:t>
      </w:r>
      <w:r w:rsidR="002C2C05">
        <w:t xml:space="preserve">.  </w:t>
      </w:r>
      <w:r>
        <w:t xml:space="preserve">For finite </w:t>
      </w:r>
      <w:r w:rsidRPr="00BB1F78">
        <w:rPr>
          <w:i/>
          <w:iCs/>
        </w:rPr>
        <w:t>Q</w:t>
      </w:r>
      <w:r w:rsidR="009F02F1">
        <w:t>,</w:t>
      </w:r>
      <w:r>
        <w:t xml:space="preserve"> the starting pulse is larger than the stopping pulse.  This is because the starting pulse needs to add in some extra energy to account for the losses during the first cycle and the last pulse needs less energy because of losses during the last cycle.  </w:t>
      </w:r>
      <w:r w:rsidR="009F02F1">
        <w:t xml:space="preserve">This equivalence is shown explicitly in the analytical section.  </w:t>
      </w:r>
      <w:r w:rsidR="00D25406">
        <w:t>Because one usually has a finite amount of force overhead to work with, a DC pulse is preferable because the power factor is 1 for a square pulse but only .707 for a sine p</w:t>
      </w:r>
      <w:r w:rsidR="00D5274B">
        <w:t>ulse, requiring a larger force</w:t>
      </w:r>
      <w:r w:rsidR="00D25406">
        <w:t xml:space="preserve"> excursion for the same impulse</w:t>
      </w:r>
      <w:r w:rsidR="008B536F">
        <w:t>.</w:t>
      </w:r>
    </w:p>
    <w:p w14:paraId="61757A39" w14:textId="0A7188D0" w:rsidR="005D619F" w:rsidRDefault="00866B50" w:rsidP="008B536F">
      <w:pPr>
        <w:ind w:firstLine="360"/>
        <w:jc w:val="both"/>
      </w:pPr>
      <w:r>
        <w:fldChar w:fldCharType="begin"/>
      </w:r>
      <w:r>
        <w:instrText xml:space="preserve"> REF _Ref40730030 \h </w:instrText>
      </w:r>
      <w:r>
        <w:fldChar w:fldCharType="separate"/>
      </w:r>
      <w:r>
        <w:t xml:space="preserve">Figure </w:t>
      </w:r>
      <w:r>
        <w:fldChar w:fldCharType="end"/>
      </w:r>
      <w:r>
        <w:t>7 shows a Simulink simulation with three new features. In the first, one can fill the mode initially (or empty</w:t>
      </w:r>
      <w:r>
        <w:rPr>
          <w:sz w:val="16"/>
          <w:szCs w:val="16"/>
        </w:rPr>
        <w:t xml:space="preserve"> </w:t>
      </w:r>
      <w:r>
        <w:t xml:space="preserve">it) using multiple timed pulses, with </w:t>
      </w:r>
      <w:r w:rsidR="008E78EE">
        <w:t>~50% amplitude</w:t>
      </w:r>
      <w:r>
        <w:t xml:space="preserve">, one period apart. This may work better experimentally where the ability to apply large forces may be limited. In the second new feature, we use a unipolar square wave to keep the mode topped up. It works as well as the sine wave and simplifies the closed form analysis discussed in the next section. Finally, by shifting the emptying pulse by one half </w:t>
      </w:r>
      <w:r w:rsidR="00D768C4">
        <w:t>a period, one can use a negative</w:t>
      </w:r>
      <w:r>
        <w:t xml:space="preserve"> g</w:t>
      </w:r>
      <w:r w:rsidR="00D768C4">
        <w:t>oing pulse instead of a positive</w:t>
      </w:r>
      <w:r>
        <w:t xml:space="preserve"> pulse. Th</w:t>
      </w:r>
      <w:r w:rsidR="00D768C4">
        <w:t>ese features allow one to tailor the drive to match the electronics and kinds of forcing one has</w:t>
      </w:r>
      <w:r w:rsidR="00454F51">
        <w:t xml:space="preserve"> available</w:t>
      </w:r>
      <w:r w:rsidR="00D768C4">
        <w:t>.</w:t>
      </w:r>
    </w:p>
    <w:p w14:paraId="58269183" w14:textId="7A52B8AD" w:rsidR="00E97B99" w:rsidRDefault="00D25406" w:rsidP="00E97B99">
      <w:pPr>
        <w:pStyle w:val="Heading1"/>
      </w:pPr>
      <w:r>
        <w:t>Analytical Results</w:t>
      </w:r>
    </w:p>
    <w:p w14:paraId="63D00F02" w14:textId="1CC37187" w:rsidR="0033154F" w:rsidRPr="003C6C5A" w:rsidRDefault="00E97B99" w:rsidP="00681809">
      <w:pPr>
        <w:ind w:firstLine="360"/>
        <w:jc w:val="both"/>
        <w:rPr>
          <w:b/>
        </w:rPr>
      </w:pPr>
      <w:r>
        <w:t>I</w:t>
      </w:r>
      <w:r w:rsidR="0033154F">
        <w:rPr>
          <w:color w:val="000000" w:themeColor="text1"/>
        </w:rPr>
        <w:t>n this section, we discuss the analytical solution to the relevant ODE</w:t>
      </w:r>
      <w:r w:rsidR="00111F11">
        <w:rPr>
          <w:color w:val="000000" w:themeColor="text1"/>
        </w:rPr>
        <w:t xml:space="preserve">. </w:t>
      </w:r>
      <w:r w:rsidR="0033154F">
        <w:rPr>
          <w:color w:val="000000" w:themeColor="text1"/>
        </w:rPr>
        <w:t>As shown above, one can drive the system using either pulses or parts of sine waves</w:t>
      </w:r>
      <w:r w:rsidR="00111F11">
        <w:rPr>
          <w:color w:val="000000" w:themeColor="text1"/>
        </w:rPr>
        <w:t xml:space="preserve">. </w:t>
      </w:r>
      <w:r w:rsidR="0033154F">
        <w:rPr>
          <w:color w:val="000000" w:themeColor="text1"/>
        </w:rPr>
        <w:t>For the sake of simplicity, we discuss the use of pulses in this section</w:t>
      </w:r>
      <w:r w:rsidR="00111F11">
        <w:rPr>
          <w:color w:val="000000" w:themeColor="text1"/>
        </w:rPr>
        <w:t xml:space="preserve">. </w:t>
      </w:r>
      <w:r w:rsidR="0033154F">
        <w:rPr>
          <w:color w:val="000000" w:themeColor="text1"/>
        </w:rPr>
        <w:t xml:space="preserve">One thing we wish to do is to use the drives as shown in </w:t>
      </w:r>
      <w:r w:rsidR="008E78EE">
        <w:t>Figure 6</w:t>
      </w:r>
      <w:r w:rsidR="00111F11">
        <w:rPr>
          <w:color w:val="000000" w:themeColor="text1"/>
        </w:rPr>
        <w:t xml:space="preserve">. </w:t>
      </w:r>
      <w:r w:rsidR="0033154F">
        <w:rPr>
          <w:color w:val="000000" w:themeColor="text1"/>
        </w:rPr>
        <w:t xml:space="preserve">There is an initial pulse which puts energy into the mode, a series of smaller pulses which keep the mode topped up to deal with the losses due to the finite </w:t>
      </w:r>
      <w:r w:rsidR="0033154F" w:rsidRPr="002D3D66">
        <w:rPr>
          <w:i/>
          <w:iCs/>
          <w:color w:val="000000" w:themeColor="text1"/>
        </w:rPr>
        <w:t>Q</w:t>
      </w:r>
      <w:r w:rsidR="0033154F">
        <w:rPr>
          <w:color w:val="000000" w:themeColor="text1"/>
        </w:rPr>
        <w:t xml:space="preserve"> of the system and finally an emptying pulse, which removes energy from the mode</w:t>
      </w:r>
      <w:r w:rsidR="00111F11">
        <w:rPr>
          <w:color w:val="000000" w:themeColor="text1"/>
        </w:rPr>
        <w:t xml:space="preserve">. </w:t>
      </w:r>
      <w:r w:rsidR="0033154F">
        <w:rPr>
          <w:color w:val="000000" w:themeColor="text1"/>
        </w:rPr>
        <w:t xml:space="preserve">The other type of drive we wish to use is the two-step drive, such as shown in </w:t>
      </w:r>
      <w:r w:rsidR="008E78EE">
        <w:rPr>
          <w:color w:val="000000" w:themeColor="text1"/>
        </w:rPr>
        <w:t>Figure 8</w:t>
      </w:r>
      <w:r w:rsidR="00111F11">
        <w:rPr>
          <w:color w:val="000000" w:themeColor="text1"/>
        </w:rPr>
        <w:t xml:space="preserve">. </w:t>
      </w:r>
      <w:r w:rsidR="0033154F">
        <w:rPr>
          <w:color w:val="000000" w:themeColor="text1"/>
        </w:rPr>
        <w:t>All of these various drive schemes can be created by various combinations of step functions with appropriate time delays and changes in step height</w:t>
      </w:r>
      <w:r w:rsidR="00111F11">
        <w:rPr>
          <w:color w:val="000000" w:themeColor="text1"/>
        </w:rPr>
        <w:t xml:space="preserve">. </w:t>
      </w:r>
      <w:r w:rsidR="0033154F">
        <w:rPr>
          <w:color w:val="000000" w:themeColor="text1"/>
        </w:rPr>
        <w:t>Because our system is linear, we can create the complete analytical result of these complex drives by summing these various contributions to create our final system response</w:t>
      </w:r>
      <w:r w:rsidR="00111F11">
        <w:rPr>
          <w:color w:val="000000" w:themeColor="text1"/>
        </w:rPr>
        <w:t xml:space="preserve">. </w:t>
      </w:r>
      <w:r w:rsidR="0033154F">
        <w:rPr>
          <w:color w:val="000000" w:themeColor="text1"/>
        </w:rPr>
        <w:t xml:space="preserve">In this section, for simplicity, we focus on a system with </w:t>
      </w:r>
      <w:r w:rsidR="002D3D66">
        <w:rPr>
          <w:color w:val="000000" w:themeColor="text1"/>
        </w:rPr>
        <w:t>finite</w:t>
      </w:r>
      <w:r w:rsidR="0033154F">
        <w:rPr>
          <w:color w:val="000000" w:themeColor="text1"/>
        </w:rPr>
        <w:t xml:space="preserve"> </w:t>
      </w:r>
      <m:oMath>
        <m:r>
          <w:rPr>
            <w:rFonts w:ascii="Cambria Math" w:hAnsi="Cambria Math"/>
            <w:color w:val="000000" w:themeColor="text1"/>
          </w:rPr>
          <m:t>Q=</m:t>
        </m:r>
        <m:f>
          <m:fPr>
            <m:ctrlPr>
              <w:rPr>
                <w:rFonts w:ascii="Cambria Math" w:hAnsi="Cambria Math"/>
                <w:i/>
                <w:color w:val="000000" w:themeColor="text1"/>
              </w:rPr>
            </m:ctrlPr>
          </m:fPr>
          <m:num>
            <m:r>
              <w:rPr>
                <w:rFonts w:ascii="Cambria Math" w:hAnsi="Cambria Math"/>
                <w:color w:val="000000" w:themeColor="text1"/>
              </w:rPr>
              <m:t xml:space="preserve">m </m:t>
            </m:r>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0</m:t>
                </m:r>
              </m:sub>
            </m:sSub>
          </m:num>
          <m:den>
            <m:r>
              <w:rPr>
                <w:rFonts w:ascii="Cambria Math" w:hAnsi="Cambria Math"/>
                <w:color w:val="000000" w:themeColor="text1"/>
              </w:rPr>
              <m:t>γ</m:t>
            </m:r>
          </m:den>
        </m:f>
      </m:oMath>
      <w:r w:rsidR="002D3D66">
        <w:rPr>
          <w:i/>
          <w:iCs/>
          <w:color w:val="000000" w:themeColor="text1"/>
        </w:rPr>
        <w:t xml:space="preserve"> </w:t>
      </w:r>
      <w:r w:rsidR="0033154F">
        <w:rPr>
          <w:color w:val="000000" w:themeColor="text1"/>
        </w:rPr>
        <w:t xml:space="preserve"> whose </w:t>
      </w:r>
      <w:r w:rsidR="006E099E">
        <w:rPr>
          <w:color w:val="000000" w:themeColor="text1"/>
        </w:rPr>
        <w:t xml:space="preserve">natural </w:t>
      </w:r>
      <w:r w:rsidR="0033154F" w:rsidRPr="00FD3489">
        <w:rPr>
          <w:color w:val="000000" w:themeColor="text1"/>
        </w:rPr>
        <w:t xml:space="preserve">frequency is </w:t>
      </w:r>
      <m:oMath>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0</m:t>
            </m:r>
          </m:sub>
        </m:sSub>
        <m:r>
          <w:rPr>
            <w:rFonts w:ascii="Cambria Math" w:hAnsi="Cambria Math"/>
            <w:color w:val="000000" w:themeColor="text1"/>
          </w:rPr>
          <m:t>=</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k</m:t>
                </m:r>
              </m:num>
              <m:den>
                <m:r>
                  <w:rPr>
                    <w:rFonts w:ascii="Cambria Math" w:hAnsi="Cambria Math"/>
                    <w:color w:val="000000" w:themeColor="text1"/>
                  </w:rPr>
                  <m:t>m</m:t>
                </m:r>
              </m:den>
            </m:f>
          </m:e>
        </m:rad>
      </m:oMath>
      <w:r w:rsidR="002D3D66">
        <w:rPr>
          <w:color w:val="000000" w:themeColor="text1"/>
        </w:rPr>
        <w:t xml:space="preserve">, mass </w:t>
      </w:r>
      <w:r w:rsidR="002D3D66">
        <w:rPr>
          <w:i/>
          <w:iCs/>
          <w:color w:val="000000" w:themeColor="text1"/>
        </w:rPr>
        <w:t>m</w:t>
      </w:r>
      <w:r w:rsidR="002D3D66" w:rsidRPr="002D3D66">
        <w:rPr>
          <w:color w:val="000000" w:themeColor="text1"/>
        </w:rPr>
        <w:t xml:space="preserve"> and </w:t>
      </w:r>
      <w:r w:rsidR="002D3D66">
        <w:rPr>
          <w:color w:val="000000" w:themeColor="text1"/>
        </w:rPr>
        <w:t xml:space="preserve">loss factor </w:t>
      </w:r>
      <w:r w:rsidR="002D3D66" w:rsidRPr="002D3D66">
        <w:rPr>
          <w:i/>
          <w:iCs/>
          <w:color w:val="000000" w:themeColor="text1"/>
        </w:rPr>
        <w:t>γ</w:t>
      </w:r>
      <w:r w:rsidR="002D3D66">
        <w:rPr>
          <w:color w:val="000000" w:themeColor="text1"/>
        </w:rPr>
        <w:t xml:space="preserve">. The resonator is further characterized by its spring constant </w:t>
      </w:r>
      <w:r w:rsidR="002D3D66">
        <w:rPr>
          <w:i/>
          <w:iCs/>
          <w:color w:val="000000" w:themeColor="text1"/>
        </w:rPr>
        <w:t xml:space="preserve">k </w:t>
      </w:r>
      <w:r w:rsidR="002D3D66" w:rsidRPr="002D3D66">
        <w:rPr>
          <w:color w:val="000000" w:themeColor="text1"/>
        </w:rPr>
        <w:t>and</w:t>
      </w:r>
      <w:r w:rsidR="002D3D66">
        <w:rPr>
          <w:color w:val="000000" w:themeColor="text1"/>
        </w:rPr>
        <w:t xml:space="preserve"> can be driven by static forces </w:t>
      </w:r>
      <w:r w:rsidR="002D3D66" w:rsidRPr="002D3D66">
        <w:rPr>
          <w:i/>
          <w:iCs/>
          <w:color w:val="000000" w:themeColor="text1"/>
        </w:rPr>
        <w:t>F</w:t>
      </w:r>
      <w:r w:rsidR="002D3D66" w:rsidRPr="002D3D66">
        <w:rPr>
          <w:i/>
          <w:iCs/>
          <w:color w:val="000000" w:themeColor="text1"/>
          <w:vertAlign w:val="subscript"/>
        </w:rPr>
        <w:t>1</w:t>
      </w:r>
      <w:r w:rsidR="002D3D66">
        <w:rPr>
          <w:i/>
          <w:iCs/>
          <w:color w:val="000000" w:themeColor="text1"/>
        </w:rPr>
        <w:t xml:space="preserve"> </w:t>
      </w:r>
      <w:r w:rsidR="002D3D66">
        <w:rPr>
          <w:color w:val="000000" w:themeColor="text1"/>
        </w:rPr>
        <w:t xml:space="preserve">and harmonic forcing </w:t>
      </w:r>
      <w:proofErr w:type="spellStart"/>
      <w:r w:rsidR="002D3D66" w:rsidRPr="002D3D66">
        <w:rPr>
          <w:i/>
          <w:iCs/>
          <w:color w:val="000000" w:themeColor="text1"/>
        </w:rPr>
        <w:t>F</w:t>
      </w:r>
      <w:r w:rsidR="002D3D66" w:rsidRPr="002D3D66">
        <w:rPr>
          <w:i/>
          <w:iCs/>
          <w:color w:val="000000" w:themeColor="text1"/>
          <w:vertAlign w:val="subscript"/>
        </w:rPr>
        <w:t>dr</w:t>
      </w:r>
      <w:proofErr w:type="spellEnd"/>
      <w:r w:rsidR="000E045A">
        <w:rPr>
          <w:color w:val="000000" w:themeColor="text1"/>
        </w:rPr>
        <w:t xml:space="preserve"> at a frequency of </w:t>
      </w:r>
      <m:oMath>
        <m:sSub>
          <m:sSubPr>
            <m:ctrlPr>
              <w:rPr>
                <w:rFonts w:ascii="Cambria Math" w:hAnsi="Cambria Math"/>
                <w:i/>
              </w:rPr>
            </m:ctrlPr>
          </m:sSubPr>
          <m:e>
            <m:r>
              <w:rPr>
                <w:rFonts w:ascii="Cambria Math" w:hAnsi="Cambria Math"/>
              </w:rPr>
              <m:t>ω</m:t>
            </m:r>
          </m:e>
          <m:sub>
            <m:r>
              <w:rPr>
                <w:rFonts w:ascii="Cambria Math" w:hAnsi="Cambria Math"/>
              </w:rPr>
              <m:t>dr</m:t>
            </m:r>
          </m:sub>
        </m:sSub>
      </m:oMath>
      <w:r w:rsidR="000E045A">
        <w:rPr>
          <w:color w:val="000000" w:themeColor="text1"/>
        </w:rPr>
        <w:t>.</w:t>
      </w:r>
      <w:r w:rsidR="006E099E">
        <w:rPr>
          <w:color w:val="000000" w:themeColor="text1"/>
        </w:rPr>
        <w:t xml:space="preserve">  The resonance frequency includes dissipative effects and is expressed as </w:t>
      </w:r>
      <m:oMath>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r</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0</m:t>
            </m:r>
          </m:sub>
        </m:sSub>
        <m:rad>
          <m:radPr>
            <m:degHide m:val="1"/>
            <m:ctrlPr>
              <w:rPr>
                <w:rFonts w:ascii="Cambria Math" w:hAnsi="Cambria Math"/>
                <w:i/>
                <w:color w:val="000000" w:themeColor="text1"/>
              </w:rPr>
            </m:ctrlPr>
          </m:radPr>
          <m:deg/>
          <m:e>
            <m:r>
              <w:rPr>
                <w:rFonts w:ascii="Cambria Math" w:hAnsi="Cambria Math"/>
                <w:color w:val="000000" w:themeColor="text1"/>
              </w:rPr>
              <m:t>1-</m:t>
            </m:r>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rPr>
                        </m:ctrlPr>
                      </m:fPr>
                      <m:num>
                        <m:r>
                          <w:rPr>
                            <w:rFonts w:ascii="Cambria Math" w:hAnsi="Cambria Math"/>
                          </w:rPr>
                          <m:t>γ</m:t>
                        </m:r>
                      </m:num>
                      <m:den>
                        <m:r>
                          <w:rPr>
                            <w:rFonts w:ascii="Cambria Math" w:hAnsi="Cambria Math"/>
                          </w:rPr>
                          <m:t>2m</m:t>
                        </m:r>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0</m:t>
                            </m:r>
                          </m:sub>
                        </m:sSub>
                      </m:den>
                    </m:f>
                  </m:e>
                </m:d>
              </m:e>
              <m:sup>
                <m:r>
                  <w:rPr>
                    <w:rFonts w:ascii="Cambria Math" w:hAnsi="Cambria Math"/>
                    <w:color w:val="000000" w:themeColor="text1"/>
                  </w:rPr>
                  <m:t>2</m:t>
                </m:r>
              </m:sup>
            </m:sSup>
          </m:e>
        </m:ra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π</m:t>
            </m:r>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den>
        </m:f>
      </m:oMath>
      <w:r w:rsidR="006E099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m:t>
            </m:r>
          </m:sub>
        </m:sSub>
      </m:oMath>
      <w:r w:rsidR="006E099E">
        <w:rPr>
          <w:color w:val="000000" w:themeColor="text1"/>
        </w:rPr>
        <w:t xml:space="preserve"> is the period of the resonance.</w:t>
      </w:r>
      <w:r w:rsidR="00111F11">
        <w:rPr>
          <w:color w:val="000000" w:themeColor="text1"/>
        </w:rPr>
        <w:t xml:space="preserve"> </w:t>
      </w:r>
      <w:r w:rsidR="00A36716">
        <w:rPr>
          <w:color w:val="000000" w:themeColor="text1"/>
        </w:rPr>
        <w:t>S</w:t>
      </w:r>
      <w:r w:rsidR="002D3D66">
        <w:rPr>
          <w:color w:val="000000" w:themeColor="text1"/>
        </w:rPr>
        <w:t>uch a system is characterized by the following second order differential equation</w:t>
      </w:r>
      <w:r w:rsidR="0033154F">
        <w:rPr>
          <w:color w:val="000000" w:themeColor="text1"/>
        </w:rPr>
        <w:t>:</w:t>
      </w:r>
    </w:p>
    <w:tbl>
      <w:tblPr>
        <w:tblStyle w:val="TableGrid"/>
        <w:tblW w:w="494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4193"/>
        <w:gridCol w:w="521"/>
      </w:tblGrid>
      <w:tr w:rsidR="002D3D66" w:rsidRPr="00A8578F" w14:paraId="685EC020" w14:textId="77777777" w:rsidTr="00F9503D">
        <w:tc>
          <w:tcPr>
            <w:tcW w:w="354" w:type="pct"/>
            <w:vAlign w:val="center"/>
          </w:tcPr>
          <w:p w14:paraId="34DEB16C" w14:textId="77777777" w:rsidR="002D3D66" w:rsidRPr="00A8578F" w:rsidRDefault="002D3D66" w:rsidP="00F9503D">
            <w:pPr>
              <w:spacing w:beforeLines="60" w:before="144" w:afterLines="60" w:after="144" w:line="480" w:lineRule="auto"/>
              <w:ind w:firstLine="360"/>
              <w:jc w:val="center"/>
            </w:pPr>
          </w:p>
        </w:tc>
        <w:tc>
          <w:tcPr>
            <w:tcW w:w="4292" w:type="pct"/>
            <w:vAlign w:val="center"/>
          </w:tcPr>
          <w:p w14:paraId="5E494357" w14:textId="7536045E" w:rsidR="002D3D66" w:rsidRPr="00A8578F" w:rsidRDefault="002D3D66" w:rsidP="00F9503D">
            <w:pPr>
              <w:spacing w:beforeLines="60" w:before="144" w:afterLines="60" w:after="144" w:line="480" w:lineRule="auto"/>
              <w:ind w:firstLine="360"/>
              <w:jc w:val="center"/>
            </w:pPr>
            <m:oMath>
              <m:r>
                <w:rPr>
                  <w:rFonts w:ascii="Cambria Math" w:hAnsi="Cambria Math"/>
                </w:rPr>
                <m:t>m</m:t>
              </m:r>
              <m:acc>
                <m:accPr>
                  <m:chr m:val="̈"/>
                  <m:ctrlPr>
                    <w:rPr>
                      <w:rFonts w:ascii="Cambria Math" w:hAnsi="Cambria Math"/>
                      <w:i/>
                    </w:rPr>
                  </m:ctrlPr>
                </m:accPr>
                <m:e>
                  <m:r>
                    <w:rPr>
                      <w:rFonts w:ascii="Cambria Math" w:hAnsi="Cambria Math"/>
                    </w:rPr>
                    <m:t>x</m:t>
                  </m:r>
                </m:e>
              </m:acc>
              <m:r>
                <w:rPr>
                  <w:rFonts w:ascii="Cambria Math" w:hAnsi="Cambria Math"/>
                </w:rPr>
                <m:t>+γ</m:t>
              </m:r>
              <m:acc>
                <m:accPr>
                  <m:chr m:val="̇"/>
                  <m:ctrlPr>
                    <w:rPr>
                      <w:rFonts w:ascii="Cambria Math" w:hAnsi="Cambria Math"/>
                      <w:i/>
                    </w:rPr>
                  </m:ctrlPr>
                </m:accPr>
                <m:e>
                  <m:r>
                    <w:rPr>
                      <w:rFonts w:ascii="Cambria Math" w:hAnsi="Cambria Math"/>
                    </w:rPr>
                    <m:t>x</m:t>
                  </m:r>
                </m:e>
              </m:acc>
              <m:r>
                <w:rPr>
                  <w:rFonts w:ascii="Cambria Math" w:hAnsi="Cambria Math"/>
                </w:rPr>
                <m:t>+kx=</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r</m:t>
                  </m:r>
                </m:sub>
              </m:sSub>
              <m:r>
                <w:rPr>
                  <w:rFonts w:ascii="Cambria Math" w:hAnsi="Cambria Math"/>
                </w:rPr>
                <m:t>(t)</m:t>
              </m:r>
            </m:oMath>
            <w:r w:rsidRPr="00A8578F">
              <w:rPr>
                <w:rFonts w:eastAsiaTheme="minorEastAsia"/>
              </w:rPr>
              <w:t>,</w:t>
            </w:r>
          </w:p>
        </w:tc>
        <w:tc>
          <w:tcPr>
            <w:tcW w:w="354" w:type="pct"/>
            <w:vAlign w:val="center"/>
          </w:tcPr>
          <w:p w14:paraId="3BA948E8" w14:textId="642012C1" w:rsidR="002D3D66" w:rsidRPr="00A8578F" w:rsidRDefault="002D3D66" w:rsidP="00B64783">
            <w:pPr>
              <w:spacing w:beforeLines="60" w:before="144" w:afterLines="60" w:after="144" w:line="480" w:lineRule="auto"/>
              <w:ind w:firstLine="71"/>
            </w:pPr>
            <w:bookmarkStart w:id="68" w:name="_Ref441749847"/>
            <w:bookmarkStart w:id="69" w:name="_Ref432542665"/>
            <w:r w:rsidRPr="00A8578F">
              <w:t>(</w:t>
            </w:r>
            <w:bookmarkEnd w:id="68"/>
            <w:r w:rsidR="008B536F">
              <w:t>1</w:t>
            </w:r>
            <w:r w:rsidRPr="00A8578F">
              <w:t>)</w:t>
            </w:r>
            <w:bookmarkEnd w:id="69"/>
          </w:p>
        </w:tc>
      </w:tr>
    </w:tbl>
    <w:p w14:paraId="3FDCACBF" w14:textId="10370ED2" w:rsidR="0033154F" w:rsidRDefault="00F4547D" w:rsidP="0033154F">
      <w:pPr>
        <w:jc w:val="both"/>
        <w:rPr>
          <w:color w:val="000000" w:themeColor="text1"/>
        </w:rPr>
      </w:pPr>
      <w:r>
        <w:rPr>
          <w:color w:val="000000" w:themeColor="text1"/>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dr</m:t>
            </m:r>
          </m:sub>
        </m:sSub>
        <m:d>
          <m:dPr>
            <m:ctrlPr>
              <w:rPr>
                <w:rFonts w:ascii="Cambria Math" w:hAnsi="Cambria Math"/>
                <w:i/>
              </w:rPr>
            </m:ctrlPr>
          </m:dPr>
          <m:e>
            <m:r>
              <w:rPr>
                <w:rFonts w:ascii="Cambria Math" w:hAnsi="Cambria Math"/>
              </w:rPr>
              <m:t>t</m:t>
            </m:r>
          </m:e>
        </m:d>
      </m:oMath>
      <w:r w:rsidR="00676A61">
        <w:t xml:space="preserve">, represents harmonic forcing. </w:t>
      </w:r>
      <w:r w:rsidR="002D3D66">
        <w:rPr>
          <w:color w:val="000000" w:themeColor="text1"/>
        </w:rPr>
        <w:t>The response takes the</w:t>
      </w:r>
      <w:r w:rsidR="0091614B">
        <w:rPr>
          <w:color w:val="000000" w:themeColor="text1"/>
        </w:rPr>
        <w:t xml:space="preserve"> general</w:t>
      </w:r>
      <w:r w:rsidR="002D3D66">
        <w:rPr>
          <w:color w:val="000000" w:themeColor="text1"/>
        </w:rPr>
        <w:t xml:space="preserve"> form</w:t>
      </w:r>
    </w:p>
    <w:tbl>
      <w:tblPr>
        <w:tblStyle w:val="TableGrid"/>
        <w:tblW w:w="5606" w:type="pct"/>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521"/>
      </w:tblGrid>
      <w:tr w:rsidR="00622D20" w:rsidRPr="00A8578F" w14:paraId="3DB8942C" w14:textId="77777777" w:rsidTr="00622D20">
        <w:tc>
          <w:tcPr>
            <w:tcW w:w="4539" w:type="pct"/>
            <w:vAlign w:val="center"/>
          </w:tcPr>
          <w:p w14:paraId="749D8366" w14:textId="697DD76E" w:rsidR="00622D20" w:rsidRPr="00904E53" w:rsidRDefault="00622D20" w:rsidP="00622D20">
            <w:pPr>
              <w:spacing w:beforeLines="60" w:before="144" w:afterLines="60" w:after="144" w:line="480" w:lineRule="auto"/>
              <w:ind w:left="-18" w:right="-201"/>
              <w:jc w:val="center"/>
              <w:rPr>
                <w:sz w:val="18"/>
                <w:szCs w:val="18"/>
              </w:rPr>
            </w:pPr>
            <m:oMathPara>
              <m:oMathParaPr>
                <m:jc m:val="center"/>
              </m:oMathParaPr>
              <m:oMath>
                <m:r>
                  <w:rPr>
                    <w:rFonts w:ascii="Cambria Math" w:hAnsi="Cambria Math"/>
                    <w:sz w:val="18"/>
                    <w:szCs w:val="18"/>
                  </w:rPr>
                  <m:t>x</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1</m:t>
                        </m:r>
                      </m:sub>
                    </m:sSub>
                  </m:num>
                  <m:den>
                    <m:r>
                      <w:rPr>
                        <w:rFonts w:ascii="Cambria Math" w:hAnsi="Cambria Math"/>
                        <w:sz w:val="18"/>
                        <w:szCs w:val="18"/>
                      </w:rPr>
                      <m:t>k</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m:t>
                        </m:r>
                      </m:num>
                      <m:den>
                        <m:r>
                          <w:rPr>
                            <w:rFonts w:ascii="Cambria Math" w:hAnsi="Cambria Math"/>
                            <w:sz w:val="18"/>
                            <w:szCs w:val="18"/>
                          </w:rPr>
                          <m:t>2m</m:t>
                        </m:r>
                      </m:den>
                    </m:f>
                    <m:r>
                      <w:rPr>
                        <w:rFonts w:ascii="Cambria Math" w:hAnsi="Cambria Math"/>
                        <w:sz w:val="18"/>
                        <w:szCs w:val="18"/>
                      </w:rPr>
                      <m:t>t</m:t>
                    </m:r>
                  </m:sup>
                </m:sSup>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i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0</m:t>
                        </m:r>
                      </m:sub>
                    </m:sSub>
                    <m:rad>
                      <m:radPr>
                        <m:degHide m:val="1"/>
                        <m:ctrlPr>
                          <w:rPr>
                            <w:rFonts w:ascii="Cambria Math" w:hAnsi="Cambria Math"/>
                            <w:i/>
                            <w:color w:val="000000" w:themeColor="text1"/>
                            <w:sz w:val="18"/>
                            <w:szCs w:val="18"/>
                          </w:rPr>
                        </m:ctrlPr>
                      </m:radPr>
                      <m:deg/>
                      <m:e>
                        <m:r>
                          <w:rPr>
                            <w:rFonts w:ascii="Cambria Math" w:hAnsi="Cambria Math"/>
                            <w:color w:val="000000" w:themeColor="text1"/>
                            <w:sz w:val="18"/>
                            <w:szCs w:val="18"/>
                          </w:rPr>
                          <m:t>1-</m:t>
                        </m:r>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sz w:val="18"/>
                                        <w:szCs w:val="18"/>
                                      </w:rPr>
                                    </m:ctrlPr>
                                  </m:fPr>
                                  <m:num>
                                    <m:r>
                                      <w:rPr>
                                        <w:rFonts w:ascii="Cambria Math" w:hAnsi="Cambria Math"/>
                                        <w:sz w:val="18"/>
                                        <w:szCs w:val="18"/>
                                      </w:rPr>
                                      <m:t>γ</m:t>
                                    </m:r>
                                  </m:num>
                                  <m:den>
                                    <m:r>
                                      <w:rPr>
                                        <w:rFonts w:ascii="Cambria Math" w:hAnsi="Cambria Math"/>
                                        <w:sz w:val="18"/>
                                        <w:szCs w:val="18"/>
                                      </w:rPr>
                                      <m:t>2m</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2</m:t>
                            </m:r>
                          </m:sup>
                        </m:sSup>
                      </m:e>
                    </m:rad>
                  </m:sup>
                </m:sSup>
                <m:d>
                  <m:dPr>
                    <m:ctrlPr>
                      <w:rPr>
                        <w:rFonts w:ascii="Cambria Math" w:hAnsi="Cambria Math"/>
                        <w:i/>
                        <w:sz w:val="18"/>
                        <w:szCs w:val="18"/>
                      </w:rPr>
                    </m:ctrlPr>
                  </m:dPr>
                  <m:e>
                    <m:r>
                      <w:rPr>
                        <w:rFonts w:ascii="Cambria Math" w:hAnsi="Cambria Math"/>
                        <w:sz w:val="18"/>
                        <w:szCs w:val="18"/>
                      </w:rPr>
                      <m:t>a+</m:t>
                    </m:r>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2i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0</m:t>
                            </m:r>
                          </m:sub>
                        </m:sSub>
                        <m:rad>
                          <m:radPr>
                            <m:degHide m:val="1"/>
                            <m:ctrlPr>
                              <w:rPr>
                                <w:rFonts w:ascii="Cambria Math" w:hAnsi="Cambria Math"/>
                                <w:i/>
                                <w:color w:val="000000" w:themeColor="text1"/>
                                <w:sz w:val="18"/>
                                <w:szCs w:val="18"/>
                              </w:rPr>
                            </m:ctrlPr>
                          </m:radPr>
                          <m:deg/>
                          <m:e>
                            <m:r>
                              <w:rPr>
                                <w:rFonts w:ascii="Cambria Math" w:hAnsi="Cambria Math"/>
                                <w:color w:val="000000" w:themeColor="text1"/>
                                <w:sz w:val="18"/>
                                <w:szCs w:val="18"/>
                              </w:rPr>
                              <m:t>1-</m:t>
                            </m:r>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sz w:val="18"/>
                                            <w:szCs w:val="18"/>
                                          </w:rPr>
                                        </m:ctrlPr>
                                      </m:fPr>
                                      <m:num>
                                        <m:r>
                                          <w:rPr>
                                            <w:rFonts w:ascii="Cambria Math" w:hAnsi="Cambria Math"/>
                                            <w:sz w:val="18"/>
                                            <w:szCs w:val="18"/>
                                          </w:rPr>
                                          <m:t>γ</m:t>
                                        </m:r>
                                      </m:num>
                                      <m:den>
                                        <m:r>
                                          <w:rPr>
                                            <w:rFonts w:ascii="Cambria Math" w:hAnsi="Cambria Math"/>
                                            <w:sz w:val="18"/>
                                            <w:szCs w:val="18"/>
                                          </w:rPr>
                                          <m:t>2m</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0</m:t>
                                            </m:r>
                                          </m:sub>
                                        </m:sSub>
                                      </m:den>
                                    </m:f>
                                  </m:e>
                                </m:d>
                              </m:e>
                              <m:sup>
                                <m:r>
                                  <w:rPr>
                                    <w:rFonts w:ascii="Cambria Math" w:hAnsi="Cambria Math"/>
                                    <w:color w:val="000000" w:themeColor="text1"/>
                                    <w:sz w:val="18"/>
                                    <w:szCs w:val="18"/>
                                  </w:rPr>
                                  <m:t>2</m:t>
                                </m:r>
                              </m:sup>
                            </m:sSup>
                          </m:e>
                        </m:rad>
                      </m:sup>
                    </m:sSup>
                    <m:r>
                      <w:rPr>
                        <w:rFonts w:ascii="Cambria Math" w:hAnsi="Cambria Math"/>
                        <w:sz w:val="18"/>
                        <w:szCs w:val="18"/>
                      </w:rPr>
                      <m:t>b</m:t>
                    </m:r>
                  </m:e>
                </m:d>
                <m:r>
                  <m:rPr>
                    <m:sty m:val="p"/>
                  </m:rPr>
                  <w:rPr>
                    <w:rFonts w:eastAsiaTheme="minorEastAsia"/>
                    <w:sz w:val="18"/>
                    <w:szCs w:val="18"/>
                  </w:rPr>
                  <w:br/>
                </m:r>
              </m:oMath>
            </m:oMathPara>
            <m:oMath>
              <m:sSub>
                <m:sSubPr>
                  <m:ctrlPr>
                    <w:rPr>
                      <w:rFonts w:ascii="Cambria Math" w:hAnsi="Cambria Math"/>
                      <w:i/>
                      <w:sz w:val="18"/>
                      <w:szCs w:val="18"/>
                    </w:rPr>
                  </m:ctrlPr>
                </m:sSubPr>
                <m:e>
                  <m:r>
                    <w:rPr>
                      <w:rFonts w:ascii="Cambria Math" w:hAnsi="Cambria Math"/>
                      <w:sz w:val="18"/>
                      <w:szCs w:val="18"/>
                    </w:rPr>
                    <m:t>+ F</m:t>
                  </m:r>
                </m:e>
                <m:sub>
                  <m:r>
                    <w:rPr>
                      <w:rFonts w:ascii="Cambria Math" w:hAnsi="Cambria Math"/>
                      <w:sz w:val="18"/>
                      <w:szCs w:val="18"/>
                    </w:rPr>
                    <m:t>dr</m:t>
                  </m:r>
                </m:sub>
              </m:sSub>
              <m:f>
                <m:fPr>
                  <m:ctrlPr>
                    <w:rPr>
                      <w:rFonts w:ascii="Cambria Math" w:hAnsi="Cambria Math"/>
                      <w:i/>
                      <w:sz w:val="18"/>
                      <w:szCs w:val="18"/>
                    </w:rPr>
                  </m:ctrlPr>
                </m:fPr>
                <m:num>
                  <m:r>
                    <w:rPr>
                      <w:rFonts w:ascii="Cambria Math" w:hAnsi="Cambria Math"/>
                      <w:sz w:val="18"/>
                      <w:szCs w:val="18"/>
                    </w:rPr>
                    <m:t>m</m:t>
                  </m:r>
                  <m:d>
                    <m:dPr>
                      <m:ctrlPr>
                        <w:rPr>
                          <w:rFonts w:ascii="Cambria Math" w:hAnsi="Cambria Math"/>
                          <w:i/>
                          <w:sz w:val="18"/>
                          <w:szCs w:val="18"/>
                        </w:rPr>
                      </m:ctrlPr>
                    </m:dPr>
                    <m:e>
                      <m:sSup>
                        <m:sSupPr>
                          <m:ctrlPr>
                            <w:rPr>
                              <w:rFonts w:ascii="Cambria Math" w:hAnsi="Cambria Math"/>
                              <w:i/>
                              <w:color w:val="000000" w:themeColor="text1"/>
                              <w:sz w:val="18"/>
                              <w:szCs w:val="18"/>
                            </w:rPr>
                          </m:ctrlPr>
                        </m:sSup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0</m:t>
                              </m:r>
                            </m:sub>
                          </m:sSub>
                        </m:e>
                        <m:sup>
                          <m:r>
                            <w:rPr>
                              <w:rFonts w:ascii="Cambria Math" w:hAnsi="Cambria Math"/>
                              <w:color w:val="000000" w:themeColor="text1"/>
                              <w:sz w:val="18"/>
                              <w:szCs w:val="18"/>
                            </w:rPr>
                            <m:t>2</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dr</m:t>
                              </m:r>
                            </m:sub>
                          </m:sSub>
                        </m:e>
                        <m:sup>
                          <m:r>
                            <w:rPr>
                              <w:rFonts w:ascii="Cambria Math" w:hAnsi="Cambria Math"/>
                              <w:color w:val="000000" w:themeColor="text1"/>
                              <w:sz w:val="18"/>
                              <w:szCs w:val="18"/>
                            </w:rPr>
                            <m:t>2</m:t>
                          </m:r>
                        </m:sup>
                      </m:sSup>
                    </m:e>
                  </m:d>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dr</m:t>
                              </m:r>
                            </m:sub>
                          </m:sSub>
                          <m:r>
                            <w:rPr>
                              <w:rFonts w:ascii="Cambria Math" w:hAnsi="Cambria Math"/>
                              <w:sz w:val="18"/>
                              <w:szCs w:val="18"/>
                            </w:rPr>
                            <m:t>t</m:t>
                          </m:r>
                        </m:e>
                      </m:d>
                    </m:e>
                  </m:func>
                  <m:r>
                    <w:rPr>
                      <w:rFonts w:ascii="Cambria Math" w:hAnsi="Cambria Math"/>
                      <w:sz w:val="18"/>
                      <w:szCs w:val="18"/>
                    </w:rPr>
                    <m:t>-γ</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dr</m:t>
                      </m:r>
                    </m:sub>
                  </m:sSub>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dr</m:t>
                              </m:r>
                            </m:sub>
                          </m:sSub>
                          <m:r>
                            <w:rPr>
                              <w:rFonts w:ascii="Cambria Math" w:hAnsi="Cambria Math"/>
                              <w:sz w:val="18"/>
                              <w:szCs w:val="18"/>
                            </w:rPr>
                            <m:t>t</m:t>
                          </m:r>
                        </m:e>
                      </m:d>
                    </m:e>
                  </m:func>
                </m:num>
                <m:den>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γ</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dr</m:t>
                              </m:r>
                            </m:sub>
                          </m:sSub>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
                        <m:dPr>
                          <m:ctrlPr>
                            <w:rPr>
                              <w:rFonts w:ascii="Cambria Math" w:hAnsi="Cambria Math"/>
                              <w:i/>
                              <w:sz w:val="18"/>
                              <w:szCs w:val="18"/>
                            </w:rPr>
                          </m:ctrlPr>
                        </m:dPr>
                        <m:e>
                          <m:sSup>
                            <m:sSupPr>
                              <m:ctrlPr>
                                <w:rPr>
                                  <w:rFonts w:ascii="Cambria Math" w:hAnsi="Cambria Math"/>
                                  <w:i/>
                                  <w:color w:val="000000" w:themeColor="text1"/>
                                  <w:sz w:val="18"/>
                                  <w:szCs w:val="18"/>
                                </w:rPr>
                              </m:ctrlPr>
                            </m:sSup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0</m:t>
                                  </m:r>
                                </m:sub>
                              </m:sSub>
                            </m:e>
                            <m:sup>
                              <m:r>
                                <w:rPr>
                                  <w:rFonts w:ascii="Cambria Math" w:hAnsi="Cambria Math"/>
                                  <w:color w:val="000000" w:themeColor="text1"/>
                                  <w:sz w:val="18"/>
                                  <w:szCs w:val="18"/>
                                </w:rPr>
                                <m:t>2</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ω</m:t>
                                  </m:r>
                                </m:e>
                                <m:sub>
                                  <m:r>
                                    <w:rPr>
                                      <w:rFonts w:ascii="Cambria Math" w:hAnsi="Cambria Math"/>
                                      <w:color w:val="000000" w:themeColor="text1"/>
                                      <w:sz w:val="18"/>
                                      <w:szCs w:val="18"/>
                                    </w:rPr>
                                    <m:t>dr</m:t>
                                  </m:r>
                                </m:sub>
                              </m:sSub>
                            </m:e>
                            <m:sup>
                              <m:r>
                                <w:rPr>
                                  <w:rFonts w:ascii="Cambria Math" w:hAnsi="Cambria Math"/>
                                  <w:color w:val="000000" w:themeColor="text1"/>
                                  <w:sz w:val="18"/>
                                  <w:szCs w:val="18"/>
                                </w:rPr>
                                <m:t>2</m:t>
                              </m:r>
                            </m:sup>
                          </m:sSup>
                        </m:e>
                      </m:d>
                    </m:e>
                    <m:sup>
                      <m:r>
                        <w:rPr>
                          <w:rFonts w:ascii="Cambria Math" w:hAnsi="Cambria Math"/>
                          <w:sz w:val="18"/>
                          <w:szCs w:val="18"/>
                        </w:rPr>
                        <m:t>2</m:t>
                      </m:r>
                    </m:sup>
                  </m:sSup>
                </m:den>
              </m:f>
            </m:oMath>
            <w:r w:rsidRPr="00904E53">
              <w:rPr>
                <w:rFonts w:eastAsiaTheme="minorEastAsia"/>
                <w:sz w:val="18"/>
                <w:szCs w:val="18"/>
              </w:rPr>
              <w:t>,</w:t>
            </w:r>
          </w:p>
        </w:tc>
        <w:tc>
          <w:tcPr>
            <w:tcW w:w="461" w:type="pct"/>
            <w:vAlign w:val="center"/>
          </w:tcPr>
          <w:p w14:paraId="59C6E128" w14:textId="67F9B3F2" w:rsidR="00622D20" w:rsidRPr="00A8578F" w:rsidRDefault="00622D20" w:rsidP="008E78EE">
            <w:pPr>
              <w:spacing w:beforeLines="60" w:before="144" w:afterLines="60" w:after="144" w:line="480" w:lineRule="auto"/>
              <w:ind w:hanging="200"/>
              <w:jc w:val="center"/>
            </w:pPr>
            <w:bookmarkStart w:id="70" w:name="_Ref40937961"/>
            <w:r w:rsidRPr="00A8578F">
              <w:t>(</w:t>
            </w:r>
            <w:r w:rsidR="008B536F">
              <w:t>2</w:t>
            </w:r>
            <w:r w:rsidRPr="00A8578F">
              <w:t>)</w:t>
            </w:r>
            <w:bookmarkEnd w:id="70"/>
          </w:p>
        </w:tc>
      </w:tr>
    </w:tbl>
    <w:p w14:paraId="1C25FCA0" w14:textId="5882F036" w:rsidR="002B3248" w:rsidRDefault="00A36716" w:rsidP="004C6E6B">
      <w:pPr>
        <w:ind w:firstLine="360"/>
        <w:jc w:val="both"/>
      </w:pPr>
      <w:r>
        <w:t xml:space="preserve">All the simulations outlined above can be expressed </w:t>
      </w:r>
      <w:r w:rsidR="00F9503D">
        <w:t>by applying</w:t>
      </w:r>
      <w:r>
        <w:t xml:space="preserve"> the driving conditions and the boundary conditions</w:t>
      </w:r>
      <w:r w:rsidR="00F9503D">
        <w:t xml:space="preserve"> and solving for the integration constants </w:t>
      </w:r>
      <w:r w:rsidR="00F9503D" w:rsidRPr="00F9503D">
        <w:rPr>
          <w:i/>
          <w:iCs/>
        </w:rPr>
        <w:t>a</w:t>
      </w:r>
      <w:r w:rsidR="00F9503D">
        <w:t xml:space="preserve"> and </w:t>
      </w:r>
      <w:r w:rsidR="00F9503D" w:rsidRPr="00F9503D">
        <w:rPr>
          <w:i/>
          <w:iCs/>
        </w:rPr>
        <w:t>b</w:t>
      </w:r>
      <w:r>
        <w:t>.</w:t>
      </w:r>
      <w:r w:rsidR="005D07F3">
        <w:t xml:space="preserve"> Without loss of generality we define the target amplitude to be </w:t>
      </w:r>
      <w:r w:rsidR="005D07F3" w:rsidRPr="005D07F3">
        <w:rPr>
          <w:i/>
          <w:iCs/>
        </w:rPr>
        <w:t>x</w:t>
      </w:r>
      <w:r w:rsidR="005D07F3" w:rsidRPr="005D07F3">
        <w:rPr>
          <w:i/>
          <w:iCs/>
          <w:vertAlign w:val="subscript"/>
        </w:rPr>
        <w:t>0</w:t>
      </w:r>
      <w:r w:rsidR="005D07F3">
        <w:t xml:space="preserve">, which is reached by the steady state force </w:t>
      </w:r>
      <w:r w:rsidR="005D07F3" w:rsidRPr="005D07F3">
        <w:rPr>
          <w:i/>
          <w:iCs/>
        </w:rPr>
        <w:t>F</w:t>
      </w:r>
      <w:r w:rsidR="005D07F3" w:rsidRPr="005D07F3">
        <w:rPr>
          <w:i/>
          <w:iCs/>
          <w:vertAlign w:val="subscript"/>
        </w:rPr>
        <w:t>0</w:t>
      </w:r>
      <w:r w:rsidR="001D3D43">
        <w:rPr>
          <w:i/>
          <w:iCs/>
          <w:vertAlign w:val="subscript"/>
        </w:rPr>
        <w:t xml:space="preserve"> </w:t>
      </w:r>
      <w:r w:rsidR="005D07F3">
        <w:t>=</w:t>
      </w:r>
      <w:r w:rsidR="001D3D43">
        <w:t xml:space="preserve"> </w:t>
      </w:r>
      <w:r w:rsidR="005D07F3" w:rsidRPr="005D07F3">
        <w:rPr>
          <w:i/>
          <w:iCs/>
        </w:rPr>
        <w:t>kx</w:t>
      </w:r>
      <w:r w:rsidR="005D07F3" w:rsidRPr="005D07F3">
        <w:rPr>
          <w:i/>
          <w:iCs/>
          <w:vertAlign w:val="subscript"/>
        </w:rPr>
        <w:t>0</w:t>
      </w:r>
      <w:r w:rsidR="005D07F3">
        <w:t>.</w:t>
      </w:r>
    </w:p>
    <w:p w14:paraId="120C3A3B" w14:textId="4EFC3E95" w:rsidR="002B3248" w:rsidRDefault="005D07F3" w:rsidP="005D07F3">
      <w:pPr>
        <w:ind w:firstLine="360"/>
        <w:jc w:val="both"/>
      </w:pPr>
      <w:r>
        <w:t xml:space="preserve">For example, </w:t>
      </w:r>
      <w:r w:rsidR="00304A8E">
        <w:t xml:space="preserve">the </w:t>
      </w:r>
      <w:r>
        <w:t xml:space="preserve">ring free set-up depicted in </w:t>
      </w:r>
      <w:r>
        <w:fldChar w:fldCharType="begin"/>
      </w:r>
      <w:r>
        <w:instrText xml:space="preserve"> REF _Ref40730040 \h </w:instrText>
      </w:r>
      <w:r>
        <w:fldChar w:fldCharType="separate"/>
      </w:r>
      <w:r w:rsidR="00F4547D">
        <w:t xml:space="preserve">Figure </w:t>
      </w:r>
      <w:r w:rsidR="00F4547D">
        <w:rPr>
          <w:noProof/>
        </w:rPr>
        <w:t>9</w:t>
      </w:r>
      <w:r>
        <w:fldChar w:fldCharType="end"/>
      </w:r>
      <w:r>
        <w:t xml:space="preserve"> is obtained by setting </w:t>
      </w:r>
      <m:oMath>
        <m:sSub>
          <m:sSubPr>
            <m:ctrlPr>
              <w:rPr>
                <w:rFonts w:ascii="Cambria Math" w:hAnsi="Cambria Math"/>
                <w:i/>
              </w:rPr>
            </m:ctrlPr>
          </m:sSubPr>
          <m:e>
            <m:r>
              <w:rPr>
                <w:rFonts w:ascii="Cambria Math" w:hAnsi="Cambria Math"/>
              </w:rPr>
              <m:t>F</m:t>
            </m:r>
          </m:e>
          <m:sub>
            <m:r>
              <w:rPr>
                <w:rFonts w:ascii="Cambria Math" w:hAnsi="Cambria Math"/>
              </w:rPr>
              <m:t>dr</m:t>
            </m:r>
          </m:sub>
        </m:sSub>
        <m:r>
          <w:rPr>
            <w:rFonts w:ascii="Cambria Math" w:hAnsi="Cambria Math"/>
          </w:rPr>
          <m:t>=0</m:t>
        </m:r>
      </m:oMath>
      <w:r>
        <w:t xml:space="preserve">, </w:t>
      </w:r>
      <m:oMath>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0</m:t>
        </m:r>
      </m:oMath>
      <w:r>
        <w:t xml:space="preserve"> and </w:t>
      </w:r>
      <m:oMath>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0</m:t>
        </m:r>
      </m:oMath>
      <w:r>
        <w:t>.</w:t>
      </w:r>
      <w:r w:rsidR="00304A8E">
        <w:t xml:space="preserve"> The last free parameter is </w:t>
      </w:r>
      <w:r w:rsidR="00304A8E" w:rsidRPr="00304A8E">
        <w:rPr>
          <w:i/>
          <w:iCs/>
        </w:rPr>
        <w:t>F</w:t>
      </w:r>
      <w:r w:rsidR="00304A8E" w:rsidRPr="00304A8E">
        <w:rPr>
          <w:i/>
          <w:iCs/>
          <w:vertAlign w:val="subscript"/>
        </w:rPr>
        <w:t>1</w:t>
      </w:r>
      <w:r w:rsidR="00304A8E">
        <w:t xml:space="preserve">, which is determined by requiring that the apex is reached after the first half period, or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rsidR="006E099E">
        <w:t>,</w:t>
      </w:r>
      <w:r w:rsidR="00CC43D7">
        <w:t xml:space="preserve"> </w:t>
      </w:r>
      <w:r w:rsidR="006E099E">
        <w:t>n</w:t>
      </w:r>
      <w:r w:rsidR="00CC43D7">
        <w:t xml:space="preserve">ote that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T</m:t>
            </m:r>
          </m:e>
          <m:sub>
            <m:r>
              <w:rPr>
                <w:rFonts w:ascii="Cambria Math" w:hAnsi="Cambria Math"/>
              </w:rPr>
              <m:t>r</m:t>
            </m:r>
          </m:sub>
        </m:sSub>
      </m:oMath>
      <w:r w:rsidR="00CC43D7">
        <w:t xml:space="preserve">. The solution is the </w:t>
      </w:r>
      <w:r w:rsidR="00F9503D">
        <w:t>well-known</w:t>
      </w:r>
      <w:r w:rsidR="00CC43D7">
        <w:t xml:space="preserve"> </w:t>
      </w:r>
      <w:r w:rsidR="00F9503D">
        <w:t>expression</w:t>
      </w:r>
      <w:r w:rsidR="00CC43D7">
        <w:t xml:space="preserve"> </w:t>
      </w:r>
      <w:r w:rsidR="00F9503D">
        <w:t>for</w:t>
      </w:r>
      <w:r w:rsidR="00CC43D7">
        <w:t xml:space="preserve"> the response of a harmonic oscillator to the step dri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
        <w:gridCol w:w="4286"/>
        <w:gridCol w:w="450"/>
      </w:tblGrid>
      <w:tr w:rsidR="00CC43D7" w:rsidRPr="00A8578F" w14:paraId="16AA1F93" w14:textId="77777777" w:rsidTr="00F9503D">
        <w:tc>
          <w:tcPr>
            <w:tcW w:w="304" w:type="pct"/>
            <w:vAlign w:val="center"/>
          </w:tcPr>
          <w:p w14:paraId="14414F99" w14:textId="77777777" w:rsidR="00CC43D7" w:rsidRPr="00A8578F" w:rsidRDefault="00CC43D7" w:rsidP="00F9503D">
            <w:pPr>
              <w:spacing w:beforeLines="60" w:before="144" w:afterLines="60" w:after="144" w:line="480" w:lineRule="auto"/>
              <w:ind w:firstLine="360"/>
              <w:jc w:val="center"/>
            </w:pPr>
          </w:p>
        </w:tc>
        <w:tc>
          <w:tcPr>
            <w:tcW w:w="4254" w:type="pct"/>
            <w:vAlign w:val="center"/>
          </w:tcPr>
          <w:p w14:paraId="28976CC9" w14:textId="4A7B8FE9" w:rsidR="00CC43D7" w:rsidRPr="00A8578F" w:rsidRDefault="00CC43D7" w:rsidP="00CC43D7">
            <w:pPr>
              <w:spacing w:beforeLines="60" w:before="144" w:afterLines="60" w:after="144" w:line="480" w:lineRule="auto"/>
            </w:pPr>
            <m:oMath>
              <m:r>
                <w:rPr>
                  <w:rFonts w:ascii="Cambria Math" w:hAnsi="Cambria Math"/>
                  <w:sz w:val="18"/>
                  <w:szCs w:val="18"/>
                </w:rPr>
                <m:t>x</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1</m:t>
                      </m:r>
                    </m:sub>
                  </m:sSub>
                </m:num>
                <m:den>
                  <m:r>
                    <w:rPr>
                      <w:rFonts w:ascii="Cambria Math" w:hAnsi="Cambria Math"/>
                      <w:sz w:val="18"/>
                      <w:szCs w:val="18"/>
                    </w:rPr>
                    <m:t>k</m:t>
                  </m:r>
                </m:den>
              </m:f>
              <m:d>
                <m:dPr>
                  <m:ctrlPr>
                    <w:rPr>
                      <w:rFonts w:ascii="Cambria Math" w:hAnsi="Cambria Math"/>
                      <w:i/>
                      <w:sz w:val="18"/>
                      <w:szCs w:val="18"/>
                    </w:rPr>
                  </m:ctrlPr>
                </m:dPr>
                <m:e>
                  <m:r>
                    <w:rPr>
                      <w:rFonts w:ascii="Cambria Math" w:hAnsi="Cambria Math"/>
                      <w:sz w:val="18"/>
                      <w:szCs w:val="18"/>
                    </w:rPr>
                    <m:t>1-</m:t>
                  </m:r>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t</m:t>
                          </m:r>
                        </m:num>
                        <m:den>
                          <m:r>
                            <w:rPr>
                              <w:rFonts w:ascii="Cambria Math" w:hAnsi="Cambria Math"/>
                              <w:sz w:val="18"/>
                              <w:szCs w:val="18"/>
                            </w:rPr>
                            <m:t>2m</m:t>
                          </m:r>
                        </m:den>
                      </m:f>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m:t>
                              </m:r>
                            </m:e>
                          </m:d>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m:t>
                          </m:r>
                        </m:num>
                        <m:den>
                          <m:r>
                            <w:rPr>
                              <w:rFonts w:ascii="Cambria Math" w:hAnsi="Cambria Math"/>
                              <w:sz w:val="18"/>
                              <w:szCs w:val="18"/>
                            </w:rPr>
                            <m:t>2m</m:t>
                          </m:r>
                        </m:den>
                      </m:f>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m:t>
                              </m:r>
                            </m:e>
                          </m:d>
                        </m:e>
                      </m:func>
                    </m:e>
                  </m:d>
                </m:e>
              </m:d>
            </m:oMath>
            <w:r w:rsidRPr="00A8578F">
              <w:rPr>
                <w:rFonts w:eastAsiaTheme="minorEastAsia"/>
              </w:rPr>
              <w:t>,</w:t>
            </w:r>
          </w:p>
        </w:tc>
        <w:tc>
          <w:tcPr>
            <w:tcW w:w="443" w:type="pct"/>
            <w:vAlign w:val="center"/>
          </w:tcPr>
          <w:p w14:paraId="54352A71" w14:textId="7C33EEFC" w:rsidR="00CC43D7" w:rsidRPr="00A8578F" w:rsidRDefault="00CC43D7" w:rsidP="008E78EE">
            <w:pPr>
              <w:spacing w:beforeLines="60" w:before="144" w:afterLines="60" w:after="144" w:line="480" w:lineRule="auto"/>
            </w:pPr>
            <w:bookmarkStart w:id="71" w:name="_Ref431734219"/>
            <w:r w:rsidRPr="00A8578F">
              <w:t>(</w:t>
            </w:r>
            <w:r w:rsidR="008B536F">
              <w:t>3</w:t>
            </w:r>
            <w:r w:rsidRPr="00A8578F">
              <w:t>)</w:t>
            </w:r>
            <w:bookmarkEnd w:id="71"/>
          </w:p>
        </w:tc>
      </w:tr>
    </w:tbl>
    <w:p w14:paraId="27697885" w14:textId="2B405267" w:rsidR="00CC43D7" w:rsidRDefault="00BB1F78" w:rsidP="00CC43D7">
      <w:pPr>
        <w:jc w:val="both"/>
      </w:pPr>
      <w:r>
        <w:rPr>
          <w:noProof/>
        </w:rPr>
        <mc:AlternateContent>
          <mc:Choice Requires="wps">
            <w:drawing>
              <wp:anchor distT="0" distB="0" distL="114300" distR="114300" simplePos="0" relativeHeight="251659264" behindDoc="0" locked="0" layoutInCell="1" allowOverlap="1" wp14:anchorId="657FFF15" wp14:editId="7EDDF855">
                <wp:simplePos x="0" y="0"/>
                <wp:positionH relativeFrom="column">
                  <wp:posOffset>3416300</wp:posOffset>
                </wp:positionH>
                <wp:positionV relativeFrom="paragraph">
                  <wp:posOffset>569595</wp:posOffset>
                </wp:positionV>
                <wp:extent cx="3200400" cy="3232150"/>
                <wp:effectExtent l="0" t="0" r="0" b="6350"/>
                <wp:wrapSquare wrapText="bothSides"/>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232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9DB624" w14:textId="3BC94252" w:rsidR="00113AA7" w:rsidRDefault="00113AA7" w:rsidP="000E47C3">
                            <w:pPr>
                              <w:rPr>
                                <w:sz w:val="16"/>
                                <w:szCs w:val="16"/>
                              </w:rPr>
                            </w:pPr>
                            <w:r>
                              <w:rPr>
                                <w:noProof/>
                              </w:rPr>
                              <w:drawing>
                                <wp:inline distT="0" distB="0" distL="0" distR="0" wp14:anchorId="330221AD" wp14:editId="03418907">
                                  <wp:extent cx="3108960" cy="244954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08960" cy="2449540"/>
                                          </a:xfrm>
                                          <a:prstGeom prst="rect">
                                            <a:avLst/>
                                          </a:prstGeom>
                                        </pic:spPr>
                                      </pic:pic>
                                    </a:graphicData>
                                  </a:graphic>
                                </wp:inline>
                              </w:drawing>
                            </w:r>
                          </w:p>
                          <w:p w14:paraId="736145FC" w14:textId="4ED79EE5" w:rsidR="00113AA7" w:rsidRPr="00CC260D" w:rsidRDefault="00113AA7" w:rsidP="00CC260D">
                            <w:pPr>
                              <w:pStyle w:val="Caption"/>
                              <w:rPr>
                                <w:color w:val="000000" w:themeColor="text1"/>
                                <w:sz w:val="16"/>
                                <w:szCs w:val="16"/>
                              </w:rPr>
                            </w:pPr>
                            <w:bookmarkStart w:id="72" w:name="_Ref40730049"/>
                            <w:r>
                              <w:t xml:space="preserve">Figure </w:t>
                            </w:r>
                            <w:bookmarkEnd w:id="72"/>
                            <w:proofErr w:type="gramStart"/>
                            <w:r>
                              <w:t xml:space="preserve">9  </w:t>
                            </w:r>
                            <w:r w:rsidRPr="005908EA">
                              <w:rPr>
                                <w:color w:val="000000" w:themeColor="text1"/>
                                <w:sz w:val="16"/>
                                <w:szCs w:val="16"/>
                              </w:rPr>
                              <w:t>Shown</w:t>
                            </w:r>
                            <w:proofErr w:type="gramEnd"/>
                            <w:r w:rsidRPr="005908EA">
                              <w:rPr>
                                <w:color w:val="000000" w:themeColor="text1"/>
                                <w:sz w:val="16"/>
                                <w:szCs w:val="16"/>
                              </w:rPr>
                              <w:t xml:space="preserve"> is the response for a system with a Q of 10 with the applied pulse train in red</w:t>
                            </w:r>
                            <w:r>
                              <w:rPr>
                                <w:color w:val="000000" w:themeColor="text1"/>
                                <w:sz w:val="16"/>
                                <w:szCs w:val="16"/>
                              </w:rPr>
                              <w:t xml:space="preserve"> (square wave unipolar drive).  The analytic solution reproduces perfectly the numeric solution to the differential equation. The black line illustrates the amplitude of the first and last pulse for a dissipation free system, the dashed lines illustrate the drive forces needed to add and remove the energy from the mode.</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7FFF15" id="Text Box 49" o:spid="_x0000_s1040" type="#_x0000_t202" style="position:absolute;left:0;text-align:left;margin-left:269pt;margin-top:44.85pt;width:252pt;height:2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9f0VX8CAAAKBQAADgAAAGRycy9lMm9Eb2MueG1srFRtb9sgEP4+af8B8T31S502tupUTbpMk7oX&#10;qd0PIIBjNAwMSOxu2n/fgeOs6zZpmuYP+IDj4e6e57i6HjqJDtw6oVWNs7MUI66oZkLtavzxYTNb&#10;YOQ8UYxIrXiNH7nD18uXL656U/Fct1oybhGAKFf1psat96ZKEkdb3hF3pg1XsNlo2xEPU7tLmCU9&#10;oHcyydP0Ium1ZcZqyp2D1dtxEy8jftNw6t83jeMeyRpDbD6ONo7bMCbLK1LtLDGtoMcwyD9E0RGh&#10;4NIT1C3xBO2t+AWqE9Rqpxt/RnWX6KYRlMccIJssfZbNfUsMj7lAcZw5lcn9P1j67vDBIsFqXJQY&#10;KdIBRw988GilBwRLUJ/euArc7g04+gHWgeeYqzN3mn5ySOl1S9SO31ir+5YTBvFl4WTy5OiI4wLI&#10;tn+rGdxD9l5HoKGxXSgelAMBOvD0eOImxEJh8RzYLlLYorB3np/n2Tyyl5BqOm6s86+57lAwamyB&#10;/AhPDnfOh3BINbmE25yWgm2ElHFid9u1tOhAQCib+MUMnrlJFZyVDsdGxHEFooQ7wl6INxL/tczy&#10;Il3l5WxzsbicFZtiPisv08UszcpVeZEWZXG7+RYCzIqqFYxxdScUn0SYFX9H8rEdRvlEGaK+xuU8&#10;n48c/THJNH6/S7ITHnpSiq7Gi5MTqQKzrxSDtEnliZCjnfwcfqwy1GD6x6pEHQTqRxH4YTtEyWX5&#10;pK+tZo+gDKuBN+AYHhQwWm2/YNRDc9bYfd4TyzGSbxSoK3TyZNjJ2E4GURSO1thjNJprP3b83lix&#10;awF51K/SN6DARkRtBKmOURx1Cw0Xkzg+DqGjn86j148nbPkdAAD//wMAUEsDBBQABgAIAAAAIQA7&#10;d3Gb4QAAAAsBAAAPAAAAZHJzL2Rvd25yZXYueG1sTI/NTsMwEITvSLyDtUhcEHUI0KYhTgUtvcGh&#10;P+p5G2+TiHgdxU6Tvj3uCY47M5r9JluMphFn6lxtWcHTJAJBXFhdc6lgv1s/JiCcR9bYWCYFF3Kw&#10;yG9vMky1HXhD560vRShhl6KCyvs2ldIVFRl0E9sSB+9kO4M+nF0pdYdDKDeNjKNoKg3WHD5U2NKy&#10;ouJn2xsF01XXDxtePqz2n1/43Zbx4eNyUOr+bnx/A+Fp9H9huOIHdMgD09H2rJ1oFLw+J2GLV5DM&#10;ZyCugeglDsoxWPNkBjLP5P8N+S8AAAD//wMAUEsBAi0AFAAGAAgAAAAhAOSZw8D7AAAA4QEAABMA&#10;AAAAAAAAAAAAAAAAAAAAAFtDb250ZW50X1R5cGVzXS54bWxQSwECLQAUAAYACAAAACEAI7Jq4dcA&#10;AACUAQAACwAAAAAAAAAAAAAAAAAsAQAAX3JlbHMvLnJlbHNQSwECLQAUAAYACAAAACEAF9f0VX8C&#10;AAAKBQAADgAAAAAAAAAAAAAAAAAsAgAAZHJzL2Uyb0RvYy54bWxQSwECLQAUAAYACAAAACEAO3dx&#10;m+EAAAALAQAADwAAAAAAAAAAAAAAAADXBAAAZHJzL2Rvd25yZXYueG1sUEsFBgAAAAAEAAQA8wAA&#10;AOUFAAAAAA==&#10;" stroked="f">
                <v:textbox inset="0,0,0,0">
                  <w:txbxContent>
                    <w:p w14:paraId="2E9DB624" w14:textId="3BC94252" w:rsidR="00113AA7" w:rsidRDefault="00113AA7" w:rsidP="000E47C3">
                      <w:pPr>
                        <w:rPr>
                          <w:sz w:val="16"/>
                          <w:szCs w:val="16"/>
                        </w:rPr>
                      </w:pPr>
                      <w:r>
                        <w:rPr>
                          <w:noProof/>
                        </w:rPr>
                        <w:drawing>
                          <wp:inline distT="0" distB="0" distL="0" distR="0" wp14:anchorId="330221AD" wp14:editId="03418907">
                            <wp:extent cx="3108960" cy="244954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08960" cy="2449540"/>
                                    </a:xfrm>
                                    <a:prstGeom prst="rect">
                                      <a:avLst/>
                                    </a:prstGeom>
                                  </pic:spPr>
                                </pic:pic>
                              </a:graphicData>
                            </a:graphic>
                          </wp:inline>
                        </w:drawing>
                      </w:r>
                    </w:p>
                    <w:p w14:paraId="736145FC" w14:textId="4ED79EE5" w:rsidR="00113AA7" w:rsidRPr="00CC260D" w:rsidRDefault="00113AA7" w:rsidP="00CC260D">
                      <w:pPr>
                        <w:pStyle w:val="Caption"/>
                        <w:rPr>
                          <w:color w:val="000000" w:themeColor="text1"/>
                          <w:sz w:val="16"/>
                          <w:szCs w:val="16"/>
                        </w:rPr>
                      </w:pPr>
                      <w:bookmarkStart w:id="73" w:name="_Ref40730049"/>
                      <w:r>
                        <w:t xml:space="preserve">Figure </w:t>
                      </w:r>
                      <w:bookmarkEnd w:id="73"/>
                      <w:proofErr w:type="gramStart"/>
                      <w:r>
                        <w:t xml:space="preserve">9  </w:t>
                      </w:r>
                      <w:r w:rsidRPr="005908EA">
                        <w:rPr>
                          <w:color w:val="000000" w:themeColor="text1"/>
                          <w:sz w:val="16"/>
                          <w:szCs w:val="16"/>
                        </w:rPr>
                        <w:t>Shown</w:t>
                      </w:r>
                      <w:proofErr w:type="gramEnd"/>
                      <w:r w:rsidRPr="005908EA">
                        <w:rPr>
                          <w:color w:val="000000" w:themeColor="text1"/>
                          <w:sz w:val="16"/>
                          <w:szCs w:val="16"/>
                        </w:rPr>
                        <w:t xml:space="preserve"> is the response for a system with a Q of 10 with the applied pulse train in red</w:t>
                      </w:r>
                      <w:r>
                        <w:rPr>
                          <w:color w:val="000000" w:themeColor="text1"/>
                          <w:sz w:val="16"/>
                          <w:szCs w:val="16"/>
                        </w:rPr>
                        <w:t xml:space="preserve"> (square wave unipolar drive).  The analytic solution reproduces perfectly the numeric solution to the differential equation. The black line illustrates the amplitude of the first and last pulse for a dissipation free system, the dashed lines illustrate the drive forces needed to add and remove the energy from the mode.</w:t>
                      </w:r>
                    </w:p>
                  </w:txbxContent>
                </v:textbox>
                <w10:wrap type="square"/>
              </v:shape>
            </w:pict>
          </mc:Fallback>
        </mc:AlternateContent>
      </w:r>
      <w:r w:rsidR="00CC43D7">
        <w:t>and the force taking the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85"/>
        <w:gridCol w:w="833"/>
      </w:tblGrid>
      <w:tr w:rsidR="00CC43D7" w:rsidRPr="00A8578F" w14:paraId="3E0F2D9E" w14:textId="77777777" w:rsidTr="007C16BC">
        <w:tc>
          <w:tcPr>
            <w:tcW w:w="220" w:type="pct"/>
          </w:tcPr>
          <w:p w14:paraId="0A5C4907" w14:textId="77777777" w:rsidR="00CC43D7" w:rsidRPr="00A8578F" w:rsidRDefault="00CC43D7" w:rsidP="00F9503D">
            <w:pPr>
              <w:spacing w:beforeLines="60" w:before="144" w:afterLines="60" w:after="144" w:line="480" w:lineRule="auto"/>
              <w:ind w:firstLine="360"/>
              <w:jc w:val="center"/>
              <w:rPr>
                <w:rFonts w:eastAsia="Calibri"/>
                <w:i/>
              </w:rPr>
            </w:pPr>
            <w:bookmarkStart w:id="74" w:name="_Hlk40939803"/>
          </w:p>
        </w:tc>
        <w:tc>
          <w:tcPr>
            <w:tcW w:w="3953" w:type="pct"/>
            <w:hideMark/>
          </w:tcPr>
          <w:p w14:paraId="116A4B51" w14:textId="79C584D8" w:rsidR="00CC43D7" w:rsidRPr="00A8578F" w:rsidRDefault="00113AA7" w:rsidP="00F9503D">
            <w:pPr>
              <w:spacing w:beforeLines="60" w:before="144" w:afterLines="60" w:after="144" w:line="480" w:lineRule="auto"/>
              <w:ind w:firstLine="360"/>
              <w:jc w:val="center"/>
              <w:rPr>
                <w:rFonts w:eastAsia="Calibri"/>
                <w:i/>
              </w:rPr>
            </w:pPr>
            <m:oMathPara>
              <m:oMath>
                <m:sSub>
                  <m:sSubPr>
                    <m:ctrlPr>
                      <w:rPr>
                        <w:rFonts w:ascii="Cambria Math" w:eastAsia="Calibri" w:hAnsi="Cambria Math"/>
                        <w:i/>
                        <w:sz w:val="24"/>
                        <w:szCs w:val="24"/>
                      </w:rPr>
                    </m:ctrlPr>
                  </m:sSubPr>
                  <m:e>
                    <m:r>
                      <w:rPr>
                        <w:rFonts w:ascii="Cambria Math" w:eastAsia="Calibri" w:hAnsi="Cambria Math"/>
                      </w:rPr>
                      <m:t>F</m:t>
                    </m:r>
                  </m:e>
                  <m:sub>
                    <m:r>
                      <w:rPr>
                        <w:rFonts w:ascii="Cambria Math" w:eastAsia="Calibri" w:hAnsi="Cambria Math"/>
                      </w:rPr>
                      <m:t>1</m:t>
                    </m:r>
                  </m:sub>
                </m:sSub>
                <m:r>
                  <w:rPr>
                    <w:rFonts w:ascii="Cambria Math" w:eastAsia="Calibri" w:hAnsi="Cambria Math"/>
                  </w:rPr>
                  <m:t>=</m:t>
                </m:r>
                <m:sSub>
                  <m:sSubPr>
                    <m:ctrlPr>
                      <w:rPr>
                        <w:rFonts w:ascii="Cambria Math" w:eastAsia="Calibri" w:hAnsi="Cambria Math"/>
                        <w:i/>
                        <w:sz w:val="24"/>
                        <w:szCs w:val="24"/>
                      </w:rPr>
                    </m:ctrlPr>
                  </m:sSubPr>
                  <m:e>
                    <m:r>
                      <w:rPr>
                        <w:rFonts w:ascii="Cambria Math" w:eastAsia="Calibri" w:hAnsi="Cambria Math"/>
                      </w:rPr>
                      <m:t>F</m:t>
                    </m:r>
                  </m:e>
                  <m:sub>
                    <m:r>
                      <w:rPr>
                        <w:rFonts w:ascii="Cambria Math" w:eastAsia="Calibri" w:hAnsi="Cambria Math"/>
                      </w:rPr>
                      <m:t>st-up</m:t>
                    </m:r>
                  </m:sub>
                </m:sSub>
                <m:r>
                  <w:rPr>
                    <w:rFonts w:ascii="Cambria Math" w:eastAsia="Calibri" w:hAnsi="Cambria Math"/>
                  </w:rPr>
                  <m:t xml:space="preserve">= </m:t>
                </m:r>
                <m:sSub>
                  <m:sSubPr>
                    <m:ctrlPr>
                      <w:rPr>
                        <w:rFonts w:ascii="Cambria Math" w:eastAsia="Calibri" w:hAnsi="Cambria Math"/>
                        <w:i/>
                        <w:sz w:val="24"/>
                        <w:szCs w:val="24"/>
                      </w:rPr>
                    </m:ctrlPr>
                  </m:sSubPr>
                  <m:e>
                    <m:r>
                      <w:rPr>
                        <w:rFonts w:ascii="Cambria Math" w:eastAsia="Calibri" w:hAnsi="Cambria Math"/>
                      </w:rPr>
                      <m:t>F</m:t>
                    </m:r>
                  </m:e>
                  <m:sub>
                    <m:r>
                      <w:rPr>
                        <w:rFonts w:ascii="Cambria Math" w:eastAsia="Calibri" w:hAnsi="Cambria Math"/>
                      </w:rPr>
                      <m:t>0</m:t>
                    </m:r>
                  </m:sub>
                </m:sSub>
                <m:r>
                  <w:rPr>
                    <w:rFonts w:ascii="Cambria Math" w:eastAsia="Calibri" w:hAnsi="Cambria Math"/>
                  </w:rPr>
                  <m:t xml:space="preserve"> </m:t>
                </m:r>
                <m:d>
                  <m:dPr>
                    <m:ctrlPr>
                      <w:rPr>
                        <w:rFonts w:ascii="Cambria Math" w:eastAsia="Calibri" w:hAnsi="Cambria Math"/>
                        <w:i/>
                        <w:sz w:val="24"/>
                        <w:szCs w:val="24"/>
                      </w:rPr>
                    </m:ctrlPr>
                  </m:dPr>
                  <m:e>
                    <m:r>
                      <w:rPr>
                        <w:rFonts w:ascii="Cambria Math" w:eastAsia="Calibri" w:hAnsi="Cambria Math"/>
                      </w:rPr>
                      <m:t>1-</m:t>
                    </m:r>
                    <m:f>
                      <m:fPr>
                        <m:ctrlPr>
                          <w:rPr>
                            <w:rFonts w:ascii="Cambria Math" w:eastAsia="Calibri" w:hAnsi="Cambria Math"/>
                            <w:i/>
                            <w:sz w:val="24"/>
                            <w:szCs w:val="24"/>
                          </w:rPr>
                        </m:ctrlPr>
                      </m:fPr>
                      <m:num>
                        <m:r>
                          <w:rPr>
                            <w:rFonts w:ascii="Cambria Math" w:eastAsia="Calibri" w:hAnsi="Cambria Math"/>
                          </w:rPr>
                          <m:t>1</m:t>
                        </m:r>
                      </m:num>
                      <m:den>
                        <m:r>
                          <w:rPr>
                            <w:rFonts w:ascii="Cambria Math" w:eastAsia="Calibri" w:hAnsi="Cambria Math"/>
                          </w:rPr>
                          <m:t>1+</m:t>
                        </m:r>
                        <m:sSup>
                          <m:sSupPr>
                            <m:ctrlPr>
                              <w:rPr>
                                <w:rFonts w:ascii="Cambria Math" w:eastAsia="Calibri" w:hAnsi="Cambria Math"/>
                                <w:i/>
                                <w:sz w:val="24"/>
                                <w:szCs w:val="24"/>
                              </w:rPr>
                            </m:ctrlPr>
                          </m:sSupPr>
                          <m:e>
                            <m:r>
                              <w:rPr>
                                <w:rFonts w:ascii="Cambria Math" w:eastAsia="Calibri" w:hAnsi="Cambria Math"/>
                              </w:rPr>
                              <m:t>e</m:t>
                            </m:r>
                          </m:e>
                          <m:sup>
                            <m:f>
                              <m:fPr>
                                <m:ctrlPr>
                                  <w:rPr>
                                    <w:rFonts w:ascii="Cambria Math" w:eastAsia="Calibri" w:hAnsi="Cambria Math"/>
                                    <w:i/>
                                    <w:sz w:val="24"/>
                                    <w:szCs w:val="24"/>
                                  </w:rPr>
                                </m:ctrlPr>
                              </m:fPr>
                              <m:num>
                                <m:r>
                                  <w:rPr>
                                    <w:rFonts w:ascii="Cambria Math" w:eastAsia="Calibri" w:hAnsi="Cambria Math"/>
                                  </w:rPr>
                                  <m:t>γ</m:t>
                                </m:r>
                              </m:num>
                              <m:den>
                                <m:r>
                                  <w:rPr>
                                    <w:rFonts w:ascii="Cambria Math" w:eastAsia="Calibri" w:hAnsi="Cambria Math"/>
                                  </w:rPr>
                                  <m:t>2m</m:t>
                                </m:r>
                              </m:den>
                            </m:f>
                            <m:sSub>
                              <m:sSubPr>
                                <m:ctrlPr>
                                  <w:rPr>
                                    <w:rFonts w:ascii="Cambria Math" w:eastAsia="Calibri" w:hAnsi="Cambria Math"/>
                                    <w:i/>
                                    <w:sz w:val="24"/>
                                    <w:szCs w:val="24"/>
                                  </w:rPr>
                                </m:ctrlPr>
                              </m:sSubPr>
                              <m:e>
                                <m:r>
                                  <w:rPr>
                                    <w:rFonts w:ascii="Cambria Math" w:eastAsia="Calibri" w:hAnsi="Cambria Math"/>
                                  </w:rPr>
                                  <m:t>t</m:t>
                                </m:r>
                              </m:e>
                              <m:sub>
                                <m:r>
                                  <w:rPr>
                                    <w:rFonts w:ascii="Cambria Math" w:eastAsia="Calibri" w:hAnsi="Cambria Math"/>
                                  </w:rPr>
                                  <m:t>1</m:t>
                                </m:r>
                              </m:sub>
                            </m:sSub>
                          </m:sup>
                        </m:sSup>
                      </m:den>
                    </m:f>
                  </m:e>
                </m:d>
                <m:r>
                  <m:rPr>
                    <m:sty m:val="p"/>
                  </m:rPr>
                  <w:rPr>
                    <w:rFonts w:ascii="Cambria Math" w:eastAsia="Calibri" w:hAnsi="Cambria Math"/>
                  </w:rPr>
                  <w:br/>
                </m:r>
              </m:oMath>
            </m:oMathPara>
            <m:oMath>
              <m:r>
                <w:rPr>
                  <w:rFonts w:ascii="Cambria Math" w:eastAsia="Calibri" w:hAnsi="Cambria Math"/>
                </w:rPr>
                <m:t xml:space="preserve">                         ≈</m:t>
              </m:r>
              <m:f>
                <m:fPr>
                  <m:ctrlPr>
                    <w:rPr>
                      <w:rFonts w:ascii="Cambria Math" w:eastAsia="Calibri" w:hAnsi="Cambria Math"/>
                      <w:i/>
                      <w:sz w:val="24"/>
                      <w:szCs w:val="24"/>
                    </w:rPr>
                  </m:ctrlPr>
                </m:fPr>
                <m:num>
                  <m:sSub>
                    <m:sSubPr>
                      <m:ctrlPr>
                        <w:rPr>
                          <w:rFonts w:ascii="Cambria Math" w:eastAsia="Calibri" w:hAnsi="Cambria Math"/>
                          <w:i/>
                          <w:sz w:val="24"/>
                          <w:szCs w:val="24"/>
                        </w:rPr>
                      </m:ctrlPr>
                    </m:sSubPr>
                    <m:e>
                      <m:r>
                        <w:rPr>
                          <w:rFonts w:ascii="Cambria Math" w:eastAsia="Calibri" w:hAnsi="Cambria Math"/>
                        </w:rPr>
                        <m:t>F</m:t>
                      </m:r>
                    </m:e>
                    <m:sub>
                      <m:r>
                        <w:rPr>
                          <w:rFonts w:ascii="Cambria Math" w:eastAsia="Calibri" w:hAnsi="Cambria Math"/>
                        </w:rPr>
                        <m:t>0</m:t>
                      </m:r>
                    </m:sub>
                  </m:sSub>
                </m:num>
                <m:den>
                  <m:r>
                    <w:rPr>
                      <w:rFonts w:ascii="Cambria Math" w:eastAsia="Calibri" w:hAnsi="Cambria Math"/>
                    </w:rPr>
                    <m:t>2</m:t>
                  </m:r>
                </m:den>
              </m:f>
              <m:d>
                <m:dPr>
                  <m:ctrlPr>
                    <w:rPr>
                      <w:rFonts w:ascii="Cambria Math" w:eastAsia="Calibri" w:hAnsi="Cambria Math"/>
                      <w:i/>
                      <w:sz w:val="24"/>
                      <w:szCs w:val="24"/>
                    </w:rPr>
                  </m:ctrlPr>
                </m:dPr>
                <m:e>
                  <m:r>
                    <w:rPr>
                      <w:rFonts w:ascii="Cambria Math" w:eastAsia="Calibri" w:hAnsi="Cambria Math"/>
                    </w:rPr>
                    <m:t>1+</m:t>
                  </m:r>
                  <m:f>
                    <m:fPr>
                      <m:ctrlPr>
                        <w:rPr>
                          <w:rFonts w:ascii="Cambria Math" w:eastAsia="Calibri" w:hAnsi="Cambria Math"/>
                          <w:i/>
                          <w:sz w:val="24"/>
                          <w:szCs w:val="24"/>
                        </w:rPr>
                      </m:ctrlPr>
                    </m:fPr>
                    <m:num>
                      <m:r>
                        <w:rPr>
                          <w:rFonts w:ascii="Cambria Math" w:eastAsia="Calibri" w:hAnsi="Cambria Math"/>
                        </w:rPr>
                        <m:t>π</m:t>
                      </m:r>
                    </m:num>
                    <m:den>
                      <m:r>
                        <w:rPr>
                          <w:rFonts w:ascii="Cambria Math" w:eastAsia="Calibri" w:hAnsi="Cambria Math"/>
                        </w:rPr>
                        <m:t>4Q</m:t>
                      </m:r>
                    </m:den>
                  </m:f>
                </m:e>
              </m:d>
              <m:r>
                <w:rPr>
                  <w:rFonts w:ascii="Cambria Math" w:eastAsia="Calibri" w:hAnsi="Cambria Math"/>
                </w:rPr>
                <m:t>+</m:t>
              </m:r>
              <m:r>
                <m:rPr>
                  <m:sty m:val="p"/>
                </m:rPr>
                <w:rPr>
                  <w:rFonts w:ascii="Cambria Math" w:eastAsia="Calibri" w:hAnsi="Cambria Math"/>
                </w:rPr>
                <m:t>O</m:t>
              </m:r>
              <m:d>
                <m:dPr>
                  <m:begChr m:val="["/>
                  <m:endChr m:val="]"/>
                  <m:ctrlPr>
                    <w:rPr>
                      <w:rFonts w:ascii="Cambria Math" w:eastAsia="Calibri" w:hAnsi="Cambria Math"/>
                      <w:iCs/>
                      <w:sz w:val="24"/>
                      <w:szCs w:val="24"/>
                    </w:rPr>
                  </m:ctrlPr>
                </m:dPr>
                <m:e>
                  <m:sSup>
                    <m:sSupPr>
                      <m:ctrlPr>
                        <w:rPr>
                          <w:rFonts w:ascii="Cambria Math" w:eastAsia="Calibri" w:hAnsi="Cambria Math"/>
                          <w:i/>
                          <w:sz w:val="24"/>
                          <w:szCs w:val="24"/>
                        </w:rPr>
                      </m:ctrlPr>
                    </m:sSupPr>
                    <m:e>
                      <m:r>
                        <w:rPr>
                          <w:rFonts w:ascii="Cambria Math" w:eastAsia="Calibri" w:hAnsi="Cambria Math"/>
                        </w:rPr>
                        <m:t>Q</m:t>
                      </m:r>
                    </m:e>
                    <m:sup>
                      <m:r>
                        <w:rPr>
                          <w:rFonts w:ascii="Cambria Math" w:eastAsia="Calibri" w:hAnsi="Cambria Math"/>
                        </w:rPr>
                        <m:t>-2</m:t>
                      </m:r>
                    </m:sup>
                  </m:sSup>
                </m:e>
              </m:d>
              <m:r>
                <m:rPr>
                  <m:sty m:val="p"/>
                </m:rPr>
                <w:rPr>
                  <w:rFonts w:ascii="Cambria Math" w:eastAsia="Calibri" w:hAnsi="Cambria Math"/>
                </w:rPr>
                <m:t>,</m:t>
              </m:r>
            </m:oMath>
            <w:r w:rsidR="00CC43D7" w:rsidRPr="00A8578F">
              <w:rPr>
                <w:rFonts w:eastAsia="Calibri"/>
                <w:i/>
              </w:rPr>
              <w:t>.</w:t>
            </w:r>
          </w:p>
        </w:tc>
        <w:tc>
          <w:tcPr>
            <w:tcW w:w="826" w:type="pct"/>
            <w:vAlign w:val="center"/>
            <w:hideMark/>
          </w:tcPr>
          <w:p w14:paraId="35D817A0" w14:textId="7216D75B" w:rsidR="00CC43D7" w:rsidRPr="00A8578F" w:rsidRDefault="00CC43D7" w:rsidP="008E78EE">
            <w:pPr>
              <w:pStyle w:val="Caption"/>
              <w:keepNext/>
              <w:spacing w:beforeLines="60" w:before="144" w:afterLines="60" w:after="144" w:line="480" w:lineRule="auto"/>
              <w:ind w:firstLine="360"/>
              <w:jc w:val="right"/>
              <w:rPr>
                <w:rFonts w:ascii="Times New Roman" w:eastAsia="Calibri" w:hAnsi="Times New Roman" w:cs="Times New Roman"/>
                <w:i w:val="0"/>
                <w:color w:val="000000" w:themeColor="text1"/>
                <w:sz w:val="22"/>
                <w:szCs w:val="22"/>
              </w:rPr>
            </w:pPr>
            <w:bookmarkStart w:id="75" w:name="_Ref40936798"/>
            <w:r w:rsidRPr="00A8578F">
              <w:rPr>
                <w:rFonts w:ascii="Times New Roman" w:hAnsi="Times New Roman" w:cs="Times New Roman"/>
                <w:i w:val="0"/>
                <w:color w:val="000000" w:themeColor="text1"/>
                <w:sz w:val="22"/>
                <w:szCs w:val="22"/>
              </w:rPr>
              <w:t>(</w:t>
            </w:r>
            <w:r w:rsidR="008B536F">
              <w:rPr>
                <w:rFonts w:ascii="Times New Roman" w:hAnsi="Times New Roman" w:cs="Times New Roman"/>
                <w:i w:val="0"/>
                <w:color w:val="000000" w:themeColor="text1"/>
                <w:sz w:val="22"/>
                <w:szCs w:val="22"/>
              </w:rPr>
              <w:t>4</w:t>
            </w:r>
            <w:r w:rsidRPr="00A8578F">
              <w:rPr>
                <w:rFonts w:ascii="Times New Roman" w:hAnsi="Times New Roman" w:cs="Times New Roman"/>
                <w:i w:val="0"/>
                <w:color w:val="000000" w:themeColor="text1"/>
                <w:sz w:val="22"/>
                <w:szCs w:val="22"/>
              </w:rPr>
              <w:t>)</w:t>
            </w:r>
            <w:bookmarkEnd w:id="75"/>
          </w:p>
        </w:tc>
      </w:tr>
    </w:tbl>
    <w:bookmarkEnd w:id="74"/>
    <w:p w14:paraId="7165FD72" w14:textId="673B04D1" w:rsidR="007C16BC" w:rsidRDefault="007C16BC" w:rsidP="007C16BC">
      <w:r>
        <w:t xml:space="preserve">where the latter expression is valid in the high </w:t>
      </w:r>
      <w:r>
        <w:rPr>
          <w:i/>
          <w:iCs/>
        </w:rPr>
        <w:t xml:space="preserve">Q </w:t>
      </w:r>
      <w:r>
        <w:t>limit.</w:t>
      </w:r>
    </w:p>
    <w:p w14:paraId="632100BE" w14:textId="285BDAB9" w:rsidR="00586EDA" w:rsidRDefault="00CC43D7" w:rsidP="00CC43D7">
      <w:pPr>
        <w:ind w:firstLine="360"/>
        <w:jc w:val="both"/>
      </w:pPr>
      <w:r>
        <w:t xml:space="preserve">Once the apex is reached the forcing can be turned to </w:t>
      </w:r>
      <w:r w:rsidRPr="00CC43D7">
        <w:rPr>
          <w:i/>
          <w:iCs/>
        </w:rPr>
        <w:t>F</w:t>
      </w:r>
      <w:r w:rsidRPr="00CC43D7">
        <w:rPr>
          <w:i/>
          <w:iCs/>
          <w:vertAlign w:val="subscript"/>
        </w:rPr>
        <w:t>0</w:t>
      </w:r>
      <w:r>
        <w:t xml:space="preserve"> to hold the position </w:t>
      </w:r>
      <w:r w:rsidR="00F9503D">
        <w:rPr>
          <w:i/>
          <w:iCs/>
        </w:rPr>
        <w:t>x</w:t>
      </w:r>
      <w:r w:rsidRPr="00CC43D7">
        <w:rPr>
          <w:i/>
          <w:iCs/>
          <w:vertAlign w:val="subscript"/>
        </w:rPr>
        <w:t>0</w:t>
      </w:r>
      <w:r>
        <w:t xml:space="preserve"> at rest, as is illustrated in </w:t>
      </w:r>
      <w:r>
        <w:fldChar w:fldCharType="begin"/>
      </w:r>
      <w:r>
        <w:instrText xml:space="preserve"> REF _Ref40730040 \h </w:instrText>
      </w:r>
      <w:r>
        <w:fldChar w:fldCharType="separate"/>
      </w:r>
      <w:r w:rsidR="00F4547D">
        <w:t xml:space="preserve">Figure </w:t>
      </w:r>
      <w:r w:rsidR="00F4547D">
        <w:rPr>
          <w:noProof/>
        </w:rPr>
        <w:t>9</w:t>
      </w:r>
      <w:r>
        <w:fldChar w:fldCharType="end"/>
      </w:r>
      <w:r>
        <w:t>. Alterna</w:t>
      </w:r>
      <w:r w:rsidR="00113AA7">
        <w:t>tively, in scanning mode, a uni</w:t>
      </w:r>
      <w:r>
        <w:t xml:space="preserve">polar square wave can be applied to maintain the amplitude of the </w:t>
      </w:r>
      <w:r w:rsidR="002C72BB">
        <w:t>oscillating</w:t>
      </w:r>
      <w:r>
        <w:t xml:space="preserve"> response</w:t>
      </w:r>
      <w:r w:rsidR="00413C47">
        <w:t>.</w:t>
      </w:r>
      <w:r w:rsidR="00586EDA">
        <w:t xml:space="preserve"> A plot of the</w:t>
      </w:r>
      <w:r>
        <w:t xml:space="preserve"> drive</w:t>
      </w:r>
      <w:r w:rsidR="00441786">
        <w:t xml:space="preserve"> force</w:t>
      </w:r>
      <w:r>
        <w:t xml:space="preserve"> and response </w:t>
      </w:r>
      <w:r w:rsidR="002C72BB">
        <w:t>are</w:t>
      </w:r>
      <w:r>
        <w:t xml:space="preserve"> illustrated in </w:t>
      </w:r>
      <w:r w:rsidR="008E78EE">
        <w:t xml:space="preserve">Figure 9 </w:t>
      </w:r>
      <w:r w:rsidR="002C72BB">
        <w:t xml:space="preserve">for a </w:t>
      </w:r>
      <w:r w:rsidR="002C72BB" w:rsidRPr="002C72BB">
        <w:rPr>
          <w:i/>
          <w:iCs/>
        </w:rPr>
        <w:t>Q</w:t>
      </w:r>
      <w:r w:rsidR="002C72BB">
        <w:t> = 10 system</w:t>
      </w:r>
      <w:r w:rsidR="00586EDA">
        <w:t xml:space="preserve"> and is constructed in the following way:</w:t>
      </w:r>
    </w:p>
    <w:p w14:paraId="6E799717" w14:textId="72F066BF" w:rsidR="00586EDA" w:rsidRDefault="00586EDA" w:rsidP="00CC43D7">
      <w:pPr>
        <w:ind w:firstLine="360"/>
        <w:jc w:val="both"/>
      </w:pPr>
    </w:p>
    <w:p w14:paraId="4DE99296" w14:textId="128D2C9D" w:rsidR="00586EDA" w:rsidRDefault="001D3D43" w:rsidP="001D3D43">
      <w:pPr>
        <w:jc w:val="both"/>
      </w:pPr>
      <w:r>
        <w:t>I)</w:t>
      </w:r>
      <w:r>
        <w:tab/>
      </w:r>
      <w:r>
        <w:tab/>
      </w:r>
      <w:r w:rsidR="00586EDA">
        <w:t xml:space="preserve">The step-up is expressed </w:t>
      </w:r>
      <w:r w:rsidR="00586EDA" w:rsidRPr="00BB1F78">
        <w:t xml:space="preserve">by </w:t>
      </w:r>
      <w:r w:rsidR="00F251DE" w:rsidRPr="00BB1F78">
        <w:t>equation 3</w:t>
      </w:r>
      <w:r w:rsidR="008E78EE" w:rsidRPr="00BB1F78">
        <w:t xml:space="preserve"> </w:t>
      </w:r>
      <w:r w:rsidR="00586EDA" w:rsidRPr="00BB1F78">
        <w:t xml:space="preserve">displaced by time </w:t>
      </w:r>
      <w:r w:rsidR="00586EDA" w:rsidRPr="00BB1F78">
        <w:rPr>
          <w:i/>
          <w:iCs/>
        </w:rPr>
        <w:t>t</w:t>
      </w:r>
      <w:r w:rsidR="00586EDA" w:rsidRPr="00BB1F78">
        <w:rPr>
          <w:i/>
          <w:iCs/>
          <w:vertAlign w:val="subscript"/>
        </w:rPr>
        <w:t>0</w:t>
      </w:r>
      <w:r w:rsidR="00586EDA" w:rsidRPr="00BB1F78">
        <w:t xml:space="preserve"> so that </w:t>
      </w:r>
      <m:oMath>
        <m:r>
          <w:rPr>
            <w:rFonts w:ascii="Cambria Math" w:hAnsi="Cambria Math"/>
          </w:rPr>
          <m:t>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586EDA" w:rsidRPr="00BB1F78">
        <w:t xml:space="preserve"> and the drive force is </w:t>
      </w:r>
      <w:proofErr w:type="spellStart"/>
      <w:r w:rsidR="00471DFB" w:rsidRPr="00BB1F78">
        <w:rPr>
          <w:i/>
          <w:iCs/>
        </w:rPr>
        <w:t>F</w:t>
      </w:r>
      <w:r w:rsidR="00471DFB" w:rsidRPr="00BB1F78">
        <w:rPr>
          <w:i/>
          <w:iCs/>
          <w:vertAlign w:val="subscript"/>
        </w:rPr>
        <w:t>st</w:t>
      </w:r>
      <w:proofErr w:type="spellEnd"/>
      <w:r w:rsidR="00471DFB" w:rsidRPr="00BB1F78">
        <w:rPr>
          <w:i/>
          <w:iCs/>
          <w:vertAlign w:val="subscript"/>
        </w:rPr>
        <w:t>-up</w:t>
      </w:r>
      <w:r w:rsidR="00586EDA" w:rsidRPr="00BB1F78">
        <w:t xml:space="preserve"> given by</w:t>
      </w:r>
      <w:r w:rsidR="00B816BE" w:rsidRPr="00BB1F78">
        <w:t xml:space="preserve"> equation 4</w:t>
      </w:r>
      <w:r w:rsidR="00586EDA" w:rsidRPr="00BB1F78">
        <w:t xml:space="preserve">. The step-up duration lasts= </w:t>
      </w:r>
      <w:r w:rsidR="00586EDA" w:rsidRPr="00BB1F78">
        <w:rPr>
          <w:i/>
          <w:iCs/>
        </w:rPr>
        <w:t>t</w:t>
      </w:r>
      <w:r w:rsidR="00586EDA" w:rsidRPr="00BB1F78">
        <w:rPr>
          <w:i/>
          <w:iCs/>
          <w:vertAlign w:val="subscript"/>
        </w:rPr>
        <w:t>1</w:t>
      </w:r>
      <w:r w:rsidR="00586EDA" w:rsidRPr="00BB1F78">
        <w:t>. or half a period of the damped system.</w:t>
      </w:r>
      <w:r w:rsidR="00E919D7" w:rsidRPr="00BB1F78">
        <w:t xml:space="preserve"> In the high </w:t>
      </w:r>
      <w:r w:rsidR="00E919D7" w:rsidRPr="00BB1F78">
        <w:rPr>
          <w:i/>
          <w:iCs/>
        </w:rPr>
        <w:t>Q</w:t>
      </w:r>
      <w:r w:rsidR="00E919D7" w:rsidRPr="00BB1F78">
        <w:t xml:space="preserve"> limit (introducing an error on the order of 0.2% for </w:t>
      </w:r>
      <w:r w:rsidR="00E919D7" w:rsidRPr="00BB1F78">
        <w:rPr>
          <w:i/>
          <w:iCs/>
        </w:rPr>
        <w:t>Q</w:t>
      </w:r>
      <w:r w:rsidR="00E919D7" w:rsidRPr="00BB1F78">
        <w:t xml:space="preserve">=10) </w:t>
      </w:r>
      <w:r w:rsidR="00F251DE" w:rsidRPr="00BB1F78">
        <w:t>equation 3</w:t>
      </w:r>
      <w:r w:rsidR="00F251DE">
        <w:t xml:space="preserve"> </w:t>
      </w:r>
      <w:r w:rsidR="00E919D7">
        <w:t xml:space="preserve">becom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008"/>
        <w:gridCol w:w="810"/>
      </w:tblGrid>
      <w:tr w:rsidR="00E919D7" w:rsidRPr="00A8578F" w14:paraId="4045DFD9" w14:textId="77777777" w:rsidTr="00923525">
        <w:tc>
          <w:tcPr>
            <w:tcW w:w="304" w:type="pct"/>
            <w:vAlign w:val="center"/>
          </w:tcPr>
          <w:p w14:paraId="7A957225" w14:textId="77777777" w:rsidR="00E919D7" w:rsidRPr="00A8578F" w:rsidRDefault="00E919D7" w:rsidP="00923525">
            <w:pPr>
              <w:spacing w:beforeLines="60" w:before="144" w:afterLines="60" w:after="144" w:line="480" w:lineRule="auto"/>
              <w:ind w:firstLine="360"/>
              <w:jc w:val="center"/>
            </w:pPr>
          </w:p>
        </w:tc>
        <w:tc>
          <w:tcPr>
            <w:tcW w:w="4254" w:type="pct"/>
            <w:vAlign w:val="center"/>
          </w:tcPr>
          <w:p w14:paraId="5248E2C3" w14:textId="456EA465" w:rsidR="00E919D7" w:rsidRPr="00A8578F" w:rsidRDefault="00E919D7" w:rsidP="00923525">
            <w:pPr>
              <w:spacing w:beforeLines="60" w:before="144" w:afterLines="60" w:after="144" w:line="480" w:lineRule="auto"/>
            </w:pP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k</m:t>
                  </m:r>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γ(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num>
                        <m:den>
                          <m:r>
                            <w:rPr>
                              <w:rFonts w:ascii="Cambria Math" w:hAnsi="Cambria Math"/>
                            </w:rPr>
                            <m:t>2m</m:t>
                          </m:r>
                        </m:den>
                      </m:f>
                    </m:sup>
                  </m:sSup>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r</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e>
                      </m:d>
                    </m:e>
                  </m:func>
                </m:e>
              </m:d>
            </m:oMath>
            <w:r w:rsidRPr="00A8578F">
              <w:rPr>
                <w:rFonts w:eastAsiaTheme="minorEastAsia"/>
              </w:rPr>
              <w:t>,</w:t>
            </w:r>
          </w:p>
        </w:tc>
        <w:tc>
          <w:tcPr>
            <w:tcW w:w="443" w:type="pct"/>
            <w:vAlign w:val="center"/>
          </w:tcPr>
          <w:p w14:paraId="51302D47" w14:textId="42BF5527" w:rsidR="00E919D7" w:rsidRPr="00A8578F" w:rsidRDefault="00E919D7" w:rsidP="008E78EE">
            <w:pPr>
              <w:spacing w:beforeLines="60" w:before="144" w:afterLines="60" w:after="144" w:line="480" w:lineRule="auto"/>
              <w:ind w:firstLine="360"/>
              <w:jc w:val="center"/>
            </w:pPr>
            <w:r w:rsidRPr="00A8578F">
              <w:t>(</w:t>
            </w:r>
            <w:r w:rsidR="008B536F">
              <w:t>5</w:t>
            </w:r>
            <w:r w:rsidRPr="00A8578F">
              <w:t>)</w:t>
            </w:r>
          </w:p>
        </w:tc>
      </w:tr>
    </w:tbl>
    <w:p w14:paraId="3FC65D3C" w14:textId="77777777" w:rsidR="007C16BC" w:rsidRDefault="00586EDA" w:rsidP="007C16BC">
      <w:pPr>
        <w:tabs>
          <w:tab w:val="left" w:pos="360"/>
        </w:tabs>
        <w:spacing w:before="240"/>
        <w:jc w:val="both"/>
      </w:pPr>
      <w:r>
        <w:lastRenderedPageBreak/>
        <w:t>II)</w:t>
      </w:r>
      <w:r w:rsidR="001D3D43">
        <w:tab/>
      </w:r>
      <w:r w:rsidR="001D3D43">
        <w:tab/>
      </w:r>
      <w:r w:rsidR="007C16BC">
        <w:t xml:space="preserve">The response is set to ring for </w:t>
      </w:r>
      <w:r w:rsidR="007C16BC">
        <w:rPr>
          <w:i/>
          <w:iCs/>
        </w:rPr>
        <w:t>N</w:t>
      </w:r>
      <w:r w:rsidR="007C16BC">
        <w:t xml:space="preserve">=6 full periods or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6</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6</m:t>
            </m:r>
          </m:num>
          <m:den>
            <m:sSub>
              <m:sSubPr>
                <m:ctrlPr>
                  <w:rPr>
                    <w:rFonts w:ascii="Cambria Math" w:hAnsi="Cambria Math"/>
                    <w:i/>
                  </w:rPr>
                </m:ctrlPr>
              </m:sSubPr>
              <m:e>
                <m:r>
                  <w:rPr>
                    <w:rFonts w:ascii="Cambria Math" w:hAnsi="Cambria Math"/>
                  </w:rPr>
                  <m:t>f</m:t>
                </m:r>
              </m:e>
              <m:sub>
                <m:r>
                  <w:rPr>
                    <w:rFonts w:ascii="Cambria Math" w:hAnsi="Cambria Math"/>
                  </w:rPr>
                  <m:t>r</m:t>
                </m:r>
              </m:sub>
            </m:sSub>
          </m:den>
        </m:f>
      </m:oMath>
      <w:r w:rsidR="007C16BC">
        <w:t xml:space="preserve">, after which a final pulse pulls all the energy out of the mode so that the resonator comes to rest at the origin. In a dissipationless system the forcing and response is symmetric. Including dissipation results in a second pulse which is smaller than the first as some of the energy is dissipated and does not need to be actively pulled out of the mode. One finds that the step-down force is </w:t>
      </w:r>
    </w:p>
    <w:tbl>
      <w:tblPr>
        <w:tblStyle w:val="TableGrid"/>
        <w:tblW w:w="50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
        <w:gridCol w:w="4011"/>
        <w:gridCol w:w="838"/>
      </w:tblGrid>
      <w:tr w:rsidR="007C16BC" w14:paraId="3F2ACD7E" w14:textId="77777777" w:rsidTr="007C16BC">
        <w:trPr>
          <w:trHeight w:val="1196"/>
        </w:trPr>
        <w:tc>
          <w:tcPr>
            <w:tcW w:w="220" w:type="pct"/>
          </w:tcPr>
          <w:p w14:paraId="37F3A907" w14:textId="77777777" w:rsidR="007C16BC" w:rsidRDefault="007C16BC">
            <w:pPr>
              <w:spacing w:beforeLines="60" w:before="144" w:afterLines="60" w:after="144" w:line="480" w:lineRule="auto"/>
              <w:ind w:firstLine="360"/>
              <w:jc w:val="center"/>
              <w:rPr>
                <w:rFonts w:eastAsia="Calibri"/>
                <w:i/>
              </w:rPr>
            </w:pPr>
          </w:p>
        </w:tc>
        <w:tc>
          <w:tcPr>
            <w:tcW w:w="3954" w:type="pct"/>
            <w:hideMark/>
          </w:tcPr>
          <w:p w14:paraId="19A85068" w14:textId="2071E9FE" w:rsidR="007C16BC" w:rsidRDefault="00113AA7">
            <w:pPr>
              <w:spacing w:beforeLines="60" w:before="144" w:afterLines="60" w:after="144" w:line="480" w:lineRule="auto"/>
              <w:ind w:firstLine="360"/>
              <w:jc w:val="center"/>
              <w:rPr>
                <w:rFonts w:eastAsia="Calibri"/>
                <w:i/>
              </w:rPr>
            </w:pPr>
            <m:oMathPara>
              <m:oMath>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1</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st-dn</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0</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st-up</m:t>
                    </m:r>
                  </m:sub>
                </m:sSub>
                <m:r>
                  <w:rPr>
                    <w:rFonts w:ascii="Cambria Math" w:eastAsia="Calibri" w:hAnsi="Cambria Math"/>
                  </w:rPr>
                  <m:t>=</m:t>
                </m:r>
                <m:d>
                  <m:dPr>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0</m:t>
                            </m:r>
                          </m:sub>
                        </m:sSub>
                      </m:num>
                      <m:den>
                        <m:r>
                          <w:rPr>
                            <w:rFonts w:ascii="Cambria Math" w:eastAsia="Calibri" w:hAnsi="Cambria Math"/>
                          </w:rPr>
                          <m:t>1+</m:t>
                        </m:r>
                        <m:sSup>
                          <m:sSupPr>
                            <m:ctrlPr>
                              <w:rPr>
                                <w:rFonts w:ascii="Cambria Math" w:eastAsia="Calibri" w:hAnsi="Cambria Math"/>
                                <w:i/>
                              </w:rPr>
                            </m:ctrlPr>
                          </m:sSupPr>
                          <m:e>
                            <m:r>
                              <w:rPr>
                                <w:rFonts w:ascii="Cambria Math" w:eastAsia="Calibri" w:hAnsi="Cambria Math"/>
                              </w:rPr>
                              <m:t>e</m:t>
                            </m:r>
                          </m:e>
                          <m:sup>
                            <m:f>
                              <m:fPr>
                                <m:ctrlPr>
                                  <w:rPr>
                                    <w:rFonts w:ascii="Cambria Math" w:eastAsia="Calibri" w:hAnsi="Cambria Math"/>
                                    <w:i/>
                                  </w:rPr>
                                </m:ctrlPr>
                              </m:fPr>
                              <m:num>
                                <m:r>
                                  <w:rPr>
                                    <w:rFonts w:ascii="Cambria Math" w:eastAsia="Calibri" w:hAnsi="Cambria Math"/>
                                  </w:rPr>
                                  <m:t>γ</m:t>
                                </m:r>
                              </m:num>
                              <m:den>
                                <m:r>
                                  <w:rPr>
                                    <w:rFonts w:ascii="Cambria Math" w:eastAsia="Calibri" w:hAnsi="Cambria Math"/>
                                  </w:rPr>
                                  <m:t>2m</m:t>
                                </m:r>
                              </m:den>
                            </m:f>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1</m:t>
                                </m:r>
                              </m:sub>
                            </m:sSub>
                          </m:sup>
                        </m:sSup>
                      </m:den>
                    </m:f>
                  </m:e>
                </m:d>
                <m:r>
                  <m:rPr>
                    <m:sty m:val="p"/>
                  </m:rPr>
                  <w:rPr>
                    <w:rFonts w:ascii="Cambria Math" w:eastAsia="Calibri" w:hAnsi="Cambria Math"/>
                  </w:rPr>
                  <w:br/>
                </m:r>
              </m:oMath>
              <m:oMath>
                <m:r>
                  <w:rPr>
                    <w:rFonts w:ascii="Cambria Math" w:eastAsia="Calibri" w:hAnsi="Cambria Math"/>
                  </w:rPr>
                  <m:t xml:space="preserve">                        ≈</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0</m:t>
                        </m:r>
                      </m:sub>
                    </m:sSub>
                  </m:num>
                  <m:den>
                    <m:r>
                      <w:rPr>
                        <w:rFonts w:ascii="Cambria Math" w:eastAsia="Calibri" w:hAnsi="Cambria Math"/>
                      </w:rPr>
                      <m:t>2</m:t>
                    </m:r>
                  </m:den>
                </m:f>
                <m:d>
                  <m:dPr>
                    <m:ctrlPr>
                      <w:rPr>
                        <w:rFonts w:ascii="Cambria Math" w:eastAsia="Calibri" w:hAnsi="Cambria Math"/>
                        <w:i/>
                      </w:rPr>
                    </m:ctrlPr>
                  </m:dPr>
                  <m:e>
                    <m:r>
                      <w:rPr>
                        <w:rFonts w:ascii="Cambria Math" w:eastAsia="Calibri" w:hAnsi="Cambria Math"/>
                      </w:rPr>
                      <m:t>1-</m:t>
                    </m:r>
                    <m:f>
                      <m:fPr>
                        <m:ctrlPr>
                          <w:rPr>
                            <w:rFonts w:ascii="Cambria Math" w:eastAsia="Calibri" w:hAnsi="Cambria Math"/>
                            <w:i/>
                          </w:rPr>
                        </m:ctrlPr>
                      </m:fPr>
                      <m:num>
                        <m:r>
                          <w:rPr>
                            <w:rFonts w:ascii="Cambria Math" w:eastAsia="Calibri" w:hAnsi="Cambria Math"/>
                          </w:rPr>
                          <m:t>π</m:t>
                        </m:r>
                      </m:num>
                      <m:den>
                        <m:r>
                          <w:rPr>
                            <w:rFonts w:ascii="Cambria Math" w:eastAsia="Calibri" w:hAnsi="Cambria Math"/>
                          </w:rPr>
                          <m:t>4Q</m:t>
                        </m:r>
                      </m:den>
                    </m:f>
                  </m:e>
                </m:d>
                <m:r>
                  <w:rPr>
                    <w:rFonts w:ascii="Cambria Math" w:eastAsia="Calibri" w:hAnsi="Cambria Math"/>
                  </w:rPr>
                  <m:t>+</m:t>
                </m:r>
                <m:r>
                  <m:rPr>
                    <m:sty m:val="p"/>
                  </m:rPr>
                  <w:rPr>
                    <w:rFonts w:ascii="Cambria Math" w:eastAsia="Calibri" w:hAnsi="Cambria Math"/>
                  </w:rPr>
                  <m:t>O</m:t>
                </m:r>
                <m:d>
                  <m:dPr>
                    <m:begChr m:val="["/>
                    <m:endChr m:val="]"/>
                    <m:ctrlPr>
                      <w:rPr>
                        <w:rFonts w:ascii="Cambria Math" w:eastAsia="Calibri" w:hAnsi="Cambria Math"/>
                        <w:iCs/>
                      </w:rPr>
                    </m:ctrlPr>
                  </m:dPr>
                  <m:e>
                    <m:sSup>
                      <m:sSupPr>
                        <m:ctrlPr>
                          <w:rPr>
                            <w:rFonts w:ascii="Cambria Math" w:eastAsia="Calibri" w:hAnsi="Cambria Math"/>
                            <w:i/>
                          </w:rPr>
                        </m:ctrlPr>
                      </m:sSupPr>
                      <m:e>
                        <m:r>
                          <w:rPr>
                            <w:rFonts w:ascii="Cambria Math" w:eastAsia="Calibri" w:hAnsi="Cambria Math"/>
                          </w:rPr>
                          <m:t>Q</m:t>
                        </m:r>
                      </m:e>
                      <m:sup>
                        <m:r>
                          <w:rPr>
                            <w:rFonts w:ascii="Cambria Math" w:eastAsia="Calibri" w:hAnsi="Cambria Math"/>
                          </w:rPr>
                          <m:t>-2</m:t>
                        </m:r>
                      </m:sup>
                    </m:sSup>
                  </m:e>
                </m:d>
                <m:r>
                  <m:rPr>
                    <m:sty m:val="p"/>
                  </m:rPr>
                  <w:rPr>
                    <w:rFonts w:ascii="Cambria Math" w:eastAsia="Calibri" w:hAnsi="Cambria Math"/>
                  </w:rPr>
                  <m:t>,</m:t>
                </m:r>
              </m:oMath>
            </m:oMathPara>
          </w:p>
        </w:tc>
        <w:tc>
          <w:tcPr>
            <w:tcW w:w="826" w:type="pct"/>
            <w:vAlign w:val="center"/>
            <w:hideMark/>
          </w:tcPr>
          <w:p w14:paraId="6921579B" w14:textId="4EB6E8F2" w:rsidR="007C16BC" w:rsidRDefault="007C16BC" w:rsidP="008B536F">
            <w:pPr>
              <w:pStyle w:val="Caption"/>
              <w:keepNext/>
              <w:spacing w:beforeLines="60" w:before="144" w:afterLines="60" w:after="144" w:line="480" w:lineRule="auto"/>
              <w:ind w:firstLine="360"/>
              <w:jc w:val="right"/>
              <w:rPr>
                <w:rFonts w:ascii="Times New Roman" w:eastAsia="Calibri" w:hAnsi="Times New Roman" w:cs="Times New Roman"/>
                <w:i w:val="0"/>
                <w:color w:val="000000" w:themeColor="text1"/>
                <w:sz w:val="22"/>
                <w:szCs w:val="22"/>
              </w:rPr>
            </w:pPr>
            <w:r>
              <w:rPr>
                <w:rFonts w:ascii="Times New Roman" w:hAnsi="Times New Roman" w:cs="Times New Roman"/>
                <w:i w:val="0"/>
                <w:color w:val="000000" w:themeColor="text1"/>
                <w:sz w:val="22"/>
                <w:szCs w:val="22"/>
              </w:rPr>
              <w:t>(</w:t>
            </w:r>
            <w:r w:rsidR="008B536F">
              <w:rPr>
                <w:rFonts w:ascii="Times New Roman" w:hAnsi="Times New Roman" w:cs="Times New Roman"/>
                <w:i w:val="0"/>
                <w:color w:val="000000" w:themeColor="text1"/>
                <w:sz w:val="22"/>
                <w:szCs w:val="22"/>
              </w:rPr>
              <w:t>6</w:t>
            </w:r>
            <w:r>
              <w:rPr>
                <w:rFonts w:ascii="Times New Roman" w:hAnsi="Times New Roman" w:cs="Times New Roman"/>
                <w:i w:val="0"/>
                <w:color w:val="000000" w:themeColor="text1"/>
                <w:sz w:val="22"/>
                <w:szCs w:val="22"/>
              </w:rPr>
              <w:t>)</w:t>
            </w:r>
          </w:p>
        </w:tc>
      </w:tr>
    </w:tbl>
    <w:p w14:paraId="681A4219" w14:textId="77777777" w:rsidR="007C16BC" w:rsidRDefault="007C16BC" w:rsidP="007C16BC">
      <w:pPr>
        <w:tabs>
          <w:tab w:val="left" w:pos="360"/>
        </w:tabs>
        <w:spacing w:before="240"/>
        <w:jc w:val="both"/>
      </w:pPr>
      <w:r>
        <w:t>and the amplitude response takes the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810"/>
      </w:tblGrid>
      <w:tr w:rsidR="007B2DC9" w14:paraId="03DF0184" w14:textId="77777777" w:rsidTr="007B2DC9">
        <w:tc>
          <w:tcPr>
            <w:tcW w:w="4196" w:type="pct"/>
            <w:vAlign w:val="center"/>
          </w:tcPr>
          <w:p w14:paraId="46E53976" w14:textId="77777777" w:rsidR="007B2DC9" w:rsidRDefault="007B2DC9" w:rsidP="007B2DC9">
            <w:pPr>
              <w:spacing w:beforeLines="60" w:before="144" w:afterLines="60" w:after="144" w:line="480" w:lineRule="auto"/>
              <w:ind w:left="72" w:right="-237" w:hanging="63"/>
              <w:rPr>
                <w:rFonts w:eastAsiaTheme="minorEastAsia"/>
              </w:rPr>
            </w:pPr>
            <m:oMath>
              <m:r>
                <w:rPr>
                  <w:rFonts w:ascii="Cambria Math" w:hAnsi="Cambria Math"/>
                  <w:sz w:val="18"/>
                  <w:szCs w:val="18"/>
                </w:rPr>
                <m:t>x</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0</m:t>
                      </m:r>
                    </m:sub>
                  </m:sSub>
                </m:num>
                <m:den>
                  <m:r>
                    <w:rPr>
                      <w:rFonts w:ascii="Cambria Math" w:hAnsi="Cambria Math"/>
                      <w:sz w:val="18"/>
                      <w:szCs w:val="18"/>
                    </w:rPr>
                    <m:t>k</m:t>
                  </m:r>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1</m:t>
                      </m:r>
                    </m:sub>
                  </m:sSub>
                </m:num>
                <m:den>
                  <m:r>
                    <w:rPr>
                      <w:rFonts w:ascii="Cambria Math" w:hAnsi="Cambria Math"/>
                      <w:sz w:val="18"/>
                      <w:szCs w:val="18"/>
                    </w:rPr>
                    <m:t>k</m:t>
                  </m:r>
                </m:den>
              </m:f>
              <m:d>
                <m:dPr>
                  <m:ctrlPr>
                    <w:rPr>
                      <w:rFonts w:ascii="Cambria Math" w:hAnsi="Cambria Math"/>
                      <w:i/>
                      <w:sz w:val="18"/>
                      <w:szCs w:val="18"/>
                    </w:rPr>
                  </m:ctrlPr>
                </m:dPr>
                <m:e>
                  <m:r>
                    <w:rPr>
                      <w:rFonts w:ascii="Cambria Math" w:hAnsi="Cambria Math"/>
                      <w:sz w:val="18"/>
                      <w:szCs w:val="18"/>
                    </w:rPr>
                    <m:t>1-</m:t>
                  </m:r>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t</m:t>
                          </m:r>
                        </m:num>
                        <m:den>
                          <m:r>
                            <w:rPr>
                              <w:rFonts w:ascii="Cambria Math" w:hAnsi="Cambria Math"/>
                              <w:sz w:val="18"/>
                              <w:szCs w:val="18"/>
                            </w:rPr>
                            <m:t>2m</m:t>
                          </m:r>
                        </m:den>
                      </m:f>
                    </m:sup>
                  </m:sSup>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m:t>
                              </m:r>
                            </m:e>
                          </m:d>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m:t>
                          </m:r>
                        </m:num>
                        <m:den>
                          <m:r>
                            <w:rPr>
                              <w:rFonts w:ascii="Cambria Math" w:hAnsi="Cambria Math"/>
                              <w:sz w:val="18"/>
                              <w:szCs w:val="18"/>
                            </w:rPr>
                            <m:t>2m</m:t>
                          </m:r>
                        </m:den>
                      </m:f>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m:t>
                              </m:r>
                            </m:e>
                          </m:d>
                        </m:e>
                      </m:func>
                    </m:e>
                  </m:d>
                </m:e>
              </m:d>
            </m:oMath>
            <w:r>
              <w:rPr>
                <w:rFonts w:eastAsiaTheme="minorEastAsia"/>
              </w:rPr>
              <w:t>,</w:t>
            </w:r>
          </w:p>
          <w:p w14:paraId="62DA4F2A" w14:textId="77777777" w:rsidR="007B2DC9" w:rsidRDefault="007B2DC9">
            <w:pPr>
              <w:spacing w:beforeLines="60" w:before="144" w:afterLines="60" w:after="144" w:line="480" w:lineRule="auto"/>
              <w:ind w:firstLine="32"/>
            </w:pPr>
            <m:oMath>
              <m:r>
                <w:rPr>
                  <w:rFonts w:ascii="Cambria Math" w:hAnsi="Cambria Math"/>
                  <w:sz w:val="18"/>
                  <w:szCs w:val="18"/>
                </w:rPr>
                <m:t>x</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st-dn</m:t>
                      </m:r>
                    </m:sub>
                  </m:sSub>
                </m:num>
                <m:den>
                  <m:r>
                    <w:rPr>
                      <w:rFonts w:ascii="Cambria Math" w:hAnsi="Cambria Math"/>
                      <w:sz w:val="18"/>
                      <w:szCs w:val="18"/>
                    </w:rPr>
                    <m:t>k</m:t>
                  </m:r>
                </m:den>
              </m:f>
              <m:r>
                <w:rPr>
                  <w:rFonts w:ascii="Cambria Math" w:hAnsi="Cambria Math"/>
                  <w:sz w:val="18"/>
                  <w:szCs w:val="18"/>
                </w:rPr>
                <m:t>+</m:t>
              </m:r>
              <m:sSup>
                <m:sSupPr>
                  <m:ctrlPr>
                    <w:rPr>
                      <w:rFonts w:ascii="Cambria Math" w:hAnsi="Cambria Math"/>
                      <w:i/>
                      <w:sz w:val="18"/>
                      <w:szCs w:val="18"/>
                    </w:rPr>
                  </m:ctrlPr>
                </m:sSupPr>
                <m:e>
                  <m:f>
                    <m:fPr>
                      <m:ctrlPr>
                        <w:rPr>
                          <w:rFonts w:ascii="Cambria Math" w:hAnsi="Cambria Math"/>
                          <w:i/>
                          <w:sz w:val="18"/>
                          <w:szCs w:val="18"/>
                        </w:rPr>
                      </m:ctrlPr>
                    </m:fPr>
                    <m:num>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st-up</m:t>
                          </m:r>
                        </m:sub>
                      </m:sSub>
                    </m:num>
                    <m:den>
                      <m:r>
                        <w:rPr>
                          <w:rFonts w:ascii="Cambria Math" w:hAnsi="Cambria Math"/>
                          <w:sz w:val="18"/>
                          <w:szCs w:val="18"/>
                        </w:rPr>
                        <m:t>k</m:t>
                      </m:r>
                    </m:den>
                  </m:f>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t</m:t>
                      </m:r>
                    </m:num>
                    <m:den>
                      <m:r>
                        <w:rPr>
                          <w:rFonts w:ascii="Cambria Math" w:hAnsi="Cambria Math"/>
                          <w:sz w:val="18"/>
                          <w:szCs w:val="18"/>
                        </w:rPr>
                        <m:t>2m</m:t>
                      </m:r>
                    </m:den>
                  </m:f>
                </m:sup>
              </m:sSup>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m:t>
                      </m:r>
                    </m:e>
                  </m:d>
                </m:e>
              </m:func>
            </m:oMath>
            <w:r>
              <w:rPr>
                <w:sz w:val="18"/>
                <w:szCs w:val="18"/>
              </w:rPr>
              <w:t>,</w:t>
            </w:r>
          </w:p>
        </w:tc>
        <w:tc>
          <w:tcPr>
            <w:tcW w:w="804" w:type="pct"/>
            <w:vAlign w:val="center"/>
            <w:hideMark/>
          </w:tcPr>
          <w:p w14:paraId="6C1BDC4A" w14:textId="5F142592" w:rsidR="007B2DC9" w:rsidRDefault="007B2DC9" w:rsidP="008B536F">
            <w:pPr>
              <w:spacing w:beforeLines="60" w:before="144" w:afterLines="60" w:after="144" w:line="480" w:lineRule="auto"/>
              <w:ind w:firstLine="360"/>
              <w:jc w:val="center"/>
            </w:pPr>
            <w:bookmarkStart w:id="76" w:name="_Ref40988128"/>
            <w:r>
              <w:t>(</w:t>
            </w:r>
            <w:r w:rsidR="008B536F">
              <w:t>7</w:t>
            </w:r>
            <w:r>
              <w:t>)</w:t>
            </w:r>
            <w:bookmarkEnd w:id="76"/>
          </w:p>
        </w:tc>
      </w:tr>
    </w:tbl>
    <w:p w14:paraId="1D49D788" w14:textId="77777777" w:rsidR="007C16BC" w:rsidRDefault="007C16BC" w:rsidP="007C16BC">
      <w:pPr>
        <w:spacing w:after="240"/>
        <w:jc w:val="both"/>
        <w:rPr>
          <w:sz w:val="18"/>
          <w:szCs w:val="18"/>
        </w:rPr>
      </w:pPr>
      <w:r>
        <w:t xml:space="preserve">with the time shifted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dn</m:t>
            </m:r>
          </m:sub>
        </m:sSub>
        <m:r>
          <w:rPr>
            <w:rFonts w:ascii="Cambria Math" w:hAnsi="Cambria Math"/>
            <w:sz w:val="18"/>
            <w:szCs w:val="18"/>
          </w:rPr>
          <m:t>=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N</m:t>
            </m:r>
          </m:sub>
        </m:sSub>
      </m:oMath>
      <w:r>
        <w:rPr>
          <w:sz w:val="18"/>
          <w:szCs w:val="18"/>
        </w:rPr>
        <w:t xml:space="preserve"> and the second expression holds for large </w:t>
      </w:r>
      <w:r>
        <w:rPr>
          <w:i/>
          <w:iCs/>
          <w:sz w:val="18"/>
          <w:szCs w:val="18"/>
        </w:rPr>
        <w:t>Q</w:t>
      </w:r>
      <w:r>
        <w:rPr>
          <w:sz w:val="18"/>
          <w:szCs w:val="18"/>
        </w:rPr>
        <w:t>.</w:t>
      </w:r>
    </w:p>
    <w:p w14:paraId="7E2035DE" w14:textId="5A6AD821" w:rsidR="0051409E" w:rsidRDefault="0051409E" w:rsidP="007C16BC">
      <w:pPr>
        <w:spacing w:after="240"/>
        <w:jc w:val="both"/>
      </w:pPr>
      <w:r>
        <w:rPr>
          <w:color w:val="000000" w:themeColor="text1"/>
        </w:rPr>
        <w:t>III)</w:t>
      </w:r>
      <w:r>
        <w:rPr>
          <w:color w:val="000000" w:themeColor="text1"/>
        </w:rPr>
        <w:tab/>
        <w:t xml:space="preserve">The cyclic period, in the example given here lasting 6 periods, is </w:t>
      </w:r>
      <w:r w:rsidR="00B64783">
        <w:rPr>
          <w:color w:val="000000" w:themeColor="text1"/>
        </w:rPr>
        <w:t xml:space="preserve">determined by </w:t>
      </w:r>
      <w:r w:rsidR="00B64783" w:rsidRPr="00BB1F78">
        <w:rPr>
          <w:color w:val="000000" w:themeColor="text1"/>
        </w:rPr>
        <w:t xml:space="preserve">solving equation </w:t>
      </w:r>
      <w:r w:rsidR="00BB1F78" w:rsidRPr="00BB1F78">
        <w:rPr>
          <w:color w:val="000000" w:themeColor="text1"/>
        </w:rPr>
        <w:t>1</w:t>
      </w:r>
      <w:r>
        <w:rPr>
          <w:color w:val="000000" w:themeColor="text1"/>
        </w:rPr>
        <w:t xml:space="preserve"> with </w:t>
      </w:r>
      <w:proofErr w:type="spellStart"/>
      <w:r w:rsidRPr="008C130E">
        <w:rPr>
          <w:i/>
          <w:iCs/>
          <w:color w:val="000000" w:themeColor="text1"/>
        </w:rPr>
        <w:t>F</w:t>
      </w:r>
      <w:r w:rsidRPr="008C130E">
        <w:rPr>
          <w:i/>
          <w:iCs/>
          <w:color w:val="000000" w:themeColor="text1"/>
          <w:vertAlign w:val="subscript"/>
        </w:rPr>
        <w:t>dr</w:t>
      </w:r>
      <w:proofErr w:type="spellEnd"/>
      <w:r>
        <w:rPr>
          <w:color w:val="000000" w:themeColor="text1"/>
        </w:rPr>
        <w:t xml:space="preserve">=0 and </w:t>
      </w:r>
      <w:r w:rsidRPr="008C130E">
        <w:rPr>
          <w:i/>
          <w:iCs/>
          <w:color w:val="000000" w:themeColor="text1"/>
        </w:rPr>
        <w:t>F</w:t>
      </w:r>
      <w:r w:rsidRPr="008C130E">
        <w:rPr>
          <w:i/>
          <w:iCs/>
          <w:color w:val="000000" w:themeColor="text1"/>
          <w:vertAlign w:val="subscript"/>
        </w:rPr>
        <w:t>1</w:t>
      </w:r>
      <w:r>
        <w:rPr>
          <w:color w:val="000000" w:themeColor="text1"/>
        </w:rPr>
        <w:t xml:space="preserve"> switching on and off to form a </w:t>
      </w:r>
      <w:proofErr w:type="spellStart"/>
      <w:r>
        <w:rPr>
          <w:color w:val="000000" w:themeColor="text1"/>
        </w:rPr>
        <w:t>uni</w:t>
      </w:r>
      <w:proofErr w:type="spellEnd"/>
      <w:r>
        <w:rPr>
          <w:color w:val="000000" w:themeColor="text1"/>
        </w:rPr>
        <w:t xml:space="preserve">-polar square wave with frequency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r</m:t>
            </m:r>
          </m:sub>
        </m:sSub>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r</m:t>
                </m:r>
              </m:sub>
            </m:sSub>
          </m:den>
        </m:f>
      </m:oMath>
      <w:r>
        <w:rPr>
          <w:color w:val="000000" w:themeColor="text1"/>
        </w:rPr>
        <w:t xml:space="preserve"> and amplitude </w:t>
      </w:r>
      <w:proofErr w:type="spellStart"/>
      <w:r w:rsidRPr="008C130E">
        <w:rPr>
          <w:i/>
          <w:iCs/>
          <w:color w:val="000000" w:themeColor="text1"/>
        </w:rPr>
        <w:t>F</w:t>
      </w:r>
      <w:r w:rsidRPr="008C130E">
        <w:rPr>
          <w:i/>
          <w:iCs/>
          <w:color w:val="000000" w:themeColor="text1"/>
          <w:vertAlign w:val="subscript"/>
        </w:rPr>
        <w:t>SqW</w:t>
      </w:r>
      <w:proofErr w:type="spellEnd"/>
      <w:r>
        <w:rPr>
          <w:color w:val="000000" w:themeColor="text1"/>
        </w:rPr>
        <w:t xml:space="preserve">. As two time-sections are implemented two sets of boundary conditions are needed: Initially, </w:t>
      </w:r>
      <w:r w:rsidRPr="008C130E">
        <w:rPr>
          <w:i/>
          <w:iCs/>
          <w:color w:val="000000" w:themeColor="text1"/>
        </w:rPr>
        <w:t>F</w:t>
      </w:r>
      <w:r w:rsidRPr="008C130E">
        <w:rPr>
          <w:i/>
          <w:iCs/>
          <w:color w:val="000000" w:themeColor="text1"/>
          <w:vertAlign w:val="subscript"/>
        </w:rPr>
        <w:t>1</w:t>
      </w:r>
      <w:r>
        <w:rPr>
          <w:color w:val="000000" w:themeColor="text1"/>
        </w:rPr>
        <w:t xml:space="preserve"> =0 </w:t>
      </w:r>
      <m:oMath>
        <m:sSub>
          <m:sSubPr>
            <m:ctrlPr>
              <w:rPr>
                <w:rFonts w:ascii="Cambria Math" w:hAnsi="Cambria Math"/>
                <w:i/>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0</m:t>
        </m:r>
      </m:oMath>
      <w:r>
        <w:t xml:space="preserve">, corresponding to </w:t>
      </w:r>
      <w:r>
        <w:lastRenderedPageBreak/>
        <w:t xml:space="preserve">a release from rest at position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xml:space="preserve">. A half-period later, </w:t>
      </w:r>
      <m:oMath>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r</m:t>
                </m:r>
              </m:sub>
            </m:sSub>
          </m:den>
        </m:f>
      </m:oMath>
      <w:r>
        <w:t xml:space="preserve">, the force is switched to </w:t>
      </w:r>
      <w:proofErr w:type="spellStart"/>
      <w:r w:rsidRPr="008C130E">
        <w:rPr>
          <w:i/>
          <w:iCs/>
          <w:color w:val="000000" w:themeColor="text1"/>
        </w:rPr>
        <w:t>F</w:t>
      </w:r>
      <w:r w:rsidRPr="008C130E">
        <w:rPr>
          <w:i/>
          <w:iCs/>
          <w:color w:val="000000" w:themeColor="text1"/>
          <w:vertAlign w:val="subscript"/>
        </w:rPr>
        <w:t>SqW</w:t>
      </w:r>
      <w:proofErr w:type="spellEnd"/>
      <w:r w:rsidRPr="00755520">
        <w:rPr>
          <w:color w:val="000000" w:themeColor="text1"/>
        </w:rPr>
        <w:t>.</w:t>
      </w:r>
    </w:p>
    <w:p w14:paraId="1848B758" w14:textId="4666DFFA" w:rsidR="0033154F" w:rsidRDefault="00755520" w:rsidP="007C16BC">
      <w:pPr>
        <w:tabs>
          <w:tab w:val="left" w:pos="360"/>
        </w:tabs>
        <w:spacing w:before="240"/>
        <w:jc w:val="both"/>
      </w:pPr>
      <w:r>
        <w:rPr>
          <w:color w:val="000000" w:themeColor="text1"/>
        </w:rPr>
        <w:t xml:space="preserve">The boundary conditions </w:t>
      </w:r>
      <w:r w:rsidR="006F0EDC">
        <w:rPr>
          <w:color w:val="000000" w:themeColor="text1"/>
        </w:rPr>
        <w:t>ensure a smooth continuity:</w:t>
      </w:r>
      <w:r>
        <w:rPr>
          <w:color w:val="000000" w:themeColor="text1"/>
        </w:rPr>
        <w:t xml:space="preserve"> </w:t>
      </w:r>
      <m:oMath>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r</m:t>
                    </m:r>
                  </m:sub>
                </m:sSub>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r</m:t>
                    </m:r>
                  </m:sub>
                </m:sSub>
              </m:num>
              <m:den>
                <m:r>
                  <w:rPr>
                    <w:rFonts w:ascii="Cambria Math" w:hAnsi="Cambria Math"/>
                  </w:rPr>
                  <m:t>2</m:t>
                </m:r>
              </m:den>
            </m:f>
          </m:e>
        </m:d>
        <m:r>
          <w:rPr>
            <w:rFonts w:ascii="Cambria Math" w:hAnsi="Cambria Math"/>
          </w:rPr>
          <m:t>=-</m:t>
        </m:r>
        <m:sSup>
          <m:sSupPr>
            <m:ctrlPr>
              <w:rPr>
                <w:rFonts w:ascii="Cambria Math" w:eastAsia="Calibri" w:hAnsi="Cambria Math"/>
                <w:i/>
              </w:rPr>
            </m:ctrlPr>
          </m:sSupPr>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0</m:t>
                </m:r>
              </m:sub>
            </m:sSub>
            <m:r>
              <w:rPr>
                <w:rFonts w:ascii="Cambria Math" w:eastAsia="Calibri" w:hAnsi="Cambria Math"/>
              </w:rPr>
              <m:t>e</m:t>
            </m:r>
          </m:e>
          <m:sup>
            <m:r>
              <w:rPr>
                <w:rFonts w:ascii="Cambria Math" w:eastAsia="Calibri" w:hAnsi="Cambria Math"/>
              </w:rPr>
              <m:t>-</m:t>
            </m:r>
            <m:f>
              <m:fPr>
                <m:ctrlPr>
                  <w:rPr>
                    <w:rFonts w:ascii="Cambria Math" w:eastAsia="Calibri" w:hAnsi="Cambria Math"/>
                    <w:i/>
                  </w:rPr>
                </m:ctrlPr>
              </m:fPr>
              <m:num>
                <m:r>
                  <w:rPr>
                    <w:rFonts w:ascii="Cambria Math" w:eastAsia="Calibri" w:hAnsi="Cambria Math"/>
                  </w:rPr>
                  <m:t>γπ</m:t>
                </m:r>
              </m:num>
              <m:den>
                <m:r>
                  <w:rPr>
                    <w:rFonts w:ascii="Cambria Math" w:eastAsia="Calibri" w:hAnsi="Cambria Math"/>
                  </w:rPr>
                  <m:t xml:space="preserve">2m </m:t>
                </m:r>
                <m:sSub>
                  <m:sSubPr>
                    <m:ctrlPr>
                      <w:rPr>
                        <w:rFonts w:ascii="Cambria Math" w:eastAsia="Calibri" w:hAnsi="Cambria Math"/>
                        <w:i/>
                      </w:rPr>
                    </m:ctrlPr>
                  </m:sSubPr>
                  <m:e>
                    <m:r>
                      <w:rPr>
                        <w:rFonts w:ascii="Cambria Math" w:eastAsia="Calibri" w:hAnsi="Cambria Math"/>
                      </w:rPr>
                      <m:t>ω</m:t>
                    </m:r>
                  </m:e>
                  <m:sub>
                    <m:r>
                      <w:rPr>
                        <w:rFonts w:ascii="Cambria Math" w:eastAsia="Calibri" w:hAnsi="Cambria Math"/>
                      </w:rPr>
                      <m:t>r</m:t>
                    </m:r>
                  </m:sub>
                </m:sSub>
              </m:den>
            </m:f>
          </m:sup>
        </m:sSup>
        <m:r>
          <m:rPr>
            <m:sty m:val="p"/>
          </m:rPr>
          <w:rPr>
            <w:rFonts w:ascii="Cambria Math" w:hAnsi="Cambria Math"/>
          </w:rPr>
          <m:t xml:space="preserve">. </m:t>
        </m:r>
        <m:r>
          <w:rPr>
            <w:rFonts w:ascii="Cambria Math" w:hAnsi="Cambria Math"/>
          </w:rPr>
          <m:t xml:space="preserve"> </m:t>
        </m:r>
      </m:oMath>
      <w:r>
        <w:t xml:space="preserve"> </w:t>
      </w:r>
      <w:r>
        <w:rPr>
          <w:color w:val="000000" w:themeColor="text1"/>
        </w:rPr>
        <w:t xml:space="preserve">and </w:t>
      </w:r>
      <m:oMath>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r</m:t>
                    </m:r>
                  </m:sub>
                </m:sSub>
              </m:num>
              <m:den>
                <m:r>
                  <w:rPr>
                    <w:rFonts w:ascii="Cambria Math" w:hAnsi="Cambria Math"/>
                  </w:rPr>
                  <m:t>2</m:t>
                </m:r>
              </m:den>
            </m:f>
          </m:e>
        </m:d>
        <m:r>
          <w:rPr>
            <w:rFonts w:ascii="Cambria Math" w:hAnsi="Cambria Math"/>
          </w:rPr>
          <m:t>=0</m:t>
        </m:r>
      </m:oMath>
      <w:r w:rsidR="006F0EDC">
        <w:t>. Finally, the force,</w:t>
      </w:r>
      <w:r w:rsidR="006F0EDC" w:rsidRPr="006F0EDC">
        <w:rPr>
          <w:i/>
          <w:iCs/>
          <w:color w:val="000000" w:themeColor="text1"/>
        </w:rPr>
        <w:t xml:space="preserve"> </w:t>
      </w:r>
      <w:proofErr w:type="spellStart"/>
      <w:r w:rsidR="006F0EDC" w:rsidRPr="008C130E">
        <w:rPr>
          <w:i/>
          <w:iCs/>
          <w:color w:val="000000" w:themeColor="text1"/>
        </w:rPr>
        <w:t>F</w:t>
      </w:r>
      <w:r w:rsidR="006F0EDC" w:rsidRPr="008C130E">
        <w:rPr>
          <w:i/>
          <w:iCs/>
          <w:color w:val="000000" w:themeColor="text1"/>
          <w:vertAlign w:val="subscript"/>
        </w:rPr>
        <w:t>SqW</w:t>
      </w:r>
      <w:proofErr w:type="spellEnd"/>
      <w:r w:rsidR="006F0EDC">
        <w:t xml:space="preserve">, needed to reach the target amplitude </w:t>
      </w:r>
      <w:r w:rsidR="006F0EDC" w:rsidRPr="006F0EDC">
        <w:rPr>
          <w:i/>
          <w:iCs/>
        </w:rPr>
        <w:t>x</w:t>
      </w:r>
      <w:r w:rsidR="006F0EDC" w:rsidRPr="006F0EDC">
        <w:rPr>
          <w:i/>
          <w:iCs/>
          <w:vertAlign w:val="subscript"/>
        </w:rPr>
        <w:t>0</w:t>
      </w:r>
      <w:r w:rsidR="006F0EDC">
        <w:t xml:space="preserve"> is determined by the condition that the apex is reached after a further half period, such that </w:t>
      </w:r>
      <m:oMath>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rsidR="006F0EDC">
        <w:t xml:space="preserve">. The sequence repeats </w:t>
      </w:r>
      <w:r w:rsidR="006F0EDC">
        <w:rPr>
          <w:i/>
          <w:iCs/>
        </w:rPr>
        <w:t>N</w:t>
      </w:r>
      <w:r w:rsidR="006F0EDC">
        <w:t xml:space="preserve"> times until the energy is pulled from the mode as described previously. A closed for</w:t>
      </w:r>
      <w:r w:rsidR="00B16A22">
        <w:t>m</w:t>
      </w:r>
      <w:r w:rsidR="006F0EDC">
        <w:t xml:space="preserve"> is given as:</w:t>
      </w:r>
    </w:p>
    <w:p w14:paraId="72E5EE7F" w14:textId="15D7B5DE" w:rsidR="00B16A22" w:rsidRDefault="00B16A22" w:rsidP="001D3D43">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9"/>
        <w:gridCol w:w="871"/>
      </w:tblGrid>
      <w:tr w:rsidR="00D55127" w:rsidRPr="00A8578F" w14:paraId="4906ACEC" w14:textId="77777777" w:rsidTr="00441786">
        <w:tc>
          <w:tcPr>
            <w:tcW w:w="3953" w:type="pct"/>
            <w:hideMark/>
          </w:tcPr>
          <w:p w14:paraId="6E2499CB" w14:textId="13C8F5FC" w:rsidR="00D55127" w:rsidRPr="00B16A22" w:rsidRDefault="00113AA7" w:rsidP="00753063">
            <w:pPr>
              <w:spacing w:beforeLines="60" w:before="144" w:afterLines="60" w:after="144" w:line="480" w:lineRule="auto"/>
              <w:ind w:hanging="18"/>
              <w:jc w:val="center"/>
              <w:rPr>
                <w:rFonts w:eastAsia="Calibri"/>
                <w:i/>
                <w:sz w:val="18"/>
                <w:szCs w:val="18"/>
              </w:rPr>
            </w:pP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a</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a</m:t>
                      </m:r>
                    </m:sub>
                  </m:sSub>
                </m:e>
              </m:d>
              <m:r>
                <w:rPr>
                  <w:rFonts w:ascii="Cambria Math" w:eastAsia="Calibri" w:hAnsi="Cambria Math"/>
                </w:rPr>
                <m:t>=</m:t>
              </m:r>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γ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num>
                    <m:den>
                      <m:r>
                        <w:rPr>
                          <w:rFonts w:ascii="Cambria Math" w:hAnsi="Cambria Math"/>
                          <w:sz w:val="18"/>
                          <w:szCs w:val="18"/>
                        </w:rPr>
                        <m:t>2m</m:t>
                      </m:r>
                    </m:den>
                  </m:f>
                </m:sup>
              </m:sSup>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eastAsia="Calibri" w:hAnsi="Cambria Math"/>
                              <w:i/>
                            </w:rPr>
                          </m:ctrlPr>
                        </m:sSubPr>
                        <m:e>
                          <m:r>
                            <w:rPr>
                              <w:rFonts w:ascii="Cambria Math" w:eastAsia="Calibri" w:hAnsi="Cambria Math"/>
                            </w:rPr>
                            <m:t>ω</m:t>
                          </m:r>
                        </m:e>
                        <m:sub>
                          <m:r>
                            <w:rPr>
                              <w:rFonts w:ascii="Cambria Math" w:eastAsia="Calibri" w:hAnsi="Cambria Math"/>
                            </w:rPr>
                            <m:t>r</m:t>
                          </m:r>
                        </m:sub>
                      </m:sSub>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e>
                  </m:d>
                </m:e>
              </m:func>
              <m:r>
                <w:rPr>
                  <w:rFonts w:ascii="Cambria Math" w:eastAsia="Calibri" w:hAnsi="Cambria Math"/>
                  <w:sz w:val="18"/>
                  <w:szCs w:val="18"/>
                </w:rPr>
                <m:t xml:space="preserve"> </m:t>
              </m:r>
            </m:oMath>
            <w:r w:rsidR="00D55127">
              <w:rPr>
                <w:rFonts w:eastAsia="Calibri"/>
                <w:i/>
                <w:sz w:val="18"/>
                <w:szCs w:val="18"/>
              </w:rPr>
              <w:t xml:space="preserve"> </w:t>
            </w:r>
            <w:r w:rsidR="00103383">
              <w:rPr>
                <w:rFonts w:eastAsia="Calibri"/>
                <w:i/>
                <w:sz w:val="18"/>
                <w:szCs w:val="18"/>
              </w:rPr>
              <w:t xml:space="preserve"> </w:t>
            </w:r>
            <w:r w:rsidR="00103383">
              <w:rPr>
                <w:rFonts w:eastAsia="Calibri"/>
                <w:i/>
                <w:sz w:val="18"/>
                <w:szCs w:val="18"/>
              </w:rPr>
              <w:tab/>
            </w:r>
            <w:r w:rsidR="00103383">
              <w:rPr>
                <w:rFonts w:eastAsia="Calibri"/>
                <w:i/>
                <w:sz w:val="18"/>
                <w:szCs w:val="18"/>
              </w:rPr>
              <w:tab/>
            </w:r>
            <w:r w:rsidR="00103383">
              <w:rPr>
                <w:rFonts w:eastAsia="Calibri"/>
                <w:i/>
                <w:sz w:val="18"/>
                <w:szCs w:val="18"/>
              </w:rPr>
              <w:tab/>
            </w:r>
            <w:r w:rsidR="00103383">
              <w:rPr>
                <w:rFonts w:eastAsia="Calibri"/>
                <w:i/>
                <w:sz w:val="18"/>
                <w:szCs w:val="18"/>
              </w:rPr>
              <w:tab/>
            </w:r>
            <m:oMath>
              <m:d>
                <m:dPr>
                  <m:begChr m:val="["/>
                  <m:endChr m:val="]"/>
                  <m:ctrlPr>
                    <w:rPr>
                      <w:rFonts w:ascii="Cambria Math" w:eastAsia="Calibri" w:hAnsi="Cambria Math"/>
                      <w:i/>
                      <w:sz w:val="18"/>
                      <w:szCs w:val="18"/>
                    </w:rPr>
                  </m:ctrlPr>
                </m:dPr>
                <m:e>
                  <m:r>
                    <w:rPr>
                      <w:rFonts w:ascii="Cambria Math" w:eastAsia="Calibri" w:hAnsi="Cambria Math"/>
                      <w:sz w:val="18"/>
                      <w:szCs w:val="18"/>
                    </w:rPr>
                    <m:t>0&l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a</m:t>
                      </m:r>
                    </m:sub>
                  </m:sSub>
                  <m:r>
                    <w:rPr>
                      <w:rFonts w:ascii="Cambria Math" w:eastAsia="Calibri" w:hAnsi="Cambria Math"/>
                    </w:rPr>
                    <m:t>&l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r</m:t>
                          </m:r>
                        </m:sub>
                      </m:sSub>
                    </m:num>
                    <m:den>
                      <m:r>
                        <w:rPr>
                          <w:rFonts w:ascii="Cambria Math" w:hAnsi="Cambria Math"/>
                        </w:rPr>
                        <m:t>2</m:t>
                      </m:r>
                    </m:den>
                  </m:f>
                </m:e>
              </m:d>
            </m:oMath>
          </w:p>
          <w:p w14:paraId="0D2CEAD9" w14:textId="6257A708" w:rsidR="00D55127" w:rsidRPr="00B16A22" w:rsidRDefault="00113AA7" w:rsidP="00753063">
            <w:pPr>
              <w:spacing w:beforeLines="60" w:before="144" w:afterLines="60" w:after="144" w:line="480" w:lineRule="auto"/>
              <w:jc w:val="center"/>
              <w:rPr>
                <w:rFonts w:eastAsia="Calibri"/>
                <w:i/>
              </w:rPr>
            </w:pP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b</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b</m:t>
                      </m:r>
                    </m:sub>
                  </m:sSub>
                </m:e>
              </m:d>
              <m:r>
                <w:rPr>
                  <w:rFonts w:ascii="Cambria Math" w:eastAsia="Calibri" w:hAnsi="Cambria Math"/>
                </w:rPr>
                <m:t>=</m:t>
              </m:r>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γ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b</m:t>
                          </m:r>
                        </m:sub>
                      </m:sSub>
                    </m:num>
                    <m:den>
                      <m:r>
                        <w:rPr>
                          <w:rFonts w:ascii="Cambria Math" w:hAnsi="Cambria Math"/>
                          <w:sz w:val="18"/>
                          <w:szCs w:val="18"/>
                        </w:rPr>
                        <m:t>2m</m:t>
                      </m:r>
                    </m:den>
                  </m:f>
                </m:sup>
              </m:sSup>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eastAsia="Calibri" w:hAnsi="Cambria Math"/>
                              <w:i/>
                            </w:rPr>
                          </m:ctrlPr>
                        </m:sSubPr>
                        <m:e>
                          <m:r>
                            <w:rPr>
                              <w:rFonts w:ascii="Cambria Math" w:eastAsia="Calibri" w:hAnsi="Cambria Math"/>
                            </w:rPr>
                            <m:t>ω</m:t>
                          </m:r>
                        </m:e>
                        <m:sub>
                          <m:r>
                            <w:rPr>
                              <w:rFonts w:ascii="Cambria Math" w:eastAsia="Calibri" w:hAnsi="Cambria Math"/>
                            </w:rPr>
                            <m:t>r</m:t>
                          </m:r>
                        </m:sub>
                      </m:sSub>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b</m:t>
                          </m:r>
                        </m:sub>
                      </m:sSub>
                    </m:e>
                  </m:d>
                </m:e>
              </m:fun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0</m:t>
                  </m:r>
                </m:sub>
              </m:sSub>
            </m:oMath>
            <w:r w:rsidR="00D55127">
              <w:rPr>
                <w:rFonts w:eastAsia="Calibri"/>
                <w:i/>
                <w:sz w:val="18"/>
                <w:szCs w:val="18"/>
              </w:rPr>
              <w:t xml:space="preserve"> </w:t>
            </w:r>
            <w:r w:rsidR="00103383">
              <w:rPr>
                <w:rFonts w:eastAsia="Calibri"/>
                <w:i/>
                <w:sz w:val="18"/>
                <w:szCs w:val="18"/>
              </w:rPr>
              <w:tab/>
            </w:r>
            <w:r w:rsidR="00103383">
              <w:rPr>
                <w:rFonts w:eastAsia="Calibri"/>
                <w:i/>
                <w:sz w:val="18"/>
                <w:szCs w:val="18"/>
              </w:rPr>
              <w:tab/>
            </w:r>
            <m:oMath>
              <m:d>
                <m:dPr>
                  <m:begChr m:val="["/>
                  <m:endChr m:val="]"/>
                  <m:ctrlPr>
                    <w:rPr>
                      <w:rFonts w:ascii="Cambria Math" w:eastAsia="Calibri" w:hAnsi="Cambria Math"/>
                      <w:i/>
                      <w:sz w:val="18"/>
                      <w:szCs w:val="18"/>
                    </w:rPr>
                  </m:ctrlPr>
                </m:dPr>
                <m:e>
                  <m:r>
                    <w:rPr>
                      <w:rFonts w:ascii="Cambria Math" w:eastAsia="Calibri" w:hAnsi="Cambria Math"/>
                      <w:sz w:val="18"/>
                      <w:szCs w:val="18"/>
                    </w:rPr>
                    <m:t>0&l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b</m:t>
                      </m:r>
                    </m:sub>
                  </m:sSub>
                  <m:r>
                    <w:rPr>
                      <w:rFonts w:ascii="Cambria Math" w:eastAsia="Calibri" w:hAnsi="Cambria Math"/>
                    </w:rPr>
                    <m:t>&l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r</m:t>
                          </m:r>
                        </m:sub>
                      </m:sSub>
                    </m:num>
                    <m:den>
                      <m:r>
                        <w:rPr>
                          <w:rFonts w:ascii="Cambria Math" w:hAnsi="Cambria Math"/>
                        </w:rPr>
                        <m:t>2</m:t>
                      </m:r>
                    </m:den>
                  </m:f>
                </m:e>
              </m:d>
            </m:oMath>
          </w:p>
        </w:tc>
        <w:tc>
          <w:tcPr>
            <w:tcW w:w="826" w:type="pct"/>
            <w:vAlign w:val="center"/>
            <w:hideMark/>
          </w:tcPr>
          <w:p w14:paraId="0F3A421B" w14:textId="59D1B928" w:rsidR="00D55127" w:rsidRPr="00A8578F" w:rsidRDefault="00D55127" w:rsidP="008E78EE">
            <w:pPr>
              <w:pStyle w:val="Caption"/>
              <w:keepNext/>
              <w:spacing w:beforeLines="60" w:before="144" w:afterLines="60" w:after="144" w:line="480" w:lineRule="auto"/>
              <w:ind w:firstLine="360"/>
              <w:jc w:val="right"/>
              <w:rPr>
                <w:rFonts w:ascii="Times New Roman" w:eastAsia="Calibri" w:hAnsi="Times New Roman" w:cs="Times New Roman"/>
                <w:i w:val="0"/>
                <w:color w:val="000000" w:themeColor="text1"/>
                <w:sz w:val="22"/>
                <w:szCs w:val="22"/>
              </w:rPr>
            </w:pPr>
            <w:bookmarkStart w:id="77" w:name="_Ref40988129"/>
            <w:r w:rsidRPr="00A8578F">
              <w:rPr>
                <w:rFonts w:ascii="Times New Roman" w:hAnsi="Times New Roman" w:cs="Times New Roman"/>
                <w:i w:val="0"/>
                <w:color w:val="000000" w:themeColor="text1"/>
                <w:sz w:val="22"/>
                <w:szCs w:val="22"/>
              </w:rPr>
              <w:t>(</w:t>
            </w:r>
            <w:r w:rsidR="0051409E">
              <w:rPr>
                <w:rFonts w:ascii="Times New Roman" w:hAnsi="Times New Roman" w:cs="Times New Roman"/>
                <w:i w:val="0"/>
                <w:color w:val="000000" w:themeColor="text1"/>
                <w:sz w:val="22"/>
                <w:szCs w:val="22"/>
              </w:rPr>
              <w:t>8</w:t>
            </w:r>
            <w:r w:rsidRPr="00A8578F">
              <w:rPr>
                <w:rFonts w:ascii="Times New Roman" w:hAnsi="Times New Roman" w:cs="Times New Roman"/>
                <w:i w:val="0"/>
                <w:color w:val="000000" w:themeColor="text1"/>
                <w:sz w:val="22"/>
                <w:szCs w:val="22"/>
              </w:rPr>
              <w:t>)</w:t>
            </w:r>
            <w:bookmarkEnd w:id="77"/>
          </w:p>
        </w:tc>
      </w:tr>
    </w:tbl>
    <w:p w14:paraId="555EF769" w14:textId="10785279" w:rsidR="00D55127" w:rsidRPr="00D55127" w:rsidRDefault="00D55127" w:rsidP="001D3D43">
      <w:pPr>
        <w:jc w:val="both"/>
        <w:rPr>
          <w:i/>
        </w:rPr>
      </w:pPr>
      <w:r>
        <w:t xml:space="preserve">With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a</m:t>
            </m:r>
          </m:sub>
        </m:sSub>
        <m:r>
          <w:rPr>
            <w:rFonts w:ascii="Cambria Math" w:eastAsia="Calibri" w:hAnsi="Cambria Math"/>
          </w:rPr>
          <m:t>=</m:t>
        </m:r>
        <m:r>
          <m:rPr>
            <m:sty m:val="p"/>
          </m:rPr>
          <w:rPr>
            <w:rFonts w:ascii="Cambria Math" w:eastAsia="Calibri" w:hAnsi="Cambria Math"/>
          </w:rPr>
          <m:t>mod</m:t>
        </m:r>
        <m:d>
          <m:dPr>
            <m:ctrlPr>
              <w:rPr>
                <w:rFonts w:ascii="Cambria Math" w:eastAsia="Calibri" w:hAnsi="Cambria Math"/>
                <w:iCs/>
              </w:rPr>
            </m:ctrlPr>
          </m:dPr>
          <m:e>
            <m:r>
              <w:rPr>
                <w:rFonts w:ascii="Cambria Math" w:eastAsia="Calibri" w:hAnsi="Cambria Math"/>
              </w:rPr>
              <m:t>t-</m:t>
            </m:r>
            <m:sSub>
              <m:sSubPr>
                <m:ctrlPr>
                  <w:rPr>
                    <w:rFonts w:ascii="Cambria Math" w:eastAsia="Calibri" w:hAnsi="Cambria Math"/>
                    <w:i/>
                    <w:iCs/>
                  </w:rPr>
                </m:ctrlPr>
              </m:sSubPr>
              <m:e>
                <m:r>
                  <w:rPr>
                    <w:rFonts w:ascii="Cambria Math" w:eastAsia="Calibri" w:hAnsi="Cambria Math"/>
                  </w:rPr>
                  <m:t>t</m:t>
                </m:r>
              </m:e>
              <m:sub>
                <m:r>
                  <w:rPr>
                    <w:rFonts w:ascii="Cambria Math" w:eastAsia="Calibri" w:hAnsi="Cambria Math"/>
                  </w:rPr>
                  <m:t>0</m:t>
                </m:r>
              </m:sub>
            </m:sSub>
            <m:r>
              <w:rPr>
                <w:rFonts w:ascii="Cambria Math" w:eastAsia="Calibri" w:hAnsi="Cambria Math"/>
              </w:rPr>
              <m:t>-</m:t>
            </m:r>
            <m:sSub>
              <m:sSubPr>
                <m:ctrlPr>
                  <w:rPr>
                    <w:rFonts w:ascii="Cambria Math" w:eastAsia="Calibri" w:hAnsi="Cambria Math"/>
                    <w:i/>
                    <w:iCs/>
                  </w:rPr>
                </m:ctrlPr>
              </m:sSubPr>
              <m:e>
                <m:r>
                  <w:rPr>
                    <w:rFonts w:ascii="Cambria Math" w:eastAsia="Calibri" w:hAnsi="Cambria Math"/>
                  </w:rPr>
                  <m:t>t</m:t>
                </m:r>
              </m:e>
              <m:sub>
                <m:r>
                  <w:rPr>
                    <w:rFonts w:ascii="Cambria Math" w:eastAsia="Calibri" w:hAnsi="Cambria Math"/>
                  </w:rPr>
                  <m:t>1</m:t>
                </m:r>
              </m:sub>
            </m:sSub>
            <m:r>
              <w:rPr>
                <w:rFonts w:ascii="Cambria Math" w:eastAsia="Calibri"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e>
        </m:d>
      </m:oMath>
      <w:r>
        <w:rPr>
          <w:iCs/>
        </w:rPr>
        <w:t xml:space="preserve"> and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b</m:t>
            </m:r>
          </m:sub>
        </m:sSub>
        <m:r>
          <w:rPr>
            <w:rFonts w:ascii="Cambria Math" w:eastAsia="Calibri" w:hAnsi="Cambria Math"/>
          </w:rPr>
          <m:t>=</m:t>
        </m:r>
        <m:r>
          <m:rPr>
            <m:sty m:val="p"/>
          </m:rPr>
          <w:rPr>
            <w:rFonts w:ascii="Cambria Math" w:eastAsia="Calibri" w:hAnsi="Cambria Math"/>
          </w:rPr>
          <m:t>mod</m:t>
        </m:r>
        <m:d>
          <m:dPr>
            <m:ctrlPr>
              <w:rPr>
                <w:rFonts w:ascii="Cambria Math" w:eastAsia="Calibri" w:hAnsi="Cambria Math"/>
                <w:iCs/>
              </w:rPr>
            </m:ctrlPr>
          </m:dPr>
          <m:e>
            <m:r>
              <w:rPr>
                <w:rFonts w:ascii="Cambria Math" w:eastAsia="Calibri" w:hAnsi="Cambria Math"/>
              </w:rPr>
              <m:t>t-</m:t>
            </m:r>
            <m:sSub>
              <m:sSubPr>
                <m:ctrlPr>
                  <w:rPr>
                    <w:rFonts w:ascii="Cambria Math" w:eastAsia="Calibri" w:hAnsi="Cambria Math"/>
                    <w:i/>
                    <w:iCs/>
                  </w:rPr>
                </m:ctrlPr>
              </m:sSubPr>
              <m:e>
                <m:r>
                  <w:rPr>
                    <w:rFonts w:ascii="Cambria Math" w:eastAsia="Calibri" w:hAnsi="Cambria Math"/>
                  </w:rPr>
                  <m:t>t</m:t>
                </m:r>
              </m:e>
              <m:sub>
                <m:r>
                  <w:rPr>
                    <w:rFonts w:ascii="Cambria Math" w:eastAsia="Calibri" w:hAnsi="Cambria Math"/>
                  </w:rPr>
                  <m:t>0</m:t>
                </m:r>
              </m:sub>
            </m:sSub>
            <m:r>
              <w:rPr>
                <w:rFonts w:ascii="Cambria Math" w:eastAsia="Calibri" w:hAnsi="Cambria Math"/>
              </w:rPr>
              <m:t>-</m:t>
            </m:r>
            <m:sSub>
              <m:sSubPr>
                <m:ctrlPr>
                  <w:rPr>
                    <w:rFonts w:ascii="Cambria Math" w:eastAsia="Calibri" w:hAnsi="Cambria Math"/>
                    <w:i/>
                    <w:iCs/>
                  </w:rPr>
                </m:ctrlPr>
              </m:sSubPr>
              <m:e>
                <m:r>
                  <w:rPr>
                    <w:rFonts w:ascii="Cambria Math" w:eastAsia="Calibri" w:hAnsi="Cambria Math"/>
                  </w:rPr>
                  <m:t>t</m:t>
                </m:r>
              </m:e>
              <m:sub>
                <m:r>
                  <w:rPr>
                    <w:rFonts w:ascii="Cambria Math" w:eastAsia="Calibri" w:hAnsi="Cambria Math"/>
                  </w:rPr>
                  <m:t>1</m:t>
                </m:r>
              </m:sub>
            </m:sSub>
            <m:r>
              <w:rPr>
                <w:rFonts w:ascii="Cambria Math" w:eastAsia="Calibri"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r</m:t>
                    </m:r>
                  </m:sub>
                </m:sSub>
              </m:num>
              <m:den>
                <m:r>
                  <w:rPr>
                    <w:rFonts w:ascii="Cambria Math" w:hAnsi="Cambria Math"/>
                  </w:rPr>
                  <m:t>2</m:t>
                </m:r>
              </m:den>
            </m:f>
            <m:r>
              <w:rPr>
                <w:rFonts w:ascii="Cambria Math" w:eastAsia="Calibri"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e>
        </m:d>
      </m:oMath>
      <w:r w:rsidR="00D17C81">
        <w:rPr>
          <w:iCs/>
        </w:rPr>
        <w:t xml:space="preserve">, and </w:t>
      </w:r>
      <m:oMath>
        <m:r>
          <w:rPr>
            <w:rFonts w:ascii="Cambria Math" w:hAnsi="Cambria Math"/>
            <w:sz w:val="18"/>
            <w:szCs w:val="18"/>
          </w:rPr>
          <m:t>t∈</m:t>
        </m:r>
        <m:d>
          <m:dPr>
            <m:begChr m:val="["/>
            <m:endChr m:val="]"/>
            <m:ctrlPr>
              <w:rPr>
                <w:rFonts w:ascii="Cambria Math" w:hAnsi="Cambria Math"/>
                <w:i/>
                <w:sz w:val="18"/>
                <w:szCs w:val="18"/>
              </w:rPr>
            </m:ctrlPr>
          </m:dPr>
          <m:e>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r</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N+</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e>
            </m:d>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r</m:t>
                </m:r>
              </m:sub>
            </m:sSub>
          </m:e>
        </m:d>
      </m:oMath>
      <w:r w:rsidR="00295F8A">
        <w:rPr>
          <w:iCs/>
        </w:rPr>
        <w:t>.</w:t>
      </w:r>
      <w:r w:rsidR="00D17C81">
        <w:rPr>
          <w:iCs/>
        </w:rPr>
        <w:t xml:space="preserve"> Finally</w:t>
      </w:r>
      <w:r w:rsidR="00103383">
        <w:rPr>
          <w:iCs/>
        </w:rPr>
        <w:t>,</w:t>
      </w:r>
      <w:r w:rsidR="00D17C81">
        <w:rPr>
          <w:iCs/>
        </w:rPr>
        <w:t xml:space="preserve"> the force </w:t>
      </w:r>
      <w:r w:rsidR="006E099E">
        <w:rPr>
          <w:iCs/>
        </w:rPr>
        <w:t>required to remain “topped off” with a square wave d</w:t>
      </w:r>
      <w:r w:rsidR="005B3424">
        <w:rPr>
          <w:iCs/>
        </w:rPr>
        <w:t>r</w:t>
      </w:r>
      <w:r w:rsidR="006E099E">
        <w:rPr>
          <w:iCs/>
        </w:rPr>
        <w:t>i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85"/>
        <w:gridCol w:w="833"/>
      </w:tblGrid>
      <w:tr w:rsidR="006F0EDC" w:rsidRPr="00BB1F78" w14:paraId="42CB2E37" w14:textId="77777777" w:rsidTr="00B16A22">
        <w:tc>
          <w:tcPr>
            <w:tcW w:w="220" w:type="pct"/>
          </w:tcPr>
          <w:p w14:paraId="02426E00" w14:textId="77777777" w:rsidR="006F0EDC" w:rsidRPr="00A8578F" w:rsidRDefault="006F0EDC" w:rsidP="00441786">
            <w:pPr>
              <w:spacing w:beforeLines="60" w:before="144" w:afterLines="60" w:after="144" w:line="480" w:lineRule="auto"/>
              <w:ind w:firstLine="360"/>
              <w:jc w:val="center"/>
              <w:rPr>
                <w:rFonts w:eastAsia="Calibri"/>
                <w:i/>
              </w:rPr>
            </w:pPr>
          </w:p>
        </w:tc>
        <w:tc>
          <w:tcPr>
            <w:tcW w:w="3953" w:type="pct"/>
            <w:hideMark/>
          </w:tcPr>
          <w:p w14:paraId="4982ADE5" w14:textId="2D5A35A8" w:rsidR="006F0EDC" w:rsidRPr="00BB1F78" w:rsidRDefault="00113AA7" w:rsidP="00D55127">
            <w:pPr>
              <w:spacing w:beforeLines="60" w:before="144" w:afterLines="60" w:after="144" w:line="480" w:lineRule="auto"/>
              <w:jc w:val="center"/>
              <w:rPr>
                <w:rFonts w:eastAsia="Calibri"/>
                <w:i/>
              </w:rPr>
            </w:pPr>
            <m:oMathPara>
              <m:oMath>
                <m:sSub>
                  <m:sSubPr>
                    <m:ctrlPr>
                      <w:rPr>
                        <w:rFonts w:ascii="Cambria Math" w:eastAsia="Calibri" w:hAnsi="Cambria Math"/>
                        <w:i/>
                        <w:sz w:val="24"/>
                        <w:szCs w:val="24"/>
                      </w:rPr>
                    </m:ctrlPr>
                  </m:sSubPr>
                  <m:e>
                    <m:r>
                      <w:rPr>
                        <w:rFonts w:ascii="Cambria Math" w:eastAsia="Calibri" w:hAnsi="Cambria Math"/>
                      </w:rPr>
                      <m:t>F</m:t>
                    </m:r>
                  </m:e>
                  <m:sub>
                    <m:r>
                      <w:rPr>
                        <w:rFonts w:ascii="Cambria Math" w:eastAsia="Calibri" w:hAnsi="Cambria Math"/>
                      </w:rPr>
                      <m:t>SqW</m:t>
                    </m:r>
                  </m:sub>
                </m:sSub>
                <m:r>
                  <w:rPr>
                    <w:rFonts w:ascii="Cambria Math" w:eastAsia="Calibri" w:hAnsi="Cambria Math"/>
                  </w:rPr>
                  <m:t>=</m:t>
                </m:r>
                <m:sSub>
                  <m:sSubPr>
                    <m:ctrlPr>
                      <w:rPr>
                        <w:rFonts w:ascii="Cambria Math" w:eastAsia="Calibri" w:hAnsi="Cambria Math"/>
                        <w:i/>
                        <w:sz w:val="24"/>
                        <w:szCs w:val="24"/>
                      </w:rPr>
                    </m:ctrlPr>
                  </m:sSubPr>
                  <m:e>
                    <m:r>
                      <w:rPr>
                        <w:rFonts w:ascii="Cambria Math" w:eastAsia="Calibri" w:hAnsi="Cambria Math"/>
                      </w:rPr>
                      <m:t>F</m:t>
                    </m:r>
                  </m:e>
                  <m:sub>
                    <m:r>
                      <w:rPr>
                        <w:rFonts w:ascii="Cambria Math" w:eastAsia="Calibri" w:hAnsi="Cambria Math"/>
                      </w:rPr>
                      <m:t>0</m:t>
                    </m:r>
                  </m:sub>
                </m:sSub>
                <m:r>
                  <w:rPr>
                    <w:rFonts w:ascii="Cambria Math" w:eastAsia="Calibri" w:hAnsi="Cambria Math"/>
                  </w:rPr>
                  <m:t xml:space="preserve"> </m:t>
                </m:r>
                <m:d>
                  <m:dPr>
                    <m:ctrlPr>
                      <w:rPr>
                        <w:rFonts w:ascii="Cambria Math" w:eastAsia="Calibri" w:hAnsi="Cambria Math"/>
                        <w:i/>
                        <w:sz w:val="24"/>
                        <w:szCs w:val="24"/>
                      </w:rPr>
                    </m:ctrlPr>
                  </m:dPr>
                  <m:e>
                    <m:r>
                      <w:rPr>
                        <w:rFonts w:ascii="Cambria Math" w:eastAsia="Calibri" w:hAnsi="Cambria Math"/>
                      </w:rPr>
                      <m:t>1-</m:t>
                    </m:r>
                    <m:f>
                      <m:fPr>
                        <m:ctrlPr>
                          <w:rPr>
                            <w:rFonts w:ascii="Cambria Math" w:eastAsia="Calibri" w:hAnsi="Cambria Math"/>
                            <w:i/>
                            <w:sz w:val="24"/>
                            <w:szCs w:val="24"/>
                          </w:rPr>
                        </m:ctrlPr>
                      </m:fPr>
                      <m:num>
                        <m:r>
                          <w:rPr>
                            <w:rFonts w:ascii="Cambria Math" w:eastAsia="Calibri" w:hAnsi="Cambria Math"/>
                          </w:rPr>
                          <m:t>1+</m:t>
                        </m:r>
                        <m:sSup>
                          <m:sSupPr>
                            <m:ctrlPr>
                              <w:rPr>
                                <w:rFonts w:ascii="Cambria Math" w:eastAsia="Calibri" w:hAnsi="Cambria Math"/>
                                <w:i/>
                                <w:sz w:val="24"/>
                                <w:szCs w:val="24"/>
                              </w:rPr>
                            </m:ctrlPr>
                          </m:sSupPr>
                          <m:e>
                            <m:r>
                              <w:rPr>
                                <w:rFonts w:ascii="Cambria Math" w:eastAsia="Calibri" w:hAnsi="Cambria Math"/>
                              </w:rPr>
                              <m:t>e</m:t>
                            </m:r>
                          </m:e>
                          <m:sup>
                            <m:r>
                              <w:rPr>
                                <w:rFonts w:ascii="Cambria Math" w:eastAsia="Calibri" w:hAnsi="Cambria Math"/>
                              </w:rPr>
                              <m:t>-</m:t>
                            </m:r>
                            <m:f>
                              <m:fPr>
                                <m:ctrlPr>
                                  <w:rPr>
                                    <w:rFonts w:ascii="Cambria Math" w:eastAsia="Calibri" w:hAnsi="Cambria Math"/>
                                    <w:i/>
                                    <w:sz w:val="24"/>
                                    <w:szCs w:val="24"/>
                                  </w:rPr>
                                </m:ctrlPr>
                              </m:fPr>
                              <m:num>
                                <m:r>
                                  <w:rPr>
                                    <w:rFonts w:ascii="Cambria Math" w:eastAsia="Calibri" w:hAnsi="Cambria Math"/>
                                  </w:rPr>
                                  <m:t>γπ</m:t>
                                </m:r>
                              </m:num>
                              <m:den>
                                <m:r>
                                  <w:rPr>
                                    <w:rFonts w:ascii="Cambria Math" w:eastAsia="Calibri" w:hAnsi="Cambria Math"/>
                                  </w:rPr>
                                  <m:t xml:space="preserve">2m </m:t>
                                </m:r>
                                <m:sSub>
                                  <m:sSubPr>
                                    <m:ctrlPr>
                                      <w:rPr>
                                        <w:rFonts w:ascii="Cambria Math" w:eastAsia="Calibri" w:hAnsi="Cambria Math"/>
                                        <w:i/>
                                        <w:sz w:val="24"/>
                                        <w:szCs w:val="24"/>
                                      </w:rPr>
                                    </m:ctrlPr>
                                  </m:sSubPr>
                                  <m:e>
                                    <m:r>
                                      <w:rPr>
                                        <w:rFonts w:ascii="Cambria Math" w:eastAsia="Calibri" w:hAnsi="Cambria Math"/>
                                      </w:rPr>
                                      <m:t>ω</m:t>
                                    </m:r>
                                  </m:e>
                                  <m:sub>
                                    <m:r>
                                      <w:rPr>
                                        <w:rFonts w:ascii="Cambria Math" w:eastAsia="Calibri" w:hAnsi="Cambria Math"/>
                                      </w:rPr>
                                      <m:t>r</m:t>
                                    </m:r>
                                  </m:sub>
                                </m:sSub>
                              </m:den>
                            </m:f>
                          </m:sup>
                        </m:sSup>
                      </m:num>
                      <m:den>
                        <m:r>
                          <w:rPr>
                            <w:rFonts w:ascii="Cambria Math" w:eastAsia="Calibri" w:hAnsi="Cambria Math"/>
                          </w:rPr>
                          <m:t>1+</m:t>
                        </m:r>
                        <m:sSup>
                          <m:sSupPr>
                            <m:ctrlPr>
                              <w:rPr>
                                <w:rFonts w:ascii="Cambria Math" w:eastAsia="Calibri" w:hAnsi="Cambria Math"/>
                                <w:i/>
                                <w:sz w:val="24"/>
                                <w:szCs w:val="24"/>
                              </w:rPr>
                            </m:ctrlPr>
                          </m:sSupPr>
                          <m:e>
                            <m:r>
                              <w:rPr>
                                <w:rFonts w:ascii="Cambria Math" w:eastAsia="Calibri" w:hAnsi="Cambria Math"/>
                              </w:rPr>
                              <m:t>e</m:t>
                            </m:r>
                          </m:e>
                          <m:sup>
                            <m:f>
                              <m:fPr>
                                <m:ctrlPr>
                                  <w:rPr>
                                    <w:rFonts w:ascii="Cambria Math" w:eastAsia="Calibri" w:hAnsi="Cambria Math"/>
                                    <w:i/>
                                    <w:sz w:val="24"/>
                                    <w:szCs w:val="24"/>
                                  </w:rPr>
                                </m:ctrlPr>
                              </m:fPr>
                              <m:num>
                                <m:r>
                                  <w:rPr>
                                    <w:rFonts w:ascii="Cambria Math" w:eastAsia="Calibri" w:hAnsi="Cambria Math"/>
                                  </w:rPr>
                                  <m:t>γπ</m:t>
                                </m:r>
                              </m:num>
                              <m:den>
                                <m:r>
                                  <w:rPr>
                                    <w:rFonts w:ascii="Cambria Math" w:eastAsia="Calibri" w:hAnsi="Cambria Math"/>
                                  </w:rPr>
                                  <m:t xml:space="preserve">2m </m:t>
                                </m:r>
                                <m:sSub>
                                  <m:sSubPr>
                                    <m:ctrlPr>
                                      <w:rPr>
                                        <w:rFonts w:ascii="Cambria Math" w:eastAsia="Calibri" w:hAnsi="Cambria Math"/>
                                        <w:i/>
                                        <w:sz w:val="24"/>
                                        <w:szCs w:val="24"/>
                                      </w:rPr>
                                    </m:ctrlPr>
                                  </m:sSubPr>
                                  <m:e>
                                    <m:r>
                                      <w:rPr>
                                        <w:rFonts w:ascii="Cambria Math" w:eastAsia="Calibri" w:hAnsi="Cambria Math"/>
                                      </w:rPr>
                                      <m:t>ω</m:t>
                                    </m:r>
                                  </m:e>
                                  <m:sub>
                                    <m:r>
                                      <w:rPr>
                                        <w:rFonts w:ascii="Cambria Math" w:eastAsia="Calibri" w:hAnsi="Cambria Math"/>
                                      </w:rPr>
                                      <m:t>r</m:t>
                                    </m:r>
                                  </m:sub>
                                </m:sSub>
                              </m:den>
                            </m:f>
                          </m:sup>
                        </m:sSup>
                      </m:den>
                    </m:f>
                  </m:e>
                </m:d>
                <m:r>
                  <m:rPr>
                    <m:sty m:val="p"/>
                  </m:rPr>
                  <w:rPr>
                    <w:rFonts w:ascii="Cambria Math" w:eastAsia="Calibri" w:hAnsi="Cambria Math"/>
                  </w:rPr>
                  <w:br/>
                </m:r>
              </m:oMath>
            </m:oMathPara>
            <m:oMath>
              <m:r>
                <w:rPr>
                  <w:rFonts w:ascii="Cambria Math" w:eastAsia="Calibri" w:hAnsi="Cambria Math"/>
                </w:rPr>
                <m:t>≈</m:t>
              </m:r>
              <m:sSub>
                <m:sSubPr>
                  <m:ctrlPr>
                    <w:rPr>
                      <w:rFonts w:ascii="Cambria Math" w:eastAsia="Calibri" w:hAnsi="Cambria Math"/>
                      <w:i/>
                      <w:sz w:val="24"/>
                      <w:szCs w:val="24"/>
                    </w:rPr>
                  </m:ctrlPr>
                </m:sSubPr>
                <m:e>
                  <m:r>
                    <w:rPr>
                      <w:rFonts w:ascii="Cambria Math" w:eastAsia="Calibri" w:hAnsi="Cambria Math"/>
                    </w:rPr>
                    <m:t>F</m:t>
                  </m:r>
                </m:e>
                <m:sub>
                  <m:r>
                    <w:rPr>
                      <w:rFonts w:ascii="Cambria Math" w:eastAsia="Calibri" w:hAnsi="Cambria Math"/>
                    </w:rPr>
                    <m:t>0</m:t>
                  </m:r>
                </m:sub>
              </m:sSub>
              <m:f>
                <m:fPr>
                  <m:ctrlPr>
                    <w:rPr>
                      <w:rFonts w:ascii="Cambria Math" w:eastAsia="Calibri" w:hAnsi="Cambria Math"/>
                      <w:i/>
                      <w:sz w:val="24"/>
                      <w:szCs w:val="24"/>
                    </w:rPr>
                  </m:ctrlPr>
                </m:fPr>
                <m:num>
                  <m:r>
                    <w:rPr>
                      <w:rFonts w:ascii="Cambria Math" w:eastAsia="Calibri" w:hAnsi="Cambria Math"/>
                    </w:rPr>
                    <m:t>π</m:t>
                  </m:r>
                </m:num>
                <m:den>
                  <m:r>
                    <w:rPr>
                      <w:rFonts w:ascii="Cambria Math" w:eastAsia="Calibri" w:hAnsi="Cambria Math"/>
                    </w:rPr>
                    <m:t>2 Q</m:t>
                  </m:r>
                </m:den>
              </m:f>
              <m:d>
                <m:dPr>
                  <m:ctrlPr>
                    <w:rPr>
                      <w:rFonts w:ascii="Cambria Math" w:eastAsia="Calibri" w:hAnsi="Cambria Math"/>
                      <w:i/>
                      <w:sz w:val="24"/>
                      <w:szCs w:val="24"/>
                    </w:rPr>
                  </m:ctrlPr>
                </m:dPr>
                <m:e>
                  <m:r>
                    <w:rPr>
                      <w:rFonts w:ascii="Cambria Math" w:eastAsia="Calibri" w:hAnsi="Cambria Math"/>
                    </w:rPr>
                    <m:t>1-</m:t>
                  </m:r>
                  <m:f>
                    <m:fPr>
                      <m:ctrlPr>
                        <w:rPr>
                          <w:rFonts w:ascii="Cambria Math" w:eastAsia="Calibri" w:hAnsi="Cambria Math"/>
                          <w:i/>
                          <w:sz w:val="24"/>
                          <w:szCs w:val="24"/>
                        </w:rPr>
                      </m:ctrlPr>
                    </m:fPr>
                    <m:num>
                      <m:r>
                        <w:rPr>
                          <w:rFonts w:ascii="Cambria Math" w:eastAsia="Calibri" w:hAnsi="Cambria Math"/>
                        </w:rPr>
                        <m:t>π</m:t>
                      </m:r>
                    </m:num>
                    <m:den>
                      <m:r>
                        <w:rPr>
                          <w:rFonts w:ascii="Cambria Math" w:eastAsia="Calibri" w:hAnsi="Cambria Math"/>
                        </w:rPr>
                        <m:t>4 Q</m:t>
                      </m:r>
                    </m:den>
                  </m:f>
                </m:e>
              </m:d>
              <m:r>
                <w:rPr>
                  <w:rFonts w:ascii="Cambria Math" w:eastAsia="Calibri" w:hAnsi="Cambria Math"/>
                </w:rPr>
                <m:t>+</m:t>
              </m:r>
              <m:r>
                <m:rPr>
                  <m:sty m:val="p"/>
                </m:rPr>
                <w:rPr>
                  <w:rFonts w:ascii="Cambria Math" w:eastAsia="Calibri" w:hAnsi="Cambria Math"/>
                </w:rPr>
                <m:t>O</m:t>
              </m:r>
              <m:d>
                <m:dPr>
                  <m:begChr m:val="["/>
                  <m:endChr m:val="]"/>
                  <m:ctrlPr>
                    <w:rPr>
                      <w:rFonts w:ascii="Cambria Math" w:eastAsia="Calibri" w:hAnsi="Cambria Math"/>
                      <w:iCs/>
                      <w:sz w:val="24"/>
                      <w:szCs w:val="24"/>
                    </w:rPr>
                  </m:ctrlPr>
                </m:dPr>
                <m:e>
                  <m:sSup>
                    <m:sSupPr>
                      <m:ctrlPr>
                        <w:rPr>
                          <w:rFonts w:ascii="Cambria Math" w:eastAsia="Calibri" w:hAnsi="Cambria Math"/>
                          <w:i/>
                          <w:sz w:val="24"/>
                          <w:szCs w:val="24"/>
                        </w:rPr>
                      </m:ctrlPr>
                    </m:sSupPr>
                    <m:e>
                      <m:r>
                        <w:rPr>
                          <w:rFonts w:ascii="Cambria Math" w:eastAsia="Calibri" w:hAnsi="Cambria Math"/>
                        </w:rPr>
                        <m:t>Q</m:t>
                      </m:r>
                    </m:e>
                    <m:sup>
                      <m:r>
                        <w:rPr>
                          <w:rFonts w:ascii="Cambria Math" w:eastAsia="Calibri" w:hAnsi="Cambria Math"/>
                        </w:rPr>
                        <m:t>-3</m:t>
                      </m:r>
                    </m:sup>
                  </m:sSup>
                </m:e>
              </m:d>
            </m:oMath>
            <w:r w:rsidR="007C16BC" w:rsidRPr="00BB1F78">
              <w:rPr>
                <w:rFonts w:eastAsia="Calibri"/>
                <w:i/>
              </w:rPr>
              <w:t>.</w:t>
            </w:r>
          </w:p>
        </w:tc>
        <w:tc>
          <w:tcPr>
            <w:tcW w:w="826" w:type="pct"/>
            <w:vAlign w:val="center"/>
            <w:hideMark/>
          </w:tcPr>
          <w:p w14:paraId="3556175E" w14:textId="594538FF" w:rsidR="006F0EDC" w:rsidRPr="00BB1F78" w:rsidRDefault="006F0EDC" w:rsidP="008E78EE">
            <w:pPr>
              <w:pStyle w:val="Caption"/>
              <w:keepNext/>
              <w:spacing w:beforeLines="60" w:before="144" w:afterLines="60" w:after="144" w:line="480" w:lineRule="auto"/>
              <w:ind w:firstLine="360"/>
              <w:jc w:val="right"/>
              <w:rPr>
                <w:rFonts w:ascii="Times New Roman" w:eastAsia="Calibri" w:hAnsi="Times New Roman" w:cs="Times New Roman"/>
                <w:i w:val="0"/>
                <w:color w:val="000000" w:themeColor="text1"/>
                <w:sz w:val="22"/>
                <w:szCs w:val="22"/>
              </w:rPr>
            </w:pPr>
            <w:bookmarkStart w:id="78" w:name="_Ref40987935"/>
            <w:r w:rsidRPr="00BB1F78">
              <w:rPr>
                <w:rFonts w:ascii="Times New Roman" w:hAnsi="Times New Roman" w:cs="Times New Roman"/>
                <w:i w:val="0"/>
                <w:color w:val="000000" w:themeColor="text1"/>
                <w:sz w:val="22"/>
                <w:szCs w:val="22"/>
              </w:rPr>
              <w:t>(</w:t>
            </w:r>
            <w:r w:rsidR="0051409E" w:rsidRPr="00BB1F78">
              <w:rPr>
                <w:rFonts w:ascii="Times New Roman" w:hAnsi="Times New Roman" w:cs="Times New Roman"/>
                <w:i w:val="0"/>
                <w:color w:val="000000" w:themeColor="text1"/>
                <w:sz w:val="22"/>
                <w:szCs w:val="22"/>
              </w:rPr>
              <w:t>9</w:t>
            </w:r>
            <w:r w:rsidRPr="00BB1F78">
              <w:rPr>
                <w:rFonts w:ascii="Times New Roman" w:hAnsi="Times New Roman" w:cs="Times New Roman"/>
                <w:i w:val="0"/>
                <w:color w:val="000000" w:themeColor="text1"/>
                <w:sz w:val="22"/>
                <w:szCs w:val="22"/>
              </w:rPr>
              <w:t>)</w:t>
            </w:r>
            <w:bookmarkEnd w:id="78"/>
          </w:p>
        </w:tc>
      </w:tr>
    </w:tbl>
    <w:p w14:paraId="46B22A96" w14:textId="3F5DB83F" w:rsidR="006F0EDC" w:rsidRDefault="00A779A3" w:rsidP="007C16BC">
      <w:pPr>
        <w:ind w:firstLine="360"/>
        <w:jc w:val="both"/>
      </w:pPr>
      <w:r w:rsidRPr="00BB1F78">
        <w:t xml:space="preserve">Figure 9 </w:t>
      </w:r>
      <w:r w:rsidR="00441786" w:rsidRPr="00BB1F78">
        <w:t xml:space="preserve">is generated by combining the results for the drive from </w:t>
      </w:r>
      <w:r w:rsidR="00B816BE" w:rsidRPr="00BB1F78">
        <w:t>equation</w:t>
      </w:r>
      <w:r w:rsidR="00BB1F78" w:rsidRPr="00BB1F78">
        <w:t>s</w:t>
      </w:r>
      <w:r w:rsidR="00B816BE" w:rsidRPr="00BB1F78">
        <w:t xml:space="preserve"> 4</w:t>
      </w:r>
      <w:r w:rsidR="00BB1F78" w:rsidRPr="00BB1F78">
        <w:t xml:space="preserve"> and 6</w:t>
      </w:r>
      <w:r w:rsidRPr="00BB1F78">
        <w:t xml:space="preserve"> </w:t>
      </w:r>
      <w:r w:rsidR="00441786" w:rsidRPr="00BB1F78">
        <w:t xml:space="preserve">to generate the forcing for the step-up and down </w:t>
      </w:r>
      <w:r w:rsidR="00BB1F78" w:rsidRPr="00BB1F78">
        <w:t xml:space="preserve">respectively, </w:t>
      </w:r>
      <w:r w:rsidR="00441786" w:rsidRPr="00BB1F78">
        <w:t xml:space="preserve">and </w:t>
      </w:r>
      <w:r w:rsidR="00487741" w:rsidRPr="00BB1F78">
        <w:t>equation 9</w:t>
      </w:r>
      <w:r w:rsidRPr="00BB1F78">
        <w:t xml:space="preserve"> </w:t>
      </w:r>
      <w:r w:rsidR="00441786" w:rsidRPr="00BB1F78">
        <w:t xml:space="preserve">to maintain the resonant response. </w:t>
      </w:r>
      <w:r w:rsidR="00E919D7" w:rsidRPr="00BB1F78">
        <w:t xml:space="preserve"> The amplitude response of the drive is plotted using </w:t>
      </w:r>
      <w:r w:rsidR="002F5978" w:rsidRPr="00BB1F78">
        <w:t xml:space="preserve">equations </w:t>
      </w:r>
      <w:r w:rsidR="00BB1F78" w:rsidRPr="00BB1F78">
        <w:t>5</w:t>
      </w:r>
      <w:r w:rsidR="002F5978" w:rsidRPr="00BB1F78">
        <w:t>, 7,</w:t>
      </w:r>
      <w:r w:rsidR="00BB1F78" w:rsidRPr="00BB1F78">
        <w:t xml:space="preserve"> and 8</w:t>
      </w:r>
      <w:r w:rsidRPr="00BB1F78">
        <w:t xml:space="preserve">. </w:t>
      </w:r>
      <w:r w:rsidR="00377997" w:rsidRPr="00BB1F78">
        <w:t>The</w:t>
      </w:r>
      <w:r w:rsidR="00377997">
        <w:t xml:space="preserve"> forcing starts at </w:t>
      </w:r>
      <w:r w:rsidR="00377997" w:rsidRPr="00377997">
        <w:rPr>
          <w:i/>
          <w:iCs/>
        </w:rPr>
        <w:t>t</w:t>
      </w:r>
      <w:r w:rsidR="00377997" w:rsidRPr="00377997">
        <w:rPr>
          <w:i/>
          <w:iCs/>
          <w:vertAlign w:val="subscript"/>
        </w:rPr>
        <w:t>0</w:t>
      </w:r>
      <w:r w:rsidR="00377997">
        <w:t xml:space="preserve">=1 and the time is normalized to the period of the resonator. </w:t>
      </w:r>
      <w:r w:rsidR="00904E53">
        <w:t>The solid black trace indicates the level of the step up and step</w:t>
      </w:r>
      <w:r w:rsidR="00377997">
        <w:t>-</w:t>
      </w:r>
      <w:r w:rsidR="00904E53">
        <w:t xml:space="preserve">down forces for a dissipation free system, where for such a case no square-wave drive would be needed.  As the forcing is only in one direction the response is no longer symmetric in amplitude with the negative deflection only reaching an amplitude of </w:t>
      </w:r>
      <m:oMath>
        <m:r>
          <w:rPr>
            <w:rFonts w:ascii="Cambria Math" w:hAnsi="Cambria Math"/>
          </w:rPr>
          <m:t>-</m:t>
        </m:r>
        <m:sSup>
          <m:sSupPr>
            <m:ctrlPr>
              <w:rPr>
                <w:rFonts w:ascii="Cambria Math" w:eastAsia="Calibri" w:hAnsi="Cambria Math"/>
                <w:i/>
              </w:rPr>
            </m:ctrlPr>
          </m:sSupPr>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0</m:t>
                </m:r>
              </m:sub>
            </m:sSub>
            <m:r>
              <w:rPr>
                <w:rFonts w:ascii="Cambria Math" w:eastAsia="Calibri" w:hAnsi="Cambria Math"/>
              </w:rPr>
              <m:t>e</m:t>
            </m:r>
          </m:e>
          <m:sup>
            <m:r>
              <w:rPr>
                <w:rFonts w:ascii="Cambria Math" w:eastAsia="Calibri" w:hAnsi="Cambria Math"/>
              </w:rPr>
              <m:t>-</m:t>
            </m:r>
            <m:f>
              <m:fPr>
                <m:ctrlPr>
                  <w:rPr>
                    <w:rFonts w:ascii="Cambria Math" w:eastAsia="Calibri" w:hAnsi="Cambria Math"/>
                    <w:i/>
                  </w:rPr>
                </m:ctrlPr>
              </m:fPr>
              <m:num>
                <m:r>
                  <w:rPr>
                    <w:rFonts w:ascii="Cambria Math" w:eastAsia="Calibri" w:hAnsi="Cambria Math"/>
                  </w:rPr>
                  <m:t>γπ</m:t>
                </m:r>
              </m:num>
              <m:den>
                <m:r>
                  <w:rPr>
                    <w:rFonts w:ascii="Cambria Math" w:eastAsia="Calibri" w:hAnsi="Cambria Math"/>
                  </w:rPr>
                  <m:t xml:space="preserve">2m </m:t>
                </m:r>
                <m:sSub>
                  <m:sSubPr>
                    <m:ctrlPr>
                      <w:rPr>
                        <w:rFonts w:ascii="Cambria Math" w:eastAsia="Calibri" w:hAnsi="Cambria Math"/>
                        <w:i/>
                      </w:rPr>
                    </m:ctrlPr>
                  </m:sSubPr>
                  <m:e>
                    <m:r>
                      <w:rPr>
                        <w:rFonts w:ascii="Cambria Math" w:eastAsia="Calibri" w:hAnsi="Cambria Math"/>
                      </w:rPr>
                      <m:t>ω</m:t>
                    </m:r>
                  </m:e>
                  <m:sub>
                    <m:r>
                      <w:rPr>
                        <w:rFonts w:ascii="Cambria Math" w:eastAsia="Calibri" w:hAnsi="Cambria Math"/>
                      </w:rPr>
                      <m:t>r</m:t>
                    </m:r>
                  </m:sub>
                </m:sSub>
              </m:den>
            </m:f>
          </m:sup>
        </m:sSup>
      </m:oMath>
      <w:r w:rsidR="00904E53">
        <w:t xml:space="preserve">. </w:t>
      </w:r>
      <w:r w:rsidR="00E919D7" w:rsidRPr="00E919D7">
        <w:t>A numeric</w:t>
      </w:r>
      <w:r w:rsidR="00E919D7">
        <w:t xml:space="preserve"> solution of the </w:t>
      </w:r>
      <w:r w:rsidR="00E919D7" w:rsidRPr="00BB1F78">
        <w:t xml:space="preserve">differential </w:t>
      </w:r>
      <w:r w:rsidR="00B64783" w:rsidRPr="00BB1F78">
        <w:t xml:space="preserve">equation 1 </w:t>
      </w:r>
      <w:r w:rsidR="00E919D7" w:rsidRPr="00BB1F78">
        <w:t>is</w:t>
      </w:r>
      <w:r w:rsidR="00E919D7">
        <w:t xml:space="preserve"> indistinguishable from the analytical solution.</w:t>
      </w:r>
    </w:p>
    <w:p w14:paraId="5A219754" w14:textId="77777777" w:rsidR="00BB1F78" w:rsidRPr="006F0EDC" w:rsidRDefault="00BB1F78" w:rsidP="007C16BC">
      <w:pPr>
        <w:ind w:firstLine="360"/>
        <w:jc w:val="both"/>
        <w:rPr>
          <w:color w:val="000000" w:themeColor="text1"/>
        </w:rPr>
      </w:pPr>
    </w:p>
    <w:p w14:paraId="6DF0BA35" w14:textId="677DFB1A" w:rsidR="0033154F" w:rsidRDefault="00904E53" w:rsidP="00F4547D">
      <w:pPr>
        <w:ind w:firstLine="360"/>
        <w:jc w:val="both"/>
        <w:rPr>
          <w:color w:val="000000" w:themeColor="text1"/>
        </w:rPr>
      </w:pPr>
      <w:r>
        <w:rPr>
          <w:color w:val="000000" w:themeColor="text1"/>
        </w:rPr>
        <w:t xml:space="preserve">The same exercise can be repeated for a harmonic drive, where now </w:t>
      </w:r>
      <w:r w:rsidRPr="00904E53">
        <w:rPr>
          <w:i/>
          <w:iCs/>
          <w:color w:val="000000" w:themeColor="text1"/>
        </w:rPr>
        <w:t>F</w:t>
      </w:r>
      <w:r w:rsidRPr="00904E53">
        <w:rPr>
          <w:i/>
          <w:iCs/>
          <w:color w:val="000000" w:themeColor="text1"/>
          <w:vertAlign w:val="subscript"/>
        </w:rPr>
        <w:t>1</w:t>
      </w:r>
      <w:r>
        <w:rPr>
          <w:color w:val="000000" w:themeColor="text1"/>
        </w:rPr>
        <w:t xml:space="preserve">=0 and </w:t>
      </w:r>
      <w:r w:rsidRPr="00904E53">
        <w:rPr>
          <w:i/>
          <w:iCs/>
          <w:color w:val="000000" w:themeColor="text1"/>
        </w:rPr>
        <w:t>F</w:t>
      </w:r>
      <w:r w:rsidRPr="00904E53">
        <w:rPr>
          <w:i/>
          <w:iCs/>
          <w:color w:val="000000" w:themeColor="text1"/>
          <w:vertAlign w:val="subscript"/>
        </w:rPr>
        <w:t>r</w:t>
      </w:r>
      <w:r>
        <w:rPr>
          <w:color w:val="000000" w:themeColor="text1"/>
        </w:rPr>
        <w:t xml:space="preserve"> is determined by applying the boundary conditions. </w:t>
      </w:r>
      <w:r w:rsidR="00295F8A">
        <w:rPr>
          <w:color w:val="000000" w:themeColor="text1"/>
        </w:rPr>
        <w:t xml:space="preserve">The response due to the harmonic drive force, </w:t>
      </w: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r-up</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r</m:t>
                    </m:r>
                  </m:sub>
                </m:sSub>
                <m:r>
                  <w:rPr>
                    <w:rFonts w:ascii="Cambria Math" w:hAnsi="Cambria Math"/>
                  </w:rPr>
                  <m:t>t</m:t>
                </m:r>
              </m:e>
            </m:d>
          </m:e>
        </m:func>
      </m:oMath>
      <w:r w:rsidR="00295F8A">
        <w:t>,</w:t>
      </w:r>
      <w:r w:rsidR="00295F8A">
        <w:rPr>
          <w:color w:val="000000" w:themeColor="text1"/>
        </w:rPr>
        <w:t xml:space="preserve"> is</w:t>
      </w:r>
      <w:r>
        <w:rPr>
          <w:color w:val="000000" w:themeColor="text1"/>
        </w:rPr>
        <w:t xml:space="preserve"> given by the ring up exp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08"/>
        <w:gridCol w:w="910"/>
      </w:tblGrid>
      <w:tr w:rsidR="00377997" w:rsidRPr="00A8578F" w14:paraId="10CBABFE" w14:textId="77777777" w:rsidTr="00923525">
        <w:tc>
          <w:tcPr>
            <w:tcW w:w="304" w:type="pct"/>
            <w:vAlign w:val="center"/>
          </w:tcPr>
          <w:p w14:paraId="66D5D820" w14:textId="15EBCDA5" w:rsidR="00377997" w:rsidRPr="00A8578F" w:rsidRDefault="00377997" w:rsidP="00923525">
            <w:pPr>
              <w:spacing w:beforeLines="60" w:before="144" w:afterLines="60" w:after="144" w:line="480" w:lineRule="auto"/>
              <w:ind w:firstLine="360"/>
              <w:jc w:val="center"/>
            </w:pPr>
          </w:p>
        </w:tc>
        <w:tc>
          <w:tcPr>
            <w:tcW w:w="4254" w:type="pct"/>
            <w:vAlign w:val="center"/>
          </w:tcPr>
          <w:p w14:paraId="34D130DF" w14:textId="5511757A" w:rsidR="00377997" w:rsidRPr="00A8578F" w:rsidRDefault="00377997" w:rsidP="00923525">
            <w:pPr>
              <w:spacing w:beforeLines="60" w:before="144" w:afterLines="60" w:after="144" w:line="480" w:lineRule="auto"/>
            </w:pPr>
            <m:oMathPara>
              <m:oMath>
                <m:r>
                  <w:rPr>
                    <w:rFonts w:ascii="Cambria Math" w:hAnsi="Cambria Math"/>
                    <w:sz w:val="18"/>
                    <w:szCs w:val="18"/>
                  </w:rPr>
                  <m:t>x</m:t>
                </m:r>
                <m:d>
                  <m:dPr>
                    <m:ctrlPr>
                      <w:rPr>
                        <w:rFonts w:ascii="Cambria Math" w:hAnsi="Cambria Math"/>
                        <w:i/>
                        <w:sz w:val="18"/>
                        <w:szCs w:val="18"/>
                      </w:rPr>
                    </m:ctrlPr>
                  </m:dPr>
                  <m:e>
                    <m:r>
                      <w:rPr>
                        <w:rFonts w:ascii="Cambria Math" w:hAnsi="Cambria Math"/>
                        <w:sz w:val="18"/>
                        <w:szCs w:val="18"/>
                      </w:rPr>
                      <m:t>t→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t</m:t>
                    </m:r>
                  </m:sub>
                </m:sSub>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t</m:t>
                        </m:r>
                      </m:num>
                      <m:den>
                        <m:r>
                          <w:rPr>
                            <w:rFonts w:ascii="Cambria Math" w:hAnsi="Cambria Math"/>
                            <w:sz w:val="18"/>
                            <w:szCs w:val="18"/>
                          </w:rPr>
                          <m:t>2m</m:t>
                        </m:r>
                      </m:den>
                    </m:f>
                  </m:sup>
                </m:sSup>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t</m:t>
                            </m:r>
                          </m:sub>
                        </m:sSub>
                      </m:e>
                    </m:d>
                  </m:e>
                </m:func>
                <m:r>
                  <m:rPr>
                    <m:sty m:val="p"/>
                  </m:rPr>
                  <w:rPr>
                    <w:rFonts w:ascii="Cambria Math" w:hAnsi="Cambria Math"/>
                    <w:sz w:val="18"/>
                    <w:szCs w:val="18"/>
                  </w:rPr>
                  <w:br/>
                </m:r>
              </m:oMath>
            </m:oMathPara>
            <m:oMath>
              <m:r>
                <w:rPr>
                  <w:rFonts w:ascii="Cambria Math" w:hAnsi="Cambria Math"/>
                  <w:sz w:val="18"/>
                  <w:szCs w:val="18"/>
                </w:rPr>
                <m:t xml:space="preserve">                   +A</m:t>
              </m:r>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φ</m:t>
                      </m:r>
                    </m:e>
                  </m:d>
                </m:e>
              </m:func>
            </m:oMath>
            <w:r w:rsidRPr="00A8578F">
              <w:rPr>
                <w:rFonts w:eastAsiaTheme="minorEastAsia"/>
              </w:rPr>
              <w:t>,</w:t>
            </w:r>
          </w:p>
        </w:tc>
        <w:tc>
          <w:tcPr>
            <w:tcW w:w="443" w:type="pct"/>
            <w:vAlign w:val="center"/>
          </w:tcPr>
          <w:p w14:paraId="584CAE68" w14:textId="7FA634AE" w:rsidR="00377997" w:rsidRPr="00A8578F" w:rsidRDefault="00377997" w:rsidP="00A779A3">
            <w:pPr>
              <w:spacing w:beforeLines="60" w:before="144" w:afterLines="60" w:after="144" w:line="480" w:lineRule="auto"/>
              <w:ind w:firstLine="360"/>
              <w:jc w:val="center"/>
            </w:pPr>
            <w:r w:rsidRPr="00A8578F">
              <w:t>(</w:t>
            </w:r>
            <w:r w:rsidR="0051409E">
              <w:t>10</w:t>
            </w:r>
            <w:r w:rsidRPr="00A8578F">
              <w:t>)</w:t>
            </w:r>
          </w:p>
        </w:tc>
      </w:tr>
    </w:tbl>
    <w:p w14:paraId="3415012F" w14:textId="074C3C39" w:rsidR="000E47C3" w:rsidRDefault="00EF3E4C" w:rsidP="00215BA5">
      <w:pPr>
        <w:jc w:val="both"/>
        <w:rPr>
          <w:sz w:val="18"/>
          <w:szCs w:val="18"/>
        </w:rPr>
      </w:pPr>
      <w:r>
        <w:rPr>
          <w:color w:val="000000" w:themeColor="text1"/>
        </w:rPr>
        <w:lastRenderedPageBreak/>
        <w:t>w</w:t>
      </w:r>
      <w:r w:rsidR="00B1748C">
        <w:rPr>
          <w:color w:val="000000" w:themeColor="text1"/>
        </w:rPr>
        <w:t>ith</w:t>
      </w:r>
      <w:r>
        <w:rPr>
          <w:color w:val="000000" w:themeColor="text1"/>
        </w:rPr>
        <w:t xml:space="preserve"> the steady state terms</w:t>
      </w:r>
      <w:r w:rsidR="00B1748C">
        <w:rPr>
          <w:color w:val="000000" w:themeColor="text1"/>
        </w:rPr>
        <w:t xml:space="preserve"> </w:t>
      </w:r>
      <m:oMath>
        <m:r>
          <w:rPr>
            <w:rFonts w:ascii="Cambria Math" w:hAnsi="Cambria Math"/>
            <w:sz w:val="18"/>
            <w:szCs w:val="18"/>
          </w:rPr>
          <m:t>φ=</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m</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num>
                  <m:den>
                    <m:r>
                      <w:rPr>
                        <w:rFonts w:ascii="Cambria Math" w:hAnsi="Cambria Math"/>
                        <w:sz w:val="18"/>
                        <w:szCs w:val="18"/>
                      </w:rPr>
                      <m:t>γ</m:t>
                    </m:r>
                  </m:den>
                </m:f>
              </m:e>
            </m:d>
          </m:e>
        </m:fun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π</m:t>
            </m:r>
          </m:num>
          <m:den>
            <m:r>
              <w:rPr>
                <w:rFonts w:ascii="Cambria Math" w:hAnsi="Cambria Math"/>
                <w:sz w:val="18"/>
                <w:szCs w:val="18"/>
              </w:rPr>
              <m:t>2</m:t>
            </m:r>
          </m:den>
        </m:f>
      </m:oMath>
      <w:r w:rsidR="00B1748C">
        <w:rPr>
          <w:sz w:val="18"/>
          <w:szCs w:val="18"/>
        </w:rPr>
        <w:t xml:space="preserve"> and </w:t>
      </w:r>
      <m:oMath>
        <m:r>
          <w:rPr>
            <w:rFonts w:ascii="Cambria Math" w:hAnsi="Cambria Math"/>
            <w:sz w:val="18"/>
            <w:szCs w:val="18"/>
          </w:rPr>
          <m:t>A=</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0</m:t>
                </m:r>
              </m:sub>
            </m:sSub>
          </m:num>
          <m:den>
            <m:r>
              <w:rPr>
                <w:rFonts w:ascii="Cambria Math" w:hAnsi="Cambria Math"/>
                <w:sz w:val="18"/>
                <w:szCs w:val="18"/>
              </w:rPr>
              <m:t>m</m:t>
            </m:r>
          </m:den>
        </m:f>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p>
                  <m:sSupPr>
                    <m:ctrlPr>
                      <w:rPr>
                        <w:rFonts w:ascii="Cambria Math" w:hAnsi="Cambria Math"/>
                        <w:i/>
                        <w:sz w:val="18"/>
                        <w:szCs w:val="18"/>
                      </w:rPr>
                    </m:ctrlPr>
                  </m:sSupPr>
                  <m:e>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0</m:t>
                            </m:r>
                          </m:sub>
                        </m:sSub>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e>
                      <m:sup>
                        <m:r>
                          <w:rPr>
                            <w:rFonts w:ascii="Cambria Math" w:hAnsi="Cambria Math"/>
                            <w:sz w:val="18"/>
                            <w:szCs w:val="18"/>
                          </w:rPr>
                          <m:t>2</m:t>
                        </m:r>
                      </m:sup>
                    </m:sSup>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γ</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num>
                          <m:den>
                            <m:r>
                              <w:rPr>
                                <w:rFonts w:ascii="Cambria Math" w:hAnsi="Cambria Math"/>
                                <w:sz w:val="18"/>
                                <w:szCs w:val="18"/>
                              </w:rPr>
                              <m:t>m</m:t>
                            </m:r>
                          </m:den>
                        </m:f>
                      </m:e>
                    </m:d>
                  </m:e>
                  <m:sup>
                    <m:r>
                      <w:rPr>
                        <w:rFonts w:ascii="Cambria Math" w:hAnsi="Cambria Math"/>
                        <w:sz w:val="18"/>
                        <w:szCs w:val="18"/>
                      </w:rPr>
                      <m:t>2</m:t>
                    </m:r>
                  </m:sup>
                </m:sSup>
              </m:e>
            </m:rad>
          </m:den>
        </m:f>
      </m:oMath>
      <w:r>
        <w:rPr>
          <w:sz w:val="18"/>
          <w:szCs w:val="18"/>
        </w:rPr>
        <w:t xml:space="preserve">, and the transient terms </w:t>
      </w:r>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t</m:t>
            </m:r>
          </m:sub>
        </m:sSub>
        <m:r>
          <w:rPr>
            <w:rFonts w:ascii="Cambria Math" w:hAnsi="Cambria Math"/>
            <w:sz w:val="18"/>
            <w:szCs w:val="18"/>
          </w:rPr>
          <m:t>=</m:t>
        </m:r>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tan</m:t>
                </m:r>
              </m:e>
              <m:sup>
                <m:r>
                  <w:rPr>
                    <w:rFonts w:ascii="Cambria Math" w:hAnsi="Cambria Math"/>
                    <w:sz w:val="18"/>
                    <w:szCs w:val="18"/>
                  </w:rPr>
                  <m:t>-1</m:t>
                </m:r>
              </m:sup>
            </m:sSup>
          </m:fName>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num>
                  <m:den>
                    <m:f>
                      <m:fPr>
                        <m:ctrlPr>
                          <w:rPr>
                            <w:rFonts w:ascii="Cambria Math" w:hAnsi="Cambria Math"/>
                            <w:i/>
                            <w:sz w:val="18"/>
                            <w:szCs w:val="18"/>
                          </w:rPr>
                        </m:ctrlPr>
                      </m:fPr>
                      <m:num>
                        <m:r>
                          <w:rPr>
                            <w:rFonts w:ascii="Cambria Math" w:hAnsi="Cambria Math"/>
                            <w:sz w:val="18"/>
                            <w:szCs w:val="18"/>
                          </w:rPr>
                          <m:t>γ</m:t>
                        </m:r>
                      </m:num>
                      <m:den>
                        <m:r>
                          <w:rPr>
                            <w:rFonts w:ascii="Cambria Math" w:hAnsi="Cambria Math"/>
                            <w:sz w:val="18"/>
                            <w:szCs w:val="18"/>
                          </w:rPr>
                          <m:t>2m</m:t>
                        </m:r>
                      </m:den>
                    </m:f>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func>
                      <m:funcPr>
                        <m:ctrlPr>
                          <w:rPr>
                            <w:rFonts w:ascii="Cambria Math" w:hAnsi="Cambria Math"/>
                            <w:i/>
                            <w:sz w:val="18"/>
                            <w:szCs w:val="18"/>
                          </w:rPr>
                        </m:ctrlPr>
                      </m:funcPr>
                      <m:fName>
                        <m:r>
                          <m:rPr>
                            <m:sty m:val="p"/>
                          </m:rPr>
                          <w:rPr>
                            <w:rFonts w:ascii="Cambria Math" w:hAnsi="Cambria Math"/>
                            <w:sz w:val="18"/>
                            <w:szCs w:val="18"/>
                          </w:rPr>
                          <m:t>tan</m:t>
                        </m:r>
                      </m:fName>
                      <m:e>
                        <m:r>
                          <w:rPr>
                            <w:rFonts w:ascii="Cambria Math" w:hAnsi="Cambria Math"/>
                            <w:sz w:val="18"/>
                            <w:szCs w:val="18"/>
                          </w:rPr>
                          <m:t>φ</m:t>
                        </m:r>
                      </m:e>
                    </m:func>
                  </m:den>
                </m:f>
              </m:e>
            </m:d>
          </m:e>
        </m:func>
      </m:oMath>
      <w:r>
        <w:rPr>
          <w:sz w:val="18"/>
          <w:szCs w:val="18"/>
        </w:rPr>
        <w:t xml:space="preserve"> and </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t</m:t>
            </m:r>
          </m:sub>
        </m:sSub>
        <m:r>
          <w:rPr>
            <w:rFonts w:ascii="Cambria Math" w:hAnsi="Cambria Math"/>
            <w:sz w:val="18"/>
            <w:szCs w:val="18"/>
          </w:rPr>
          <m:t>=-A</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num>
          <m:den>
            <m:func>
              <m:funcPr>
                <m:ctrlPr>
                  <w:rPr>
                    <w:rFonts w:ascii="Cambria Math" w:hAnsi="Cambria Math"/>
                    <w:i/>
                    <w:sz w:val="18"/>
                    <w:szCs w:val="18"/>
                  </w:rPr>
                </m:ctrlPr>
              </m:funcPr>
              <m:fName>
                <m:r>
                  <m:rPr>
                    <m:sty m:val="p"/>
                  </m:rPr>
                  <w:rPr>
                    <w:rFonts w:ascii="Cambria Math" w:hAnsi="Cambria Math"/>
                    <w:sz w:val="18"/>
                    <w:szCs w:val="18"/>
                  </w:rPr>
                  <m:t>sin</m:t>
                </m:r>
              </m:fName>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t</m:t>
                    </m:r>
                  </m:sub>
                </m:sSub>
              </m:e>
            </m:func>
          </m:den>
        </m:f>
      </m:oMath>
      <w:r w:rsidR="00215BA5">
        <w:rPr>
          <w:sz w:val="18"/>
          <w:szCs w:val="18"/>
        </w:rPr>
        <w:t>.</w:t>
      </w:r>
      <w:r w:rsidR="003610C4">
        <w:rPr>
          <w:sz w:val="18"/>
          <w:szCs w:val="18"/>
        </w:rPr>
        <w:t xml:space="preserve"> </w:t>
      </w:r>
      <w:r w:rsidR="003E540E">
        <w:rPr>
          <w:sz w:val="18"/>
          <w:szCs w:val="18"/>
        </w:rPr>
        <w:t>When r</w:t>
      </w:r>
      <w:r w:rsidR="003610C4">
        <w:rPr>
          <w:sz w:val="18"/>
          <w:szCs w:val="18"/>
        </w:rPr>
        <w:t xml:space="preserve">emoving energy after the steady state oscillations </w:t>
      </w:r>
      <w:r w:rsidR="003E540E">
        <w:rPr>
          <w:sz w:val="18"/>
          <w:szCs w:val="18"/>
        </w:rPr>
        <w:t xml:space="preserve">the amplitude response </w:t>
      </w:r>
      <w:r w:rsidR="003610C4">
        <w:rPr>
          <w:sz w:val="18"/>
          <w:szCs w:val="18"/>
        </w:rPr>
        <w:t>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08"/>
        <w:gridCol w:w="910"/>
      </w:tblGrid>
      <w:tr w:rsidR="003610C4" w:rsidRPr="00A8578F" w14:paraId="14272672" w14:textId="77777777" w:rsidTr="00923525">
        <w:tc>
          <w:tcPr>
            <w:tcW w:w="304" w:type="pct"/>
            <w:vAlign w:val="center"/>
          </w:tcPr>
          <w:p w14:paraId="2B619FE8" w14:textId="77777777" w:rsidR="003610C4" w:rsidRPr="00A8578F" w:rsidRDefault="003610C4" w:rsidP="00923525">
            <w:pPr>
              <w:spacing w:beforeLines="60" w:before="144" w:afterLines="60" w:after="144" w:line="480" w:lineRule="auto"/>
              <w:ind w:firstLine="360"/>
              <w:jc w:val="center"/>
            </w:pPr>
          </w:p>
        </w:tc>
        <w:tc>
          <w:tcPr>
            <w:tcW w:w="4254" w:type="pct"/>
            <w:vAlign w:val="center"/>
          </w:tcPr>
          <w:p w14:paraId="5B40598D" w14:textId="07FAEB23" w:rsidR="003610C4" w:rsidRPr="00A8578F" w:rsidRDefault="003610C4" w:rsidP="00923525">
            <w:pPr>
              <w:spacing w:beforeLines="60" w:before="144" w:afterLines="60" w:after="144" w:line="480" w:lineRule="auto"/>
            </w:pPr>
            <m:oMathPara>
              <m:oMath>
                <m:r>
                  <w:rPr>
                    <w:rFonts w:ascii="Cambria Math" w:hAnsi="Cambria Math"/>
                    <w:sz w:val="16"/>
                    <w:szCs w:val="16"/>
                  </w:rPr>
                  <m:t>x</m:t>
                </m:r>
                <m:d>
                  <m:dPr>
                    <m:ctrlPr>
                      <w:rPr>
                        <w:rFonts w:ascii="Cambria Math" w:hAnsi="Cambria Math"/>
                        <w:i/>
                        <w:sz w:val="16"/>
                        <w:szCs w:val="16"/>
                      </w:rPr>
                    </m:ctrlPr>
                  </m:dPr>
                  <m:e>
                    <m:r>
                      <w:rPr>
                        <w:rFonts w:ascii="Cambria Math" w:hAnsi="Cambria Math"/>
                        <w:sz w:val="16"/>
                        <w:szCs w:val="16"/>
                      </w:rPr>
                      <m:t>t→t-</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N+1</m:t>
                        </m:r>
                      </m:e>
                    </m:d>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t</m:t>
                        </m:r>
                      </m:sub>
                    </m:sSub>
                  </m:e>
                </m:d>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A</m:t>
                    </m:r>
                  </m:e>
                  <m:sub>
                    <m:r>
                      <w:rPr>
                        <w:rFonts w:ascii="Cambria Math" w:hAnsi="Cambria Math"/>
                        <w:sz w:val="16"/>
                        <w:szCs w:val="16"/>
                      </w:rPr>
                      <m:t>t</m:t>
                    </m:r>
                  </m:sub>
                </m:sSub>
                <m:sSup>
                  <m:sSupPr>
                    <m:ctrlPr>
                      <w:rPr>
                        <w:rFonts w:ascii="Cambria Math" w:hAnsi="Cambria Math"/>
                        <w:i/>
                        <w:sz w:val="16"/>
                        <w:szCs w:val="16"/>
                      </w:rPr>
                    </m:ctrlPr>
                  </m:sSupPr>
                  <m:e>
                    <m:r>
                      <w:rPr>
                        <w:rFonts w:ascii="Cambria Math" w:hAnsi="Cambria Math"/>
                        <w:sz w:val="16"/>
                        <w:szCs w:val="16"/>
                      </w:rPr>
                      <m:t>e</m:t>
                    </m:r>
                  </m:e>
                  <m:sup>
                    <m:f>
                      <m:fPr>
                        <m:ctrlPr>
                          <w:rPr>
                            <w:rFonts w:ascii="Cambria Math" w:hAnsi="Cambria Math"/>
                            <w:i/>
                            <w:sz w:val="16"/>
                            <w:szCs w:val="16"/>
                          </w:rPr>
                        </m:ctrlPr>
                      </m:fPr>
                      <m:num>
                        <m:r>
                          <w:rPr>
                            <w:rFonts w:ascii="Cambria Math" w:hAnsi="Cambria Math"/>
                            <w:sz w:val="16"/>
                            <w:szCs w:val="16"/>
                          </w:rPr>
                          <m:t>γt</m:t>
                        </m:r>
                      </m:num>
                      <m:den>
                        <m:r>
                          <w:rPr>
                            <w:rFonts w:ascii="Cambria Math" w:hAnsi="Cambria Math"/>
                            <w:sz w:val="16"/>
                            <w:szCs w:val="16"/>
                          </w:rPr>
                          <m:t>2m</m:t>
                        </m:r>
                      </m:den>
                    </m:f>
                  </m:sup>
                </m:sSup>
                <m:func>
                  <m:funcPr>
                    <m:ctrlPr>
                      <w:rPr>
                        <w:rFonts w:ascii="Cambria Math" w:hAnsi="Cambria Math"/>
                        <w:i/>
                        <w:sz w:val="16"/>
                        <w:szCs w:val="16"/>
                      </w:rPr>
                    </m:ctrlPr>
                  </m:funcPr>
                  <m:fName>
                    <m:r>
                      <m:rPr>
                        <m:sty m:val="p"/>
                      </m:rPr>
                      <w:rPr>
                        <w:rFonts w:ascii="Cambria Math" w:hAnsi="Cambria Math"/>
                        <w:sz w:val="16"/>
                        <w:szCs w:val="16"/>
                      </w:rPr>
                      <m:t>sin</m:t>
                    </m:r>
                  </m:fName>
                  <m:e>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r</m:t>
                            </m:r>
                          </m:sub>
                        </m:sSub>
                        <m:r>
                          <w:rPr>
                            <w:rFonts w:ascii="Cambria Math" w:hAnsi="Cambria Math"/>
                            <w:sz w:val="16"/>
                            <w:szCs w:val="16"/>
                          </w:rPr>
                          <m:t>t-</m:t>
                        </m:r>
                        <m:sSub>
                          <m:sSubPr>
                            <m:ctrlPr>
                              <w:rPr>
                                <w:rFonts w:ascii="Cambria Math" w:hAnsi="Cambria Math"/>
                                <w:i/>
                                <w:sz w:val="16"/>
                                <w:szCs w:val="16"/>
                              </w:rPr>
                            </m:ctrlPr>
                          </m:sSubPr>
                          <m:e>
                            <m:r>
                              <w:rPr>
                                <w:rFonts w:ascii="Cambria Math" w:hAnsi="Cambria Math"/>
                                <w:sz w:val="16"/>
                                <w:szCs w:val="16"/>
                              </w:rPr>
                              <m:t>φ</m:t>
                            </m:r>
                          </m:e>
                          <m:sub>
                            <m:r>
                              <w:rPr>
                                <w:rFonts w:ascii="Cambria Math" w:hAnsi="Cambria Math"/>
                                <w:sz w:val="16"/>
                                <w:szCs w:val="16"/>
                              </w:rPr>
                              <m:t>t</m:t>
                            </m:r>
                          </m:sub>
                        </m:sSub>
                      </m:e>
                    </m:d>
                  </m:e>
                </m:func>
                <m:r>
                  <m:rPr>
                    <m:sty m:val="p"/>
                  </m:rPr>
                  <w:rPr>
                    <w:rFonts w:ascii="Cambria Math" w:hAnsi="Cambria Math"/>
                    <w:sz w:val="16"/>
                    <w:szCs w:val="16"/>
                  </w:rPr>
                  <w:br/>
                </m:r>
              </m:oMath>
              <m:oMath>
                <m:r>
                  <w:rPr>
                    <w:rFonts w:ascii="Cambria Math" w:hAnsi="Cambria Math"/>
                    <w:sz w:val="16"/>
                    <w:szCs w:val="16"/>
                  </w:rPr>
                  <m:t xml:space="preserve">                                                          + A</m:t>
                </m:r>
                <m:func>
                  <m:funcPr>
                    <m:ctrlPr>
                      <w:rPr>
                        <w:rFonts w:ascii="Cambria Math" w:hAnsi="Cambria Math"/>
                        <w:i/>
                        <w:sz w:val="16"/>
                        <w:szCs w:val="16"/>
                      </w:rPr>
                    </m:ctrlPr>
                  </m:funcPr>
                  <m:fName>
                    <m:r>
                      <m:rPr>
                        <m:sty m:val="p"/>
                      </m:rPr>
                      <w:rPr>
                        <w:rFonts w:ascii="Cambria Math" w:hAnsi="Cambria Math"/>
                        <w:sz w:val="16"/>
                        <w:szCs w:val="16"/>
                      </w:rPr>
                      <m:t>cos</m:t>
                    </m:r>
                  </m:fName>
                  <m:e>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r</m:t>
                            </m:r>
                          </m:sub>
                        </m:sSub>
                        <m:r>
                          <w:rPr>
                            <w:rFonts w:ascii="Cambria Math" w:hAnsi="Cambria Math"/>
                            <w:sz w:val="16"/>
                            <w:szCs w:val="16"/>
                          </w:rPr>
                          <m:t>t-φ</m:t>
                        </m:r>
                      </m:e>
                    </m:d>
                  </m:e>
                </m:func>
                <m:r>
                  <w:rPr>
                    <w:rFonts w:ascii="Cambria Math" w:hAnsi="Cambria Math"/>
                    <w:sz w:val="16"/>
                    <w:szCs w:val="16"/>
                  </w:rPr>
                  <m:t>,</m:t>
                </m:r>
              </m:oMath>
            </m:oMathPara>
          </w:p>
        </w:tc>
        <w:tc>
          <w:tcPr>
            <w:tcW w:w="443" w:type="pct"/>
            <w:vAlign w:val="center"/>
          </w:tcPr>
          <w:p w14:paraId="4EB86C7F" w14:textId="67E42619" w:rsidR="003610C4" w:rsidRPr="00A8578F" w:rsidRDefault="003610C4" w:rsidP="00A779A3">
            <w:pPr>
              <w:spacing w:beforeLines="60" w:before="144" w:afterLines="60" w:after="144" w:line="480" w:lineRule="auto"/>
              <w:ind w:firstLine="360"/>
              <w:jc w:val="center"/>
            </w:pPr>
            <w:r w:rsidRPr="00A8578F">
              <w:t>(</w:t>
            </w:r>
            <w:r w:rsidR="0051409E">
              <w:t>11</w:t>
            </w:r>
            <w:r w:rsidRPr="00A8578F">
              <w:t>)</w:t>
            </w:r>
          </w:p>
        </w:tc>
      </w:tr>
    </w:tbl>
    <w:p w14:paraId="333F29FC" w14:textId="6E5B0C77" w:rsidR="00215BA5" w:rsidRDefault="00295F8A" w:rsidP="00215BA5">
      <w:pPr>
        <w:jc w:val="both"/>
        <w:rPr>
          <w:sz w:val="18"/>
          <w:szCs w:val="18"/>
        </w:rPr>
      </w:pPr>
      <w:r>
        <w:rPr>
          <w:sz w:val="18"/>
          <w:szCs w:val="18"/>
        </w:rPr>
        <w:t xml:space="preserve">applicable for </w:t>
      </w:r>
      <m:oMath>
        <m:r>
          <w:rPr>
            <w:rFonts w:ascii="Cambria Math" w:hAnsi="Cambria Math"/>
            <w:sz w:val="18"/>
            <w:szCs w:val="18"/>
          </w:rPr>
          <m:t>t∈</m:t>
        </m:r>
        <m:d>
          <m:dPr>
            <m:begChr m:val="["/>
            <m:endChr m:val="]"/>
            <m:ctrlPr>
              <w:rPr>
                <w:rFonts w:ascii="Cambria Math" w:hAnsi="Cambria Math"/>
                <w:i/>
                <w:sz w:val="18"/>
                <w:szCs w:val="18"/>
              </w:rPr>
            </m:ctrlPr>
          </m:dPr>
          <m:e>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N+</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e>
            </m:d>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r</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N+1</m:t>
                </m:r>
              </m:e>
            </m:d>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r</m:t>
                </m:r>
              </m:sub>
            </m:sSub>
          </m:e>
        </m:d>
      </m:oMath>
      <w:r w:rsidR="006029F4">
        <w:rPr>
          <w:sz w:val="18"/>
          <w:szCs w:val="18"/>
        </w:rPr>
        <w:t xml:space="preserve">.  </w:t>
      </w:r>
      <w:r w:rsidR="00923525">
        <w:rPr>
          <w:sz w:val="18"/>
          <w:szCs w:val="18"/>
        </w:rPr>
        <w:t xml:space="preserve">The expressions for the </w:t>
      </w:r>
      <w:r w:rsidR="006029F4">
        <w:rPr>
          <w:sz w:val="18"/>
          <w:szCs w:val="18"/>
        </w:rPr>
        <w:t xml:space="preserve">ring up and ring down </w:t>
      </w:r>
      <w:r w:rsidR="00923525">
        <w:rPr>
          <w:sz w:val="18"/>
          <w:szCs w:val="18"/>
        </w:rPr>
        <w:t xml:space="preserve">forcing </w:t>
      </w:r>
      <w:r w:rsidR="006029F4">
        <w:rPr>
          <w:sz w:val="18"/>
          <w:szCs w:val="18"/>
        </w:rPr>
        <w:t xml:space="preserve">amplitudes </w:t>
      </w:r>
      <w:r w:rsidR="00923525">
        <w:rPr>
          <w:sz w:val="18"/>
          <w:szCs w:val="18"/>
        </w:rPr>
        <w:t>are</w:t>
      </w:r>
    </w:p>
    <w:tbl>
      <w:tblPr>
        <w:tblStyle w:val="TableGrid"/>
        <w:tblW w:w="50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008"/>
        <w:gridCol w:w="910"/>
      </w:tblGrid>
      <w:tr w:rsidR="00923525" w:rsidRPr="00A8578F" w14:paraId="44B0D07D" w14:textId="77777777" w:rsidTr="00551D8F">
        <w:tc>
          <w:tcPr>
            <w:tcW w:w="216" w:type="pct"/>
            <w:vAlign w:val="center"/>
          </w:tcPr>
          <w:p w14:paraId="12E7D441" w14:textId="77777777" w:rsidR="00923525" w:rsidRPr="00A8578F" w:rsidRDefault="00923525" w:rsidP="00923525">
            <w:pPr>
              <w:spacing w:beforeLines="60" w:before="144" w:afterLines="60" w:after="144" w:line="480" w:lineRule="auto"/>
              <w:ind w:firstLine="360"/>
              <w:jc w:val="center"/>
            </w:pPr>
          </w:p>
        </w:tc>
        <w:tc>
          <w:tcPr>
            <w:tcW w:w="3899" w:type="pct"/>
            <w:vAlign w:val="center"/>
          </w:tcPr>
          <w:p w14:paraId="62C68319" w14:textId="17E8691F" w:rsidR="00923525" w:rsidRPr="00A8578F" w:rsidRDefault="00113AA7" w:rsidP="00923525">
            <w:pPr>
              <w:spacing w:beforeLines="60" w:before="144" w:afterLines="60" w:after="144" w:line="480" w:lineRule="auto"/>
              <w:ind w:right="-210" w:hanging="243"/>
            </w:pPr>
            <m:oMathPara>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r-up</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0</m:t>
                    </m:r>
                  </m:sub>
                </m:sSub>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0</m:t>
                        </m:r>
                      </m:sub>
                    </m:sSub>
                  </m:num>
                  <m:den>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t</m:t>
                        </m:r>
                      </m:sub>
                    </m:sSub>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γ</m:t>
                            </m:r>
                          </m:num>
                          <m:den>
                            <m:r>
                              <w:rPr>
                                <w:rFonts w:ascii="Cambria Math" w:hAnsi="Cambria Math"/>
                                <w:sz w:val="18"/>
                                <w:szCs w:val="18"/>
                              </w:rPr>
                              <m:t>2m</m:t>
                            </m:r>
                          </m:den>
                        </m:f>
                        <m:f>
                          <m:fPr>
                            <m:ctrlPr>
                              <w:rPr>
                                <w:rFonts w:ascii="Cambria Math" w:hAnsi="Cambria Math"/>
                                <w:i/>
                                <w:sz w:val="18"/>
                                <w:szCs w:val="18"/>
                              </w:rPr>
                            </m:ctrlPr>
                          </m:fPr>
                          <m:num>
                            <m:r>
                              <w:rPr>
                                <w:rFonts w:ascii="Cambria Math" w:hAnsi="Cambria Math"/>
                                <w:sz w:val="18"/>
                                <w:szCs w:val="18"/>
                              </w:rPr>
                              <m:t>π</m:t>
                            </m:r>
                          </m:num>
                          <m:den>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r</m:t>
                                </m:r>
                              </m:sub>
                            </m:sSub>
                          </m:den>
                        </m:f>
                      </m:sup>
                    </m:sSup>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r>
                              <w:rPr>
                                <w:rFonts w:ascii="Cambria Math" w:hAnsi="Cambria Math"/>
                                <w:sz w:val="18"/>
                                <w:szCs w:val="18"/>
                              </w:rPr>
                              <m:t>π+</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t</m:t>
                                </m:r>
                              </m:sub>
                            </m:sSub>
                          </m:e>
                        </m:d>
                      </m:e>
                    </m:func>
                    <m:r>
                      <w:rPr>
                        <w:rFonts w:ascii="Cambria Math" w:hAnsi="Cambria Math"/>
                        <w:sz w:val="18"/>
                        <w:szCs w:val="18"/>
                      </w:rPr>
                      <m:t>+A</m:t>
                    </m:r>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r>
                              <w:rPr>
                                <w:rFonts w:ascii="Cambria Math" w:hAnsi="Cambria Math"/>
                                <w:sz w:val="18"/>
                                <w:szCs w:val="18"/>
                              </w:rPr>
                              <m:t>π+φ</m:t>
                            </m:r>
                          </m:e>
                        </m:d>
                      </m:e>
                    </m:func>
                  </m:den>
                </m:f>
                <m:r>
                  <w:rPr>
                    <w:rFonts w:ascii="Cambria Math" w:hAnsi="Cambria Math"/>
                    <w:sz w:val="16"/>
                    <w:szCs w:val="16"/>
                  </w:rPr>
                  <m:t xml:space="preserve"> </m:t>
                </m:r>
                <m:r>
                  <m:rPr>
                    <m:sty m:val="p"/>
                  </m:rPr>
                  <w:rPr>
                    <w:rFonts w:ascii="Cambria Math" w:hAnsi="Cambria Math"/>
                    <w:sz w:val="16"/>
                    <w:szCs w:val="16"/>
                  </w:rPr>
                  <w:br/>
                </m:r>
              </m:oMath>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0</m:t>
                    </m:r>
                  </m:sub>
                </m:sSub>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2</m:t>
                        </m:r>
                      </m:num>
                      <m:den>
                        <m:r>
                          <w:rPr>
                            <w:rFonts w:ascii="Cambria Math" w:hAnsi="Cambria Math"/>
                            <w:sz w:val="16"/>
                            <w:szCs w:val="16"/>
                          </w:rPr>
                          <m:t>π</m:t>
                        </m:r>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Q</m:t>
                        </m:r>
                      </m:den>
                    </m:f>
                  </m:e>
                </m:d>
                <m:r>
                  <w:rPr>
                    <w:rFonts w:ascii="Cambria Math" w:eastAsia="Calibri" w:hAnsi="Cambria Math"/>
                  </w:rPr>
                  <m:t>+</m:t>
                </m:r>
                <m:r>
                  <m:rPr>
                    <m:sty m:val="p"/>
                  </m:rPr>
                  <w:rPr>
                    <w:rFonts w:ascii="Cambria Math" w:eastAsia="Calibri" w:hAnsi="Cambria Math"/>
                  </w:rPr>
                  <m:t>O</m:t>
                </m:r>
                <m:d>
                  <m:dPr>
                    <m:begChr m:val="["/>
                    <m:endChr m:val="]"/>
                    <m:ctrlPr>
                      <w:rPr>
                        <w:rFonts w:ascii="Cambria Math" w:eastAsia="Calibri" w:hAnsi="Cambria Math"/>
                        <w:iCs/>
                        <w:sz w:val="24"/>
                        <w:szCs w:val="24"/>
                      </w:rPr>
                    </m:ctrlPr>
                  </m:dPr>
                  <m:e>
                    <m:sSup>
                      <m:sSupPr>
                        <m:ctrlPr>
                          <w:rPr>
                            <w:rFonts w:ascii="Cambria Math" w:eastAsia="Calibri" w:hAnsi="Cambria Math"/>
                            <w:i/>
                            <w:sz w:val="24"/>
                            <w:szCs w:val="24"/>
                          </w:rPr>
                        </m:ctrlPr>
                      </m:sSupPr>
                      <m:e>
                        <m:r>
                          <w:rPr>
                            <w:rFonts w:ascii="Cambria Math" w:eastAsia="Calibri" w:hAnsi="Cambria Math"/>
                          </w:rPr>
                          <m:t>Q</m:t>
                        </m:r>
                      </m:e>
                      <m:sup>
                        <m:r>
                          <w:rPr>
                            <w:rFonts w:ascii="Cambria Math" w:eastAsia="Calibri" w:hAnsi="Cambria Math"/>
                          </w:rPr>
                          <m:t>-2</m:t>
                        </m:r>
                      </m:sup>
                    </m:sSup>
                  </m:e>
                </m:d>
                <m:r>
                  <w:rPr>
                    <w:rFonts w:ascii="Cambria Math" w:hAnsi="Cambria Math"/>
                    <w:sz w:val="16"/>
                    <w:szCs w:val="16"/>
                  </w:rPr>
                  <m:t>,</m:t>
                </m:r>
              </m:oMath>
            </m:oMathPara>
          </w:p>
        </w:tc>
        <w:tc>
          <w:tcPr>
            <w:tcW w:w="885" w:type="pct"/>
            <w:vAlign w:val="center"/>
          </w:tcPr>
          <w:p w14:paraId="74A04CD7" w14:textId="7C2A2828" w:rsidR="00923525" w:rsidRPr="00A8578F" w:rsidRDefault="00923525" w:rsidP="00551D8F">
            <w:pPr>
              <w:spacing w:beforeLines="60" w:before="144" w:afterLines="60" w:after="144" w:line="480" w:lineRule="auto"/>
              <w:ind w:firstLine="74"/>
              <w:jc w:val="center"/>
            </w:pPr>
            <w:r w:rsidRPr="00A8578F">
              <w:t>(</w:t>
            </w:r>
            <w:r w:rsidR="0051409E">
              <w:t>12</w:t>
            </w:r>
            <w:r w:rsidRPr="00A8578F">
              <w:t>)</w:t>
            </w:r>
          </w:p>
        </w:tc>
      </w:tr>
    </w:tbl>
    <w:p w14:paraId="748F02CC" w14:textId="6762189B" w:rsidR="00215BA5" w:rsidRDefault="00CF30D5" w:rsidP="00215BA5">
      <w:pPr>
        <w:jc w:val="both"/>
        <w:rPr>
          <w:color w:val="000000" w:themeColor="text1"/>
        </w:rPr>
      </w:pPr>
      <w:r>
        <w:rPr>
          <w:color w:val="000000" w:themeColor="text1"/>
        </w:rP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08"/>
        <w:gridCol w:w="910"/>
      </w:tblGrid>
      <w:tr w:rsidR="00CF30D5" w:rsidRPr="00A8578F" w14:paraId="4FC1FC99" w14:textId="77777777" w:rsidTr="00712A20">
        <w:tc>
          <w:tcPr>
            <w:tcW w:w="220" w:type="pct"/>
            <w:vAlign w:val="center"/>
          </w:tcPr>
          <w:p w14:paraId="0F89AB65" w14:textId="77777777" w:rsidR="00CF30D5" w:rsidRPr="00A8578F" w:rsidRDefault="00CF30D5" w:rsidP="00712A20">
            <w:pPr>
              <w:spacing w:beforeLines="60" w:before="144" w:afterLines="60" w:after="144" w:line="480" w:lineRule="auto"/>
              <w:ind w:firstLine="360"/>
              <w:jc w:val="center"/>
            </w:pPr>
          </w:p>
        </w:tc>
        <w:tc>
          <w:tcPr>
            <w:tcW w:w="3877" w:type="pct"/>
            <w:vAlign w:val="center"/>
          </w:tcPr>
          <w:p w14:paraId="2F810B1F" w14:textId="54B52C51" w:rsidR="00CF30D5" w:rsidRPr="00A8578F" w:rsidRDefault="00113AA7" w:rsidP="006029F4">
            <w:pPr>
              <w:spacing w:beforeLines="60" w:before="144" w:afterLines="60" w:after="144" w:line="480" w:lineRule="auto"/>
              <w:ind w:right="-210" w:hanging="243"/>
              <w:jc w:val="center"/>
            </w:pPr>
            <m:oMathPara>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r-dn</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0</m:t>
                        </m:r>
                      </m:sub>
                    </m:sSub>
                    <m:r>
                      <w:rPr>
                        <w:rFonts w:ascii="Cambria Math" w:hAnsi="Cambria Math"/>
                        <w:sz w:val="16"/>
                        <w:szCs w:val="16"/>
                      </w:rPr>
                      <m:t>m</m:t>
                    </m:r>
                  </m:num>
                  <m:den>
                    <m:r>
                      <w:rPr>
                        <w:rFonts w:ascii="Cambria Math" w:hAnsi="Cambria Math"/>
                        <w:sz w:val="16"/>
                        <w:szCs w:val="16"/>
                      </w:rPr>
                      <m:t xml:space="preserve">γ </m:t>
                    </m:r>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r</m:t>
                        </m:r>
                      </m:sub>
                    </m:sSub>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 xml:space="preserve"> ω</m:t>
                            </m:r>
                          </m:e>
                          <m:sub>
                            <m:r>
                              <w:rPr>
                                <w:rFonts w:ascii="Cambria Math" w:hAnsi="Cambria Math"/>
                                <w:sz w:val="18"/>
                                <w:szCs w:val="18"/>
                              </w:rPr>
                              <m:t>0</m:t>
                            </m:r>
                          </m:sub>
                        </m:sSub>
                      </m:e>
                      <m:sup>
                        <m:r>
                          <w:rPr>
                            <w:rFonts w:ascii="Cambria Math" w:hAnsi="Cambria Math"/>
                            <w:sz w:val="18"/>
                            <w:szCs w:val="18"/>
                          </w:rPr>
                          <m:t>2</m:t>
                        </m:r>
                      </m:sup>
                    </m:sSup>
                  </m:den>
                </m:f>
                <m:f>
                  <m:fPr>
                    <m:ctrlPr>
                      <w:rPr>
                        <w:rFonts w:ascii="Cambria Math" w:hAnsi="Cambria Math"/>
                        <w:i/>
                        <w:sz w:val="16"/>
                        <w:szCs w:val="16"/>
                      </w:rPr>
                    </m:ctrlPr>
                  </m:fPr>
                  <m:num>
                    <m:d>
                      <m:dPr>
                        <m:ctrlPr>
                          <w:rPr>
                            <w:rFonts w:ascii="Cambria Math" w:hAnsi="Cambria Math"/>
                            <w:i/>
                            <w:sz w:val="16"/>
                            <w:szCs w:val="16"/>
                          </w:rPr>
                        </m:ctrlPr>
                      </m:dPr>
                      <m:e>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γ</m:t>
                                    </m:r>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r</m:t>
                                        </m:r>
                                      </m:sub>
                                    </m:sSub>
                                  </m:num>
                                  <m:den>
                                    <m:r>
                                      <w:rPr>
                                        <w:rFonts w:ascii="Cambria Math" w:hAnsi="Cambria Math"/>
                                        <w:sz w:val="18"/>
                                        <w:szCs w:val="18"/>
                                      </w:rPr>
                                      <m:t>m</m:t>
                                    </m:r>
                                  </m:den>
                                </m:f>
                              </m:e>
                            </m:d>
                          </m:e>
                          <m:sup>
                            <m:r>
                              <w:rPr>
                                <w:rFonts w:ascii="Cambria Math" w:hAnsi="Cambria Math"/>
                                <w:sz w:val="16"/>
                                <w:szCs w:val="16"/>
                              </w:rPr>
                              <m:t>2</m:t>
                            </m:r>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m:t>
                                    </m:r>
                                  </m:den>
                                </m:f>
                              </m:e>
                            </m:d>
                          </m:e>
                          <m:sup>
                            <m:r>
                              <w:rPr>
                                <w:rFonts w:ascii="Cambria Math" w:hAnsi="Cambria Math"/>
                                <w:sz w:val="16"/>
                                <w:szCs w:val="16"/>
                              </w:rPr>
                              <m:t>4</m:t>
                            </m:r>
                          </m:sup>
                        </m:sSup>
                      </m:e>
                    </m:d>
                  </m:num>
                  <m:den>
                    <m:d>
                      <m:dPr>
                        <m:ctrlPr>
                          <w:rPr>
                            <w:rFonts w:ascii="Cambria Math" w:hAnsi="Cambria Math"/>
                            <w:i/>
                            <w:sz w:val="16"/>
                            <w:szCs w:val="16"/>
                          </w:rPr>
                        </m:ctrlPr>
                      </m:dPr>
                      <m:e>
                        <m:sSup>
                          <m:sSupPr>
                            <m:ctrlPr>
                              <w:rPr>
                                <w:rFonts w:ascii="Cambria Math" w:hAnsi="Cambria Math"/>
                                <w:i/>
                                <w:sz w:val="18"/>
                                <w:szCs w:val="18"/>
                              </w:rPr>
                            </m:ctrlPr>
                          </m:sSupPr>
                          <m:e>
                            <m:r>
                              <w:rPr>
                                <w:rFonts w:ascii="Cambria Math" w:hAnsi="Cambria Math"/>
                                <w:sz w:val="18"/>
                                <w:szCs w:val="18"/>
                              </w:rPr>
                              <m:t>e</m:t>
                            </m:r>
                          </m:e>
                          <m:sup>
                            <m:f>
                              <m:fPr>
                                <m:ctrlPr>
                                  <w:rPr>
                                    <w:rFonts w:ascii="Cambria Math" w:hAnsi="Cambria Math"/>
                                    <w:i/>
                                    <w:sz w:val="18"/>
                                    <w:szCs w:val="18"/>
                                  </w:rPr>
                                </m:ctrlPr>
                              </m:fPr>
                              <m:num>
                                <m:r>
                                  <w:rPr>
                                    <w:rFonts w:ascii="Cambria Math" w:hAnsi="Cambria Math"/>
                                    <w:sz w:val="18"/>
                                    <w:szCs w:val="18"/>
                                  </w:rPr>
                                  <m:t>πγ</m:t>
                                </m:r>
                              </m:num>
                              <m:den>
                                <m:r>
                                  <w:rPr>
                                    <w:rFonts w:ascii="Cambria Math" w:hAnsi="Cambria Math"/>
                                    <w:sz w:val="18"/>
                                    <w:szCs w:val="18"/>
                                  </w:rPr>
                                  <m:t>2m</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den>
                            </m:f>
                          </m:sup>
                        </m:sSup>
                        <m:r>
                          <w:rPr>
                            <w:rFonts w:ascii="Cambria Math" w:hAnsi="Cambria Math"/>
                            <w:sz w:val="18"/>
                            <w:szCs w:val="18"/>
                          </w:rPr>
                          <m:t>-1</m:t>
                        </m:r>
                      </m:e>
                    </m:d>
                  </m:den>
                </m:f>
                <m:r>
                  <m:rPr>
                    <m:sty m:val="p"/>
                  </m:rPr>
                  <w:rPr>
                    <w:rFonts w:ascii="Cambria Math" w:hAnsi="Cambria Math"/>
                    <w:sz w:val="16"/>
                    <w:szCs w:val="16"/>
                  </w:rPr>
                  <w:br/>
                </m:r>
              </m:oMath>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0</m:t>
                    </m:r>
                  </m:sub>
                </m:sSub>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2</m:t>
                        </m:r>
                      </m:num>
                      <m:den>
                        <m:r>
                          <w:rPr>
                            <w:rFonts w:ascii="Cambria Math" w:hAnsi="Cambria Math"/>
                            <w:sz w:val="16"/>
                            <w:szCs w:val="16"/>
                          </w:rPr>
                          <m:t>π</m:t>
                        </m:r>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Q</m:t>
                        </m:r>
                      </m:den>
                    </m:f>
                  </m:e>
                </m:d>
                <m:r>
                  <w:rPr>
                    <w:rFonts w:ascii="Cambria Math" w:eastAsia="Calibri" w:hAnsi="Cambria Math"/>
                  </w:rPr>
                  <m:t>+</m:t>
                </m:r>
                <m:r>
                  <m:rPr>
                    <m:sty m:val="p"/>
                  </m:rPr>
                  <w:rPr>
                    <w:rFonts w:ascii="Cambria Math" w:eastAsia="Calibri" w:hAnsi="Cambria Math"/>
                  </w:rPr>
                  <m:t>O</m:t>
                </m:r>
                <m:d>
                  <m:dPr>
                    <m:begChr m:val="["/>
                    <m:endChr m:val="]"/>
                    <m:ctrlPr>
                      <w:rPr>
                        <w:rFonts w:ascii="Cambria Math" w:eastAsia="Calibri" w:hAnsi="Cambria Math"/>
                        <w:iCs/>
                        <w:sz w:val="24"/>
                        <w:szCs w:val="24"/>
                      </w:rPr>
                    </m:ctrlPr>
                  </m:dPr>
                  <m:e>
                    <m:sSup>
                      <m:sSupPr>
                        <m:ctrlPr>
                          <w:rPr>
                            <w:rFonts w:ascii="Cambria Math" w:eastAsia="Calibri" w:hAnsi="Cambria Math"/>
                            <w:i/>
                            <w:sz w:val="24"/>
                            <w:szCs w:val="24"/>
                          </w:rPr>
                        </m:ctrlPr>
                      </m:sSupPr>
                      <m:e>
                        <m:r>
                          <w:rPr>
                            <w:rFonts w:ascii="Cambria Math" w:eastAsia="Calibri" w:hAnsi="Cambria Math"/>
                          </w:rPr>
                          <m:t>Q</m:t>
                        </m:r>
                      </m:e>
                      <m:sup>
                        <m:r>
                          <w:rPr>
                            <w:rFonts w:ascii="Cambria Math" w:eastAsia="Calibri" w:hAnsi="Cambria Math"/>
                          </w:rPr>
                          <m:t>-2</m:t>
                        </m:r>
                      </m:sup>
                    </m:sSup>
                  </m:e>
                </m:d>
                <m:r>
                  <w:rPr>
                    <w:rFonts w:ascii="Cambria Math" w:hAnsi="Cambria Math"/>
                    <w:sz w:val="16"/>
                    <w:szCs w:val="16"/>
                  </w:rPr>
                  <m:t xml:space="preserve">.  </m:t>
                </m:r>
              </m:oMath>
            </m:oMathPara>
          </w:p>
        </w:tc>
        <w:tc>
          <w:tcPr>
            <w:tcW w:w="903" w:type="pct"/>
            <w:vAlign w:val="center"/>
          </w:tcPr>
          <w:p w14:paraId="04947E68" w14:textId="2DB88D4D" w:rsidR="00CF30D5" w:rsidRPr="00A8578F" w:rsidRDefault="00CF30D5" w:rsidP="00A779A3">
            <w:pPr>
              <w:spacing w:beforeLines="60" w:before="144" w:afterLines="60" w:after="144" w:line="480" w:lineRule="auto"/>
              <w:ind w:firstLine="360"/>
              <w:jc w:val="center"/>
            </w:pPr>
            <w:r w:rsidRPr="00A8578F">
              <w:t>(</w:t>
            </w:r>
            <w:r w:rsidR="0051409E">
              <w:t>13</w:t>
            </w:r>
            <w:r w:rsidRPr="00A8578F">
              <w:t>)</w:t>
            </w:r>
          </w:p>
        </w:tc>
      </w:tr>
    </w:tbl>
    <w:p w14:paraId="7E061780" w14:textId="7300A5A6" w:rsidR="00CF30D5" w:rsidRDefault="00BB1F78" w:rsidP="00215BA5">
      <w:pPr>
        <w:jc w:val="both"/>
        <w:rPr>
          <w:color w:val="000000" w:themeColor="text1"/>
        </w:rPr>
      </w:pPr>
      <w:r>
        <w:rPr>
          <w:noProof/>
        </w:rPr>
        <mc:AlternateContent>
          <mc:Choice Requires="wps">
            <w:drawing>
              <wp:anchor distT="0" distB="0" distL="114300" distR="114300" simplePos="0" relativeHeight="251660288" behindDoc="0" locked="0" layoutInCell="1" allowOverlap="1" wp14:anchorId="1FC0F742" wp14:editId="1B052B8D">
                <wp:simplePos x="0" y="0"/>
                <wp:positionH relativeFrom="margin">
                  <wp:posOffset>3422015</wp:posOffset>
                </wp:positionH>
                <wp:positionV relativeFrom="paragraph">
                  <wp:posOffset>374015</wp:posOffset>
                </wp:positionV>
                <wp:extent cx="3200400" cy="3403600"/>
                <wp:effectExtent l="0" t="0" r="0" b="635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403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6B4539" w14:textId="77777777" w:rsidR="00113AA7" w:rsidRDefault="00113AA7" w:rsidP="00F4547D">
                            <w:pPr>
                              <w:rPr>
                                <w:sz w:val="16"/>
                                <w:szCs w:val="16"/>
                              </w:rPr>
                            </w:pPr>
                            <w:r>
                              <w:rPr>
                                <w:noProof/>
                              </w:rPr>
                              <w:drawing>
                                <wp:inline distT="0" distB="0" distL="0" distR="0" wp14:anchorId="6F3FE0AB" wp14:editId="009AFBFB">
                                  <wp:extent cx="3108960" cy="2459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08960" cy="2459409"/>
                                          </a:xfrm>
                                          <a:prstGeom prst="rect">
                                            <a:avLst/>
                                          </a:prstGeom>
                                        </pic:spPr>
                                      </pic:pic>
                                    </a:graphicData>
                                  </a:graphic>
                                </wp:inline>
                              </w:drawing>
                            </w:r>
                          </w:p>
                          <w:p w14:paraId="334B6A75" w14:textId="1867F1FD" w:rsidR="00113AA7" w:rsidRPr="000E47C3" w:rsidRDefault="00113AA7" w:rsidP="00F4547D">
                            <w:pPr>
                              <w:pStyle w:val="Caption"/>
                              <w:rPr>
                                <w:color w:val="000000" w:themeColor="text1"/>
                                <w:sz w:val="16"/>
                                <w:szCs w:val="16"/>
                              </w:rPr>
                            </w:pPr>
                            <w:bookmarkStart w:id="79" w:name="_Ref41137698"/>
                            <w:r>
                              <w:t xml:space="preserve">Figure </w:t>
                            </w:r>
                            <w:bookmarkEnd w:id="79"/>
                            <w:proofErr w:type="gramStart"/>
                            <w:r>
                              <w:t xml:space="preserve">10  </w:t>
                            </w:r>
                            <w:r>
                              <w:rPr>
                                <w:color w:val="000000" w:themeColor="text1"/>
                                <w:sz w:val="16"/>
                                <w:szCs w:val="16"/>
                              </w:rPr>
                              <w:t>Sine</w:t>
                            </w:r>
                            <w:proofErr w:type="gramEnd"/>
                            <w:r>
                              <w:rPr>
                                <w:color w:val="000000" w:themeColor="text1"/>
                                <w:sz w:val="16"/>
                                <w:szCs w:val="16"/>
                              </w:rPr>
                              <w:t xml:space="preserve"> wave drive.  A first and last half period sine drive rapidly dumps and extracts energy from the mode. To maintain the mode amplitude a resonant drive is applied. The plot describes a Q=10 system, the analytic result perfectly matches the numeric solution for the differential equation. The black line illustrates the amplitude of the first and last pulse for a dissipation free system, the dashed lines illustrate the drive forces needed to add and remove the energy from the mode.</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C0F742" id="Text Box 1" o:spid="_x0000_s1041" type="#_x0000_t202" style="position:absolute;left:0;text-align:left;margin-left:269.45pt;margin-top:29.45pt;width:252pt;height:26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YKlX0CAAAIBQAADgAAAGRycy9lMm9Eb2MueG1srFTbjtsgEH2v1H9AvGdtJ95sbMVZbbJNVWl7&#10;kXb7AQRwjIrBBRJ7W/XfO0CcppeHqqof7AGG4zOcMyxvh1aiIzdWaFXh7CrFiCuqmVD7Cn982k4W&#10;GFlHFCNSK17hZ27x7erli2XflXyqGy0ZNwhAlC37rsKNc12ZJJY2vCX2SndcwWKtTUscDM0+YYb0&#10;gN7KZJqm86TXhnVGU24tzN7HRbwK+HXNqXtf15Y7JCsM3Fx4m/De+XeyWpJyb0jXCHqiQf6BRUuE&#10;gp+eoe6JI+hgxG9QraBGW127K6rbRNe1oDzUANVk6S/VPDak46EWOBzbnY/J/j9Y+u74wSDBQDuM&#10;FGlBoic+OLTWA8r86fSdLSHpsYM0N8C0z/SV2u5B008WKb1piNrzO2N033DCgF3YmVxsjTjWg+z6&#10;t5rBb8jB6QA01Kb1gHAYCNBBpeezMp4KhckZaJ2nsERhbZanszkMgF1CynF7Z6x7zXWLfFBhA9IH&#10;eHJ8sC6mjimBvpaCbYWUYWD2u4006EjAJtvwnNDtZZpUPllpvy0ixhlgCf/wa55vkP1rkU3zdD0t&#10;Jtv54maSb/PrSXGTLiZpVqyLeZoX+f32myeY5WUjGOPqQSg+WjDL/07iUzNE8wQTor7CxfX0Omp0&#10;yd5eFpmG509FtsJBR0rRVnhxTiKlV/aVYlA2KR0RMsbJz/SDIHAG4zecSvCBlz6awA27IRpuNvpr&#10;p9kzOMNo0A00husEgkabLxj10JoVtp8PxHCM5BsF7vJ9PAZmDHZjQBSFrRV2GMVw42K/Hzoj9g0g&#10;R/8qfQcOrEXwhrdqZAHU/QDaLRRxuhp8P1+OQ9aPC2z1HQAA//8DAFBLAwQUAAYACAAAACEArKPJ&#10;gN8AAAALAQAADwAAAGRycy9kb3ducmV2LnhtbEyPQU/DMAyF70j8h8iTuCCWUsa0lqYTbHCDw8a0&#10;s9dkbUXjVE26dv8e9wQnP9tPz5+z9WgbcTGdrx0peJxHIAwVTtdUKjh8fzysQPiApLFxZBRcjYd1&#10;fnuTYardQDtz2YdScAj5FBVUIbSplL6ojEU/d60h3p1dZzFw25VSdzhwuG1kHEVLabEmvlBhazaV&#10;KX72vVWw3Hb9sKPN/fbw/olfbRkf365Hpe5m4+sLiGDG8GeGCZ/RIWemk+tJe9EoeH5aJWxlMdXJ&#10;EC1iVieeJIsEZJ7J/z/kvwAAAP//AwBQSwECLQAUAAYACAAAACEA5JnDwPsAAADhAQAAEwAAAAAA&#10;AAAAAAAAAAAAAAAAW0NvbnRlbnRfVHlwZXNdLnhtbFBLAQItABQABgAIAAAAIQAjsmrh1wAAAJQB&#10;AAALAAAAAAAAAAAAAAAAACwBAABfcmVscy8ucmVsc1BLAQItABQABgAIAAAAIQC1VgqVfQIAAAgF&#10;AAAOAAAAAAAAAAAAAAAAACwCAABkcnMvZTJvRG9jLnhtbFBLAQItABQABgAIAAAAIQCso8mA3wAA&#10;AAsBAAAPAAAAAAAAAAAAAAAAANUEAABkcnMvZG93bnJldi54bWxQSwUGAAAAAAQABADzAAAA4QUA&#10;AAAA&#10;" stroked="f">
                <v:textbox inset="0,0,0,0">
                  <w:txbxContent>
                    <w:p w14:paraId="496B4539" w14:textId="77777777" w:rsidR="00113AA7" w:rsidRDefault="00113AA7" w:rsidP="00F4547D">
                      <w:pPr>
                        <w:rPr>
                          <w:sz w:val="16"/>
                          <w:szCs w:val="16"/>
                        </w:rPr>
                      </w:pPr>
                      <w:r>
                        <w:rPr>
                          <w:noProof/>
                        </w:rPr>
                        <w:drawing>
                          <wp:inline distT="0" distB="0" distL="0" distR="0" wp14:anchorId="6F3FE0AB" wp14:editId="009AFBFB">
                            <wp:extent cx="3108960" cy="245940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08960" cy="2459409"/>
                                    </a:xfrm>
                                    <a:prstGeom prst="rect">
                                      <a:avLst/>
                                    </a:prstGeom>
                                  </pic:spPr>
                                </pic:pic>
                              </a:graphicData>
                            </a:graphic>
                          </wp:inline>
                        </w:drawing>
                      </w:r>
                    </w:p>
                    <w:p w14:paraId="334B6A75" w14:textId="1867F1FD" w:rsidR="00113AA7" w:rsidRPr="000E47C3" w:rsidRDefault="00113AA7" w:rsidP="00F4547D">
                      <w:pPr>
                        <w:pStyle w:val="Caption"/>
                        <w:rPr>
                          <w:color w:val="000000" w:themeColor="text1"/>
                          <w:sz w:val="16"/>
                          <w:szCs w:val="16"/>
                        </w:rPr>
                      </w:pPr>
                      <w:bookmarkStart w:id="80" w:name="_Ref41137698"/>
                      <w:r>
                        <w:t xml:space="preserve">Figure </w:t>
                      </w:r>
                      <w:bookmarkEnd w:id="80"/>
                      <w:proofErr w:type="gramStart"/>
                      <w:r>
                        <w:t xml:space="preserve">10  </w:t>
                      </w:r>
                      <w:r>
                        <w:rPr>
                          <w:color w:val="000000" w:themeColor="text1"/>
                          <w:sz w:val="16"/>
                          <w:szCs w:val="16"/>
                        </w:rPr>
                        <w:t>Sine</w:t>
                      </w:r>
                      <w:proofErr w:type="gramEnd"/>
                      <w:r>
                        <w:rPr>
                          <w:color w:val="000000" w:themeColor="text1"/>
                          <w:sz w:val="16"/>
                          <w:szCs w:val="16"/>
                        </w:rPr>
                        <w:t xml:space="preserve"> wave drive.  A first and last half period sine drive rapidly dumps and extracts energy from the mode. To maintain the mode amplitude a resonant drive is applied. The plot describes a Q=10 system, the analytic result perfectly matches the numeric solution for the differential equation. The black line illustrates the amplitude of the first and last pulse for a dissipation free system, the dashed lines illustrate the drive forces needed to add and remove the energy from the mode.</w:t>
                      </w:r>
                    </w:p>
                  </w:txbxContent>
                </v:textbox>
                <w10:wrap type="square" anchorx="margin"/>
              </v:shape>
            </w:pict>
          </mc:Fallback>
        </mc:AlternateContent>
      </w:r>
      <w:r w:rsidR="006029F4">
        <w:rPr>
          <w:color w:val="000000" w:themeColor="text1"/>
        </w:rPr>
        <w:t xml:space="preserve">During the steady state the amplitud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08"/>
        <w:gridCol w:w="910"/>
      </w:tblGrid>
      <w:tr w:rsidR="006029F4" w:rsidRPr="00A8578F" w14:paraId="791E7A5B" w14:textId="77777777" w:rsidTr="00712A20">
        <w:tc>
          <w:tcPr>
            <w:tcW w:w="304" w:type="pct"/>
            <w:vAlign w:val="center"/>
          </w:tcPr>
          <w:p w14:paraId="68768F0D" w14:textId="77777777" w:rsidR="006029F4" w:rsidRPr="00A8578F" w:rsidRDefault="006029F4" w:rsidP="00712A20">
            <w:pPr>
              <w:spacing w:beforeLines="60" w:before="144" w:afterLines="60" w:after="144" w:line="480" w:lineRule="auto"/>
              <w:ind w:firstLine="360"/>
              <w:jc w:val="center"/>
            </w:pPr>
          </w:p>
        </w:tc>
        <w:tc>
          <w:tcPr>
            <w:tcW w:w="4254" w:type="pct"/>
            <w:vAlign w:val="center"/>
          </w:tcPr>
          <w:p w14:paraId="275ADF7C" w14:textId="66A35FAD" w:rsidR="006029F4" w:rsidRPr="00A8578F" w:rsidRDefault="006029F4" w:rsidP="006029F4">
            <w:pPr>
              <w:spacing w:beforeLines="60" w:before="144" w:afterLines="60" w:after="144" w:line="480" w:lineRule="auto"/>
              <w:jc w:val="center"/>
            </w:pPr>
            <m:oMath>
              <m:r>
                <w:rPr>
                  <w:rFonts w:ascii="Cambria Math" w:hAnsi="Cambria Math"/>
                  <w:sz w:val="16"/>
                  <w:szCs w:val="16"/>
                </w:rPr>
                <m:t>x</m:t>
              </m:r>
              <m:d>
                <m:dPr>
                  <m:ctrlPr>
                    <w:rPr>
                      <w:rFonts w:ascii="Cambria Math" w:hAnsi="Cambria Math"/>
                      <w:i/>
                      <w:sz w:val="16"/>
                      <w:szCs w:val="16"/>
                    </w:rPr>
                  </m:ctrlPr>
                </m:dPr>
                <m:e>
                  <m:r>
                    <w:rPr>
                      <w:rFonts w:ascii="Cambria Math" w:hAnsi="Cambria Math"/>
                      <w:sz w:val="16"/>
                      <w:szCs w:val="16"/>
                    </w:rPr>
                    <m:t>t→t-</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t</m:t>
                      </m:r>
                    </m:sub>
                  </m:sSub>
                </m:e>
              </m:d>
              <m:r>
                <w:rPr>
                  <w:rFonts w:ascii="Cambria Math" w:hAnsi="Cambria Math"/>
                  <w:sz w:val="16"/>
                  <w:szCs w:val="16"/>
                </w:rPr>
                <m:t>=Q</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0</m:t>
                      </m:r>
                    </m:sub>
                  </m:sSub>
                </m:num>
                <m:den>
                  <m:r>
                    <w:rPr>
                      <w:rFonts w:ascii="Cambria Math" w:hAnsi="Cambria Math"/>
                      <w:sz w:val="16"/>
                      <w:szCs w:val="16"/>
                    </w:rPr>
                    <m:t>k</m:t>
                  </m:r>
                </m:den>
              </m:f>
              <m:func>
                <m:funcPr>
                  <m:ctrlPr>
                    <w:rPr>
                      <w:rFonts w:ascii="Cambria Math" w:hAnsi="Cambria Math"/>
                      <w:i/>
                      <w:sz w:val="16"/>
                      <w:szCs w:val="16"/>
                    </w:rPr>
                  </m:ctrlPr>
                </m:funcPr>
                <m:fName>
                  <m:r>
                    <m:rPr>
                      <m:sty m:val="p"/>
                    </m:rPr>
                    <w:rPr>
                      <w:rFonts w:ascii="Cambria Math" w:hAnsi="Cambria Math"/>
                      <w:sz w:val="16"/>
                      <w:szCs w:val="16"/>
                    </w:rPr>
                    <m:t>cos</m:t>
                  </m:r>
                </m:fName>
                <m:e>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r</m:t>
                          </m:r>
                        </m:sub>
                      </m:sSub>
                      <m:r>
                        <w:rPr>
                          <w:rFonts w:ascii="Cambria Math" w:hAnsi="Cambria Math"/>
                          <w:sz w:val="16"/>
                          <w:szCs w:val="16"/>
                        </w:rPr>
                        <m:t>t</m:t>
                      </m:r>
                    </m:e>
                  </m:d>
                </m:e>
              </m:func>
            </m:oMath>
            <w:r>
              <w:rPr>
                <w:sz w:val="16"/>
                <w:szCs w:val="16"/>
              </w:rPr>
              <w:t>,</w:t>
            </w:r>
          </w:p>
        </w:tc>
        <w:tc>
          <w:tcPr>
            <w:tcW w:w="443" w:type="pct"/>
            <w:vAlign w:val="center"/>
          </w:tcPr>
          <w:p w14:paraId="643C51E4" w14:textId="76C3F808" w:rsidR="006029F4" w:rsidRPr="00A8578F" w:rsidRDefault="006029F4" w:rsidP="00A779A3">
            <w:pPr>
              <w:spacing w:beforeLines="60" w:before="144" w:afterLines="60" w:after="144" w:line="480" w:lineRule="auto"/>
              <w:ind w:firstLine="360"/>
              <w:jc w:val="center"/>
            </w:pPr>
            <w:r w:rsidRPr="00A8578F">
              <w:t>(</w:t>
            </w:r>
            <w:r w:rsidR="0051409E">
              <w:t>14</w:t>
            </w:r>
            <w:r w:rsidRPr="00A8578F">
              <w:t>)</w:t>
            </w:r>
          </w:p>
        </w:tc>
      </w:tr>
    </w:tbl>
    <w:p w14:paraId="778C9D2C" w14:textId="43B3A29C" w:rsidR="006029F4" w:rsidRDefault="003C3AAF" w:rsidP="00215BA5">
      <w:pPr>
        <w:jc w:val="both"/>
        <w:rPr>
          <w:color w:val="000000" w:themeColor="text1"/>
        </w:rPr>
      </w:pPr>
      <w:r>
        <w:rPr>
          <w:noProof/>
        </w:rPr>
        <w:lastRenderedPageBreak/>
        <mc:AlternateContent>
          <mc:Choice Requires="wps">
            <w:drawing>
              <wp:anchor distT="0" distB="0" distL="114300" distR="114300" simplePos="0" relativeHeight="251661312" behindDoc="1" locked="0" layoutInCell="1" allowOverlap="1" wp14:anchorId="71EF6CA3" wp14:editId="7C4FCE80">
                <wp:simplePos x="0" y="0"/>
                <wp:positionH relativeFrom="column">
                  <wp:align>right</wp:align>
                </wp:positionH>
                <wp:positionV relativeFrom="paragraph">
                  <wp:posOffset>422332</wp:posOffset>
                </wp:positionV>
                <wp:extent cx="3200400" cy="4082415"/>
                <wp:effectExtent l="0" t="0" r="0" b="0"/>
                <wp:wrapTight wrapText="bothSides">
                  <wp:wrapPolygon edited="0">
                    <wp:start x="0" y="0"/>
                    <wp:lineTo x="0" y="21469"/>
                    <wp:lineTo x="21471" y="21469"/>
                    <wp:lineTo x="21471" y="0"/>
                    <wp:lineTo x="0" y="0"/>
                  </wp:wrapPolygon>
                </wp:wrapTight>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4082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BACA4B" w14:textId="79BA142D" w:rsidR="00113AA7" w:rsidRDefault="00113AA7" w:rsidP="007C21D1">
                            <w:pPr>
                              <w:rPr>
                                <w:sz w:val="16"/>
                                <w:szCs w:val="16"/>
                              </w:rPr>
                            </w:pPr>
                            <w:r>
                              <w:rPr>
                                <w:noProof/>
                              </w:rPr>
                              <w:drawing>
                                <wp:inline distT="0" distB="0" distL="0" distR="0" wp14:anchorId="72A50685" wp14:editId="21307793">
                                  <wp:extent cx="3200400" cy="25819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0400" cy="2581910"/>
                                          </a:xfrm>
                                          <a:prstGeom prst="rect">
                                            <a:avLst/>
                                          </a:prstGeom>
                                        </pic:spPr>
                                      </pic:pic>
                                    </a:graphicData>
                                  </a:graphic>
                                </wp:inline>
                              </w:drawing>
                            </w:r>
                          </w:p>
                          <w:p w14:paraId="37EF6501" w14:textId="2102164C" w:rsidR="00113AA7" w:rsidRPr="000E47C3" w:rsidRDefault="00113AA7" w:rsidP="007C21D1">
                            <w:pPr>
                              <w:pStyle w:val="Caption"/>
                              <w:rPr>
                                <w:color w:val="000000" w:themeColor="text1"/>
                                <w:sz w:val="16"/>
                                <w:szCs w:val="16"/>
                              </w:rPr>
                            </w:pPr>
                            <w:bookmarkStart w:id="81" w:name="_Ref41138336"/>
                            <w:r>
                              <w:t xml:space="preserve">Figure </w:t>
                            </w:r>
                            <w:bookmarkEnd w:id="81"/>
                            <w:proofErr w:type="gramStart"/>
                            <w:r>
                              <w:t xml:space="preserve">11  </w:t>
                            </w:r>
                            <w:r>
                              <w:rPr>
                                <w:color w:val="000000" w:themeColor="text1"/>
                                <w:sz w:val="16"/>
                                <w:szCs w:val="16"/>
                              </w:rPr>
                              <w:t>Normalized</w:t>
                            </w:r>
                            <w:proofErr w:type="gramEnd"/>
                            <w:r>
                              <w:rPr>
                                <w:color w:val="000000" w:themeColor="text1"/>
                                <w:sz w:val="16"/>
                                <w:szCs w:val="16"/>
                              </w:rPr>
                              <w:t xml:space="preserve"> drive forces depending on drive method as a function of the Quality factor.  In each case the response amplitude is normalized to </w:t>
                            </w:r>
                            <m:oMath>
                              <m:sSub>
                                <m:sSubPr>
                                  <m:ctrlPr>
                                    <w:rPr>
                                      <w:rFonts w:ascii="Cambria Math" w:hAnsi="Cambria Math"/>
                                      <w:color w:val="000000" w:themeColor="text1"/>
                                      <w:sz w:val="16"/>
                                      <w:szCs w:val="16"/>
                                    </w:rPr>
                                  </m:ctrlPr>
                                </m:sSubPr>
                                <m:e>
                                  <m:r>
                                    <w:rPr>
                                      <w:rFonts w:ascii="Cambria Math" w:hAnsi="Cambria Math"/>
                                      <w:color w:val="000000" w:themeColor="text1"/>
                                      <w:sz w:val="16"/>
                                      <w:szCs w:val="16"/>
                                    </w:rPr>
                                    <m:t>x</m:t>
                                  </m:r>
                                </m:e>
                                <m:sub>
                                  <m:r>
                                    <w:rPr>
                                      <w:rFonts w:ascii="Cambria Math" w:hAnsi="Cambria Math"/>
                                      <w:color w:val="000000" w:themeColor="text1"/>
                                      <w:sz w:val="16"/>
                                      <w:szCs w:val="16"/>
                                    </w:rPr>
                                    <m:t>0</m:t>
                                  </m:r>
                                </m:sub>
                              </m:sSub>
                              <m:r>
                                <w:rPr>
                                  <w:rFonts w:ascii="Cambria Math" w:hAnsi="Cambria Math"/>
                                  <w:color w:val="000000" w:themeColor="text1"/>
                                  <w:sz w:val="16"/>
                                  <w:szCs w:val="16"/>
                                </w:rPr>
                                <m:t>=</m:t>
                              </m:r>
                              <m:f>
                                <m:fPr>
                                  <m:ctrlPr>
                                    <w:rPr>
                                      <w:rFonts w:ascii="Cambria Math" w:hAnsi="Cambria Math"/>
                                      <w:color w:val="000000" w:themeColor="text1"/>
                                      <w:sz w:val="16"/>
                                      <w:szCs w:val="16"/>
                                    </w:rPr>
                                  </m:ctrlPr>
                                </m:fPr>
                                <m:num>
                                  <m:sSub>
                                    <m:sSubPr>
                                      <m:ctrlPr>
                                        <w:rPr>
                                          <w:rFonts w:ascii="Cambria Math" w:hAnsi="Cambria Math"/>
                                          <w:color w:val="000000" w:themeColor="text1"/>
                                          <w:sz w:val="16"/>
                                          <w:szCs w:val="16"/>
                                        </w:rPr>
                                      </m:ctrlPr>
                                    </m:sSubPr>
                                    <m:e>
                                      <m:r>
                                        <w:rPr>
                                          <w:rFonts w:ascii="Cambria Math" w:hAnsi="Cambria Math"/>
                                          <w:color w:val="000000" w:themeColor="text1"/>
                                          <w:sz w:val="16"/>
                                          <w:szCs w:val="16"/>
                                        </w:rPr>
                                        <m:t>F</m:t>
                                      </m:r>
                                    </m:e>
                                    <m:sub>
                                      <m:r>
                                        <w:rPr>
                                          <w:rFonts w:ascii="Cambria Math" w:hAnsi="Cambria Math"/>
                                          <w:color w:val="000000" w:themeColor="text1"/>
                                          <w:sz w:val="16"/>
                                          <w:szCs w:val="16"/>
                                        </w:rPr>
                                        <m:t>0</m:t>
                                      </m:r>
                                    </m:sub>
                                  </m:sSub>
                                </m:num>
                                <m:den>
                                  <m:r>
                                    <w:rPr>
                                      <w:rFonts w:ascii="Cambria Math" w:hAnsi="Cambria Math"/>
                                      <w:color w:val="000000" w:themeColor="text1"/>
                                      <w:sz w:val="16"/>
                                      <w:szCs w:val="16"/>
                                    </w:rPr>
                                    <m:t>k</m:t>
                                  </m:r>
                                </m:den>
                              </m:f>
                            </m:oMath>
                            <w:r>
                              <w:rPr>
                                <w:rFonts w:eastAsiaTheme="minorEastAsia"/>
                                <w:color w:val="000000" w:themeColor="text1"/>
                                <w:sz w:val="16"/>
                                <w:szCs w:val="16"/>
                              </w:rPr>
                              <w:t xml:space="preserve">. The yellow and light blue trace illustrate the drive force needed to maintain the amplitude of the resonant system for a unipolar square wave and resonant sine wave drive respectively. As would be expected these fall off with increasing Q as the need to “top off” vanishes. The step up and step-down amplitude converge at 0.5 for the step drive and at </w:t>
                            </w:r>
                            <w:r w:rsidRPr="00B64783">
                              <w:rPr>
                                <w:rFonts w:eastAsiaTheme="minorEastAsia"/>
                                <w:color w:val="000000" w:themeColor="text1"/>
                              </w:rPr>
                              <w:t xml:space="preserve"> </w:t>
                            </w:r>
                            <m:oMath>
                              <m:f>
                                <m:fPr>
                                  <m:ctrlPr>
                                    <w:rPr>
                                      <w:rFonts w:ascii="Cambria Math" w:eastAsiaTheme="minorEastAsia" w:hAnsi="Cambria Math"/>
                                      <w:color w:val="000000" w:themeColor="text1"/>
                                    </w:rPr>
                                  </m:ctrlPr>
                                </m:fPr>
                                <m:num>
                                  <m:r>
                                    <w:rPr>
                                      <w:rFonts w:ascii="Cambria Math" w:eastAsiaTheme="minorEastAsia" w:hAnsi="Cambria Math"/>
                                      <w:color w:val="000000" w:themeColor="text1"/>
                                    </w:rPr>
                                    <m:t>2</m:t>
                                  </m:r>
                                </m:num>
                                <m:den>
                                  <m:r>
                                    <w:rPr>
                                      <w:rFonts w:ascii="Cambria Math" w:eastAsiaTheme="minorEastAsia" w:hAnsi="Cambria Math"/>
                                      <w:color w:val="000000" w:themeColor="text1"/>
                                    </w:rPr>
                                    <m:t>π</m:t>
                                  </m:r>
                                </m:den>
                              </m:f>
                              <m:r>
                                <w:rPr>
                                  <w:rFonts w:ascii="Cambria Math" w:eastAsiaTheme="minorEastAsia" w:hAnsi="Cambria Math"/>
                                  <w:color w:val="000000" w:themeColor="text1"/>
                                </w:rPr>
                                <m:t xml:space="preserve">  </m:t>
                              </m:r>
                            </m:oMath>
                            <w:r>
                              <w:rPr>
                                <w:rFonts w:eastAsiaTheme="minorEastAsia"/>
                                <w:color w:val="000000" w:themeColor="text1"/>
                                <w:sz w:val="16"/>
                                <w:szCs w:val="16"/>
                              </w:rPr>
                              <w:t xml:space="preserve">for the sine drive. In both cases the step-down force vanishes for low Q as all the energy in the mode is removed by dissipation and no breaking force is needed. The solid vertical black line corresponds to Q = 10, for which system the full responses are </w:t>
                            </w:r>
                            <w:r w:rsidRPr="007C0222">
                              <w:rPr>
                                <w:rFonts w:eastAsiaTheme="minorEastAsia"/>
                                <w:color w:val="000000" w:themeColor="text1"/>
                                <w:sz w:val="16"/>
                                <w:szCs w:val="16"/>
                              </w:rPr>
                              <w:t>illustrated in figures 9 and 10.</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EF6CA3" id="Text Box 31" o:spid="_x0000_s1042" type="#_x0000_t202" style="position:absolute;left:0;text-align:left;margin-left:200.8pt;margin-top:33.25pt;width:252pt;height:321.45pt;z-index:-25165516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IC34CAAAKBQAADgAAAGRycy9lMm9Eb2MueG1srFTbbtwgEH2v1H9AvG9sb7zJ2oo3yqVbVUov&#10;UtIPYAGvUTFQYNdOq/57B1hvk16kqqof8ADDYWbOGS4ux16iPbdOaNXg4iTHiCuqmVDbBn98WM+W&#10;GDlPFCNSK97gR+7w5erli4vB1HyuOy0ZtwhAlKsH0+DOe1NnmaMd74k70YYr2Gy17YmHqd1mzJIB&#10;0HuZzfP8LBu0ZcZqyp2D1du0iVcRv2059e/b1nGPZIMhNh9HG8dNGLPVBam3lphO0EMY5B+i6IlQ&#10;cOkR6pZ4gnZW/ALVC2q1060/obrPdNsKymMOkE2R/5TNfUcMj7lAcZw5lsn9P1j6bv/BIsEafFpg&#10;pEgPHD3w0aNrPSJYgvoMxtXgdm/A0Y+wDjzHXJ250/STQ0rfdERt+ZW1eug4YRBfPJk9OZpwXADZ&#10;DG81g3vIzusINLa2D8WDciBAB54ej9yEWCgsngLbZQ5bFPbKfDkvi0WILiP1dNxY519z3aNgNNgC&#10;+RGe7O+cT66TS7jNaSnYWkgZJ3a7uZEW7QkIZR2/A/ozN6mCs9LhWEJMKxAl3BH2QryR+K9VMS/z&#10;63k1W58tz2flulzMqvN8OcuL6ro6y8uqvF1/CwEWZd0Jxri6E4pPIizKvyP50A5JPlGGaGhwtZgv&#10;Ekd/TDKP3++S7IWHnpSib/Dy6ETqwOwrxSBtUnsiZLKz5+FHQqAG0z9WJeogUJ9E4MfNGCVXlJO+&#10;Npo9gjKsBt6AY3hQwOi0/YLRAM3ZYPd5RyzHSL5RoK7QyZNhJ2MzGURRONpgj1Eyb3zq+J2xYtsB&#10;ctKv0legwFZEbQSppigg9DCBhotJHB6H0NFP59HrxxO2+g4AAP//AwBQSwMEFAAGAAgAAAAhALsk&#10;ePjcAAAABwEAAA8AAABkcnMvZG93bnJldi54bWxMj8FOwzAMhu9IvENkJC6IJUxbgdJ0gg1ucNiY&#10;ds4a01Y0TpWka/f2mBMc7f/X58/FanKdOGGIrScNdzMFAqnytqVaw/7z7fYBREyGrOk8oYYzRliV&#10;lxeFya0faYunXaoFQyjmRkOTUp9LGasGnYkz3yNx9uWDM4nHUEsbzMhw18m5Upl0piW+0Jge1w1W&#10;37vBacg2YRi3tL7Z7F/fzUdfzw8v54PW11fT8xOIhFP6K8OvPqtDyU5HP5CNotPAjyQmZUsQnC7V&#10;ghdHDffqcQGyLOR///IHAAD//wMAUEsBAi0AFAAGAAgAAAAhAOSZw8D7AAAA4QEAABMAAAAAAAAA&#10;AAAAAAAAAAAAAFtDb250ZW50X1R5cGVzXS54bWxQSwECLQAUAAYACAAAACEAI7Jq4dcAAACUAQAA&#10;CwAAAAAAAAAAAAAAAAAsAQAAX3JlbHMvLnJlbHNQSwECLQAUAAYACAAAACEA+maIC34CAAAKBQAA&#10;DgAAAAAAAAAAAAAAAAAsAgAAZHJzL2Uyb0RvYy54bWxQSwECLQAUAAYACAAAACEAuyR4+NwAAAAH&#10;AQAADwAAAAAAAAAAAAAAAADWBAAAZHJzL2Rvd25yZXYueG1sUEsFBgAAAAAEAAQA8wAAAN8FAAAA&#10;AA==&#10;" stroked="f">
                <v:textbox inset="0,0,0,0">
                  <w:txbxContent>
                    <w:p w14:paraId="2BBACA4B" w14:textId="79BA142D" w:rsidR="00113AA7" w:rsidRDefault="00113AA7" w:rsidP="007C21D1">
                      <w:pPr>
                        <w:rPr>
                          <w:sz w:val="16"/>
                          <w:szCs w:val="16"/>
                        </w:rPr>
                      </w:pPr>
                      <w:r>
                        <w:rPr>
                          <w:noProof/>
                        </w:rPr>
                        <w:drawing>
                          <wp:inline distT="0" distB="0" distL="0" distR="0" wp14:anchorId="72A50685" wp14:editId="21307793">
                            <wp:extent cx="3200400" cy="25819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0400" cy="2581910"/>
                                    </a:xfrm>
                                    <a:prstGeom prst="rect">
                                      <a:avLst/>
                                    </a:prstGeom>
                                  </pic:spPr>
                                </pic:pic>
                              </a:graphicData>
                            </a:graphic>
                          </wp:inline>
                        </w:drawing>
                      </w:r>
                    </w:p>
                    <w:p w14:paraId="37EF6501" w14:textId="2102164C" w:rsidR="00113AA7" w:rsidRPr="000E47C3" w:rsidRDefault="00113AA7" w:rsidP="007C21D1">
                      <w:pPr>
                        <w:pStyle w:val="Caption"/>
                        <w:rPr>
                          <w:color w:val="000000" w:themeColor="text1"/>
                          <w:sz w:val="16"/>
                          <w:szCs w:val="16"/>
                        </w:rPr>
                      </w:pPr>
                      <w:bookmarkStart w:id="82" w:name="_Ref41138336"/>
                      <w:r>
                        <w:t xml:space="preserve">Figure </w:t>
                      </w:r>
                      <w:bookmarkEnd w:id="82"/>
                      <w:proofErr w:type="gramStart"/>
                      <w:r>
                        <w:t xml:space="preserve">11  </w:t>
                      </w:r>
                      <w:r>
                        <w:rPr>
                          <w:color w:val="000000" w:themeColor="text1"/>
                          <w:sz w:val="16"/>
                          <w:szCs w:val="16"/>
                        </w:rPr>
                        <w:t>Normalized</w:t>
                      </w:r>
                      <w:proofErr w:type="gramEnd"/>
                      <w:r>
                        <w:rPr>
                          <w:color w:val="000000" w:themeColor="text1"/>
                          <w:sz w:val="16"/>
                          <w:szCs w:val="16"/>
                        </w:rPr>
                        <w:t xml:space="preserve"> drive forces depending on drive method as a function of the Quality factor.  In each case the response amplitude is normalized to </w:t>
                      </w:r>
                      <m:oMath>
                        <m:sSub>
                          <m:sSubPr>
                            <m:ctrlPr>
                              <w:rPr>
                                <w:rFonts w:ascii="Cambria Math" w:hAnsi="Cambria Math"/>
                                <w:color w:val="000000" w:themeColor="text1"/>
                                <w:sz w:val="16"/>
                                <w:szCs w:val="16"/>
                              </w:rPr>
                            </m:ctrlPr>
                          </m:sSubPr>
                          <m:e>
                            <m:r>
                              <w:rPr>
                                <w:rFonts w:ascii="Cambria Math" w:hAnsi="Cambria Math"/>
                                <w:color w:val="000000" w:themeColor="text1"/>
                                <w:sz w:val="16"/>
                                <w:szCs w:val="16"/>
                              </w:rPr>
                              <m:t>x</m:t>
                            </m:r>
                          </m:e>
                          <m:sub>
                            <m:r>
                              <w:rPr>
                                <w:rFonts w:ascii="Cambria Math" w:hAnsi="Cambria Math"/>
                                <w:color w:val="000000" w:themeColor="text1"/>
                                <w:sz w:val="16"/>
                                <w:szCs w:val="16"/>
                              </w:rPr>
                              <m:t>0</m:t>
                            </m:r>
                          </m:sub>
                        </m:sSub>
                        <m:r>
                          <w:rPr>
                            <w:rFonts w:ascii="Cambria Math" w:hAnsi="Cambria Math"/>
                            <w:color w:val="000000" w:themeColor="text1"/>
                            <w:sz w:val="16"/>
                            <w:szCs w:val="16"/>
                          </w:rPr>
                          <m:t>=</m:t>
                        </m:r>
                        <m:f>
                          <m:fPr>
                            <m:ctrlPr>
                              <w:rPr>
                                <w:rFonts w:ascii="Cambria Math" w:hAnsi="Cambria Math"/>
                                <w:color w:val="000000" w:themeColor="text1"/>
                                <w:sz w:val="16"/>
                                <w:szCs w:val="16"/>
                              </w:rPr>
                            </m:ctrlPr>
                          </m:fPr>
                          <m:num>
                            <m:sSub>
                              <m:sSubPr>
                                <m:ctrlPr>
                                  <w:rPr>
                                    <w:rFonts w:ascii="Cambria Math" w:hAnsi="Cambria Math"/>
                                    <w:color w:val="000000" w:themeColor="text1"/>
                                    <w:sz w:val="16"/>
                                    <w:szCs w:val="16"/>
                                  </w:rPr>
                                </m:ctrlPr>
                              </m:sSubPr>
                              <m:e>
                                <m:r>
                                  <w:rPr>
                                    <w:rFonts w:ascii="Cambria Math" w:hAnsi="Cambria Math"/>
                                    <w:color w:val="000000" w:themeColor="text1"/>
                                    <w:sz w:val="16"/>
                                    <w:szCs w:val="16"/>
                                  </w:rPr>
                                  <m:t>F</m:t>
                                </m:r>
                              </m:e>
                              <m:sub>
                                <m:r>
                                  <w:rPr>
                                    <w:rFonts w:ascii="Cambria Math" w:hAnsi="Cambria Math"/>
                                    <w:color w:val="000000" w:themeColor="text1"/>
                                    <w:sz w:val="16"/>
                                    <w:szCs w:val="16"/>
                                  </w:rPr>
                                  <m:t>0</m:t>
                                </m:r>
                              </m:sub>
                            </m:sSub>
                          </m:num>
                          <m:den>
                            <m:r>
                              <w:rPr>
                                <w:rFonts w:ascii="Cambria Math" w:hAnsi="Cambria Math"/>
                                <w:color w:val="000000" w:themeColor="text1"/>
                                <w:sz w:val="16"/>
                                <w:szCs w:val="16"/>
                              </w:rPr>
                              <m:t>k</m:t>
                            </m:r>
                          </m:den>
                        </m:f>
                      </m:oMath>
                      <w:r>
                        <w:rPr>
                          <w:rFonts w:eastAsiaTheme="minorEastAsia"/>
                          <w:color w:val="000000" w:themeColor="text1"/>
                          <w:sz w:val="16"/>
                          <w:szCs w:val="16"/>
                        </w:rPr>
                        <w:t xml:space="preserve">. The yellow and light blue trace illustrate the drive force needed to maintain the amplitude of the resonant system for a unipolar square wave and resonant sine wave drive respectively. As would be expected these fall off with increasing Q as the need to “top off” vanishes. The step up and step-down amplitude converge at 0.5 for the step drive and at </w:t>
                      </w:r>
                      <w:r w:rsidRPr="00B64783">
                        <w:rPr>
                          <w:rFonts w:eastAsiaTheme="minorEastAsia"/>
                          <w:color w:val="000000" w:themeColor="text1"/>
                        </w:rPr>
                        <w:t xml:space="preserve"> </w:t>
                      </w:r>
                      <m:oMath>
                        <m:f>
                          <m:fPr>
                            <m:ctrlPr>
                              <w:rPr>
                                <w:rFonts w:ascii="Cambria Math" w:eastAsiaTheme="minorEastAsia" w:hAnsi="Cambria Math"/>
                                <w:color w:val="000000" w:themeColor="text1"/>
                              </w:rPr>
                            </m:ctrlPr>
                          </m:fPr>
                          <m:num>
                            <m:r>
                              <w:rPr>
                                <w:rFonts w:ascii="Cambria Math" w:eastAsiaTheme="minorEastAsia" w:hAnsi="Cambria Math"/>
                                <w:color w:val="000000" w:themeColor="text1"/>
                              </w:rPr>
                              <m:t>2</m:t>
                            </m:r>
                          </m:num>
                          <m:den>
                            <m:r>
                              <w:rPr>
                                <w:rFonts w:ascii="Cambria Math" w:eastAsiaTheme="minorEastAsia" w:hAnsi="Cambria Math"/>
                                <w:color w:val="000000" w:themeColor="text1"/>
                              </w:rPr>
                              <m:t>π</m:t>
                            </m:r>
                          </m:den>
                        </m:f>
                        <m:r>
                          <w:rPr>
                            <w:rFonts w:ascii="Cambria Math" w:eastAsiaTheme="minorEastAsia" w:hAnsi="Cambria Math"/>
                            <w:color w:val="000000" w:themeColor="text1"/>
                          </w:rPr>
                          <m:t xml:space="preserve">  </m:t>
                        </m:r>
                      </m:oMath>
                      <w:r>
                        <w:rPr>
                          <w:rFonts w:eastAsiaTheme="minorEastAsia"/>
                          <w:color w:val="000000" w:themeColor="text1"/>
                          <w:sz w:val="16"/>
                          <w:szCs w:val="16"/>
                        </w:rPr>
                        <w:t xml:space="preserve">for the sine drive. In both cases the step-down force vanishes for low Q as all the energy in the mode is removed by dissipation and no breaking force is needed. The solid vertical black line corresponds to Q = 10, for which system the full responses are </w:t>
                      </w:r>
                      <w:r w:rsidRPr="007C0222">
                        <w:rPr>
                          <w:rFonts w:eastAsiaTheme="minorEastAsia"/>
                          <w:color w:val="000000" w:themeColor="text1"/>
                          <w:sz w:val="16"/>
                          <w:szCs w:val="16"/>
                        </w:rPr>
                        <w:t>illustrated in figures 9 and 10.</w:t>
                      </w:r>
                    </w:p>
                  </w:txbxContent>
                </v:textbox>
                <w10:wrap type="tight"/>
              </v:shape>
            </w:pict>
          </mc:Fallback>
        </mc:AlternateContent>
      </w:r>
      <w:r w:rsidR="006029F4">
        <w:rPr>
          <w:color w:val="000000" w:themeColor="text1"/>
        </w:rPr>
        <w:t xml:space="preserve">with </w:t>
      </w:r>
      <m:oMath>
        <m:r>
          <w:rPr>
            <w:rFonts w:ascii="Cambria Math" w:hAnsi="Cambria Math"/>
            <w:sz w:val="18"/>
            <w:szCs w:val="18"/>
          </w:rPr>
          <m:t>t∈</m:t>
        </m:r>
        <m:d>
          <m:dPr>
            <m:begChr m:val="["/>
            <m:endChr m:val="]"/>
            <m:ctrlPr>
              <w:rPr>
                <w:rFonts w:ascii="Cambria Math" w:hAnsi="Cambria Math"/>
                <w:i/>
                <w:sz w:val="18"/>
                <w:szCs w:val="18"/>
              </w:rPr>
            </m:ctrlPr>
          </m:dPr>
          <m:e>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r</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0</m:t>
                </m:r>
              </m:sub>
            </m:sSub>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N+</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e>
            </m:d>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r</m:t>
                </m:r>
              </m:sub>
            </m:sSub>
          </m:e>
        </m:d>
        <m:r>
          <w:rPr>
            <w:rFonts w:ascii="Cambria Math" w:hAnsi="Cambria Math"/>
            <w:sz w:val="18"/>
            <w:szCs w:val="18"/>
          </w:rPr>
          <m:t xml:space="preserve"> </m:t>
        </m:r>
      </m:oMath>
      <w:r w:rsidR="006029F4">
        <w:rPr>
          <w:color w:val="000000" w:themeColor="text1"/>
        </w:rPr>
        <w:t xml:space="preserve">and the harmonic forcing is simply </w:t>
      </w:r>
    </w:p>
    <w:tbl>
      <w:tblPr>
        <w:tblStyle w:val="TableGrid"/>
        <w:tblW w:w="531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188"/>
        <w:gridCol w:w="943"/>
      </w:tblGrid>
      <w:tr w:rsidR="006029F4" w:rsidRPr="00A8578F" w14:paraId="3614331B" w14:textId="77777777" w:rsidTr="005D208C">
        <w:tc>
          <w:tcPr>
            <w:tcW w:w="207" w:type="pct"/>
          </w:tcPr>
          <w:p w14:paraId="520C5393" w14:textId="77777777" w:rsidR="006029F4" w:rsidRPr="00A8578F" w:rsidRDefault="006029F4" w:rsidP="00712A20">
            <w:pPr>
              <w:spacing w:beforeLines="60" w:before="144" w:afterLines="60" w:after="144" w:line="480" w:lineRule="auto"/>
              <w:ind w:firstLine="360"/>
              <w:jc w:val="center"/>
              <w:rPr>
                <w:rFonts w:eastAsia="Calibri"/>
                <w:i/>
              </w:rPr>
            </w:pPr>
          </w:p>
        </w:tc>
        <w:tc>
          <w:tcPr>
            <w:tcW w:w="3912" w:type="pct"/>
            <w:hideMark/>
          </w:tcPr>
          <w:p w14:paraId="3DEF0CAA" w14:textId="7DF4E91A" w:rsidR="006029F4" w:rsidRPr="005D208C" w:rsidRDefault="00113AA7" w:rsidP="005D208C">
            <w:pPr>
              <w:spacing w:beforeLines="60" w:before="144" w:afterLines="60" w:after="144" w:line="480" w:lineRule="auto"/>
              <w:ind w:left="-241" w:right="-241"/>
              <w:jc w:val="center"/>
              <w:rPr>
                <w:rFonts w:eastAsia="Calibri"/>
                <w:i/>
                <w:sz w:val="18"/>
                <w:szCs w:val="18"/>
              </w:rPr>
            </w:pPr>
            <m:oMathPara>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dr</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unc>
                  <m:funcPr>
                    <m:ctrlPr>
                      <w:rPr>
                        <w:rFonts w:ascii="Cambria Math" w:eastAsia="Calibri" w:hAnsi="Cambria Math"/>
                        <w:i/>
                        <w:sz w:val="18"/>
                        <w:szCs w:val="18"/>
                      </w:rPr>
                    </m:ctrlPr>
                  </m:funcPr>
                  <m:fName>
                    <m:f>
                      <m:fPr>
                        <m:ctrlPr>
                          <w:rPr>
                            <w:rFonts w:ascii="Cambria Math" w:eastAsia="Calibri" w:hAnsi="Cambria Math"/>
                            <w:sz w:val="18"/>
                            <w:szCs w:val="18"/>
                          </w:rPr>
                        </m:ctrlPr>
                      </m:fPr>
                      <m:num>
                        <m:sSub>
                          <m:sSubPr>
                            <m:ctrlPr>
                              <w:rPr>
                                <w:rFonts w:ascii="Cambria Math" w:eastAsia="Calibri" w:hAnsi="Cambria Math"/>
                                <w:i/>
                                <w:sz w:val="18"/>
                                <w:szCs w:val="18"/>
                              </w:rPr>
                            </m:ctrlPr>
                          </m:sSubPr>
                          <m:e>
                            <m:r>
                              <w:rPr>
                                <w:rFonts w:ascii="Cambria Math" w:eastAsia="Calibri" w:hAnsi="Cambria Math"/>
                                <w:sz w:val="18"/>
                                <w:szCs w:val="18"/>
                              </w:rPr>
                              <m:t>F</m:t>
                            </m:r>
                          </m:e>
                          <m:sub>
                            <m:r>
                              <w:rPr>
                                <w:rFonts w:ascii="Cambria Math" w:eastAsia="Calibri" w:hAnsi="Cambria Math"/>
                                <w:sz w:val="18"/>
                                <w:szCs w:val="18"/>
                              </w:rPr>
                              <m:t>0</m:t>
                            </m:r>
                          </m:sub>
                        </m:sSub>
                      </m:num>
                      <m:den>
                        <m:r>
                          <w:rPr>
                            <w:rFonts w:ascii="Cambria Math" w:eastAsia="Calibri" w:hAnsi="Cambria Math"/>
                            <w:sz w:val="18"/>
                            <w:szCs w:val="18"/>
                          </w:rPr>
                          <m:t>m</m:t>
                        </m:r>
                      </m:den>
                    </m:f>
                    <m:f>
                      <m:fPr>
                        <m:ctrlPr>
                          <w:rPr>
                            <w:rFonts w:ascii="Cambria Math" w:eastAsia="Calibri" w:hAnsi="Cambria Math"/>
                            <w:sz w:val="18"/>
                            <w:szCs w:val="18"/>
                          </w:rPr>
                        </m:ctrlPr>
                      </m:fPr>
                      <m:num>
                        <m:r>
                          <w:rPr>
                            <w:rFonts w:ascii="Cambria Math" w:eastAsia="Calibri" w:hAnsi="Cambria Math"/>
                            <w:sz w:val="18"/>
                            <w:szCs w:val="18"/>
                          </w:rPr>
                          <m:t>1</m:t>
                        </m:r>
                      </m:num>
                      <m:den>
                        <m:rad>
                          <m:radPr>
                            <m:degHide m:val="1"/>
                            <m:ctrlPr>
                              <w:rPr>
                                <w:rFonts w:ascii="Cambria Math" w:eastAsia="Calibri" w:hAnsi="Cambria Math"/>
                                <w:i/>
                                <w:sz w:val="18"/>
                                <w:szCs w:val="18"/>
                              </w:rPr>
                            </m:ctrlPr>
                          </m:radPr>
                          <m:deg/>
                          <m:e>
                            <m:sSup>
                              <m:sSupPr>
                                <m:ctrlPr>
                                  <w:rPr>
                                    <w:rFonts w:ascii="Cambria Math" w:eastAsia="Calibri" w:hAnsi="Cambria Math"/>
                                    <w:i/>
                                    <w:sz w:val="18"/>
                                    <w:szCs w:val="18"/>
                                  </w:rPr>
                                </m:ctrlPr>
                              </m:sSupPr>
                              <m:e>
                                <m:d>
                                  <m:dPr>
                                    <m:ctrlPr>
                                      <w:rPr>
                                        <w:rFonts w:ascii="Cambria Math" w:eastAsia="Calibri"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 xml:space="preserve"> ω</m:t>
                                            </m:r>
                                          </m:e>
                                          <m:sub>
                                            <m:r>
                                              <w:rPr>
                                                <w:rFonts w:ascii="Cambria Math" w:hAnsi="Cambria Math"/>
                                                <w:sz w:val="18"/>
                                                <w:szCs w:val="18"/>
                                              </w:rPr>
                                              <m:t>0</m:t>
                                            </m:r>
                                          </m:sub>
                                        </m:sSub>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 xml:space="preserve"> ω</m:t>
                                            </m:r>
                                          </m:e>
                                          <m:sub>
                                            <m:r>
                                              <w:rPr>
                                                <w:rFonts w:ascii="Cambria Math" w:hAnsi="Cambria Math"/>
                                                <w:sz w:val="18"/>
                                                <w:szCs w:val="18"/>
                                              </w:rPr>
                                              <m:t>r</m:t>
                                            </m:r>
                                          </m:sub>
                                        </m:sSub>
                                      </m:e>
                                      <m:sup>
                                        <m:r>
                                          <w:rPr>
                                            <w:rFonts w:ascii="Cambria Math" w:hAnsi="Cambria Math"/>
                                            <w:sz w:val="18"/>
                                            <w:szCs w:val="18"/>
                                          </w:rPr>
                                          <m:t>2</m:t>
                                        </m:r>
                                      </m:sup>
                                    </m:sSup>
                                  </m:e>
                                </m:d>
                              </m:e>
                              <m:sup>
                                <m:r>
                                  <w:rPr>
                                    <w:rFonts w:ascii="Cambria Math" w:eastAsia="Calibri" w:hAnsi="Cambria Math"/>
                                    <w:sz w:val="18"/>
                                    <w:szCs w:val="18"/>
                                  </w:rPr>
                                  <m:t>2</m:t>
                                </m:r>
                              </m:sup>
                            </m:sSup>
                            <m:r>
                              <w:rPr>
                                <w:rFonts w:ascii="Cambria Math" w:eastAsia="Calibri" w:hAnsi="Cambria Math"/>
                                <w:sz w:val="18"/>
                                <w:szCs w:val="18"/>
                              </w:rPr>
                              <m:t>+</m:t>
                            </m:r>
                            <m:sSup>
                              <m:sSupPr>
                                <m:ctrlPr>
                                  <w:rPr>
                                    <w:rFonts w:ascii="Cambria Math" w:eastAsia="Calibri" w:hAnsi="Cambria Math"/>
                                    <w:i/>
                                    <w:sz w:val="18"/>
                                    <w:szCs w:val="18"/>
                                  </w:rPr>
                                </m:ctrlPr>
                              </m:sSupPr>
                              <m:e>
                                <m:d>
                                  <m:dPr>
                                    <m:ctrlPr>
                                      <w:rPr>
                                        <w:rFonts w:ascii="Cambria Math" w:eastAsia="Calibri" w:hAnsi="Cambria Math"/>
                                        <w:i/>
                                        <w:sz w:val="18"/>
                                        <w:szCs w:val="18"/>
                                      </w:rPr>
                                    </m:ctrlPr>
                                  </m:dPr>
                                  <m:e>
                                    <m:f>
                                      <m:fPr>
                                        <m:ctrlPr>
                                          <w:rPr>
                                            <w:rFonts w:ascii="Cambria Math" w:hAnsi="Cambria Math"/>
                                            <w:i/>
                                            <w:sz w:val="18"/>
                                            <w:szCs w:val="18"/>
                                          </w:rPr>
                                        </m:ctrlPr>
                                      </m:fPr>
                                      <m:num>
                                        <m:r>
                                          <w:rPr>
                                            <w:rFonts w:ascii="Cambria Math" w:hAnsi="Cambria Math"/>
                                            <w:sz w:val="18"/>
                                            <w:szCs w:val="18"/>
                                          </w:rPr>
                                          <m:t>γ</m:t>
                                        </m:r>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num>
                                      <m:den>
                                        <m:r>
                                          <w:rPr>
                                            <w:rFonts w:ascii="Cambria Math" w:hAnsi="Cambria Math"/>
                                            <w:sz w:val="18"/>
                                            <w:szCs w:val="18"/>
                                          </w:rPr>
                                          <m:t>m</m:t>
                                        </m:r>
                                      </m:den>
                                    </m:f>
                                  </m:e>
                                </m:d>
                              </m:e>
                              <m:sup>
                                <m:r>
                                  <w:rPr>
                                    <w:rFonts w:ascii="Cambria Math" w:eastAsia="Calibri" w:hAnsi="Cambria Math"/>
                                    <w:sz w:val="18"/>
                                    <w:szCs w:val="18"/>
                                  </w:rPr>
                                  <m:t>2</m:t>
                                </m:r>
                              </m:sup>
                            </m:sSup>
                          </m:e>
                        </m:rad>
                      </m:den>
                    </m:f>
                    <m:r>
                      <m:rPr>
                        <m:sty m:val="p"/>
                      </m:rPr>
                      <w:rPr>
                        <w:rFonts w:ascii="Cambria Math" w:eastAsia="Calibri" w:hAnsi="Cambria Math"/>
                        <w:sz w:val="18"/>
                        <w:szCs w:val="18"/>
                      </w:rPr>
                      <m:t>sin</m:t>
                    </m:r>
                  </m:fName>
                  <m:e>
                    <m:d>
                      <m:dPr>
                        <m:ctrlPr>
                          <w:rPr>
                            <w:rFonts w:ascii="Cambria Math" w:eastAsia="Calibri"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π</m:t>
                        </m:r>
                      </m:e>
                    </m:d>
                  </m:e>
                </m:func>
                <m:r>
                  <m:rPr>
                    <m:sty m:val="p"/>
                  </m:rPr>
                  <w:rPr>
                    <w:rFonts w:ascii="Cambria Math" w:hAnsi="Cambria Math"/>
                    <w:sz w:val="18"/>
                    <w:szCs w:val="18"/>
                  </w:rPr>
                  <w:br/>
                </m:r>
              </m:oMath>
            </m:oMathPara>
            <m:oMath>
              <m:r>
                <w:rPr>
                  <w:rFonts w:ascii="Cambria Math" w:eastAsia="Calibri" w:hAnsi="Cambria Math"/>
                  <w:sz w:val="18"/>
                  <w:szCs w:val="18"/>
                </w:rPr>
                <m:t>≈</m:t>
              </m:r>
              <m:f>
                <m:fPr>
                  <m:ctrlPr>
                    <w:rPr>
                      <w:rFonts w:ascii="Cambria Math" w:eastAsia="Calibri" w:hAnsi="Cambria Math"/>
                      <w:i/>
                      <w:sz w:val="18"/>
                      <w:szCs w:val="18"/>
                    </w:rPr>
                  </m:ctrlPr>
                </m:fPr>
                <m:num>
                  <m:sSub>
                    <m:sSubPr>
                      <m:ctrlPr>
                        <w:rPr>
                          <w:rFonts w:ascii="Cambria Math" w:eastAsia="Calibri" w:hAnsi="Cambria Math"/>
                          <w:i/>
                          <w:sz w:val="18"/>
                          <w:szCs w:val="18"/>
                        </w:rPr>
                      </m:ctrlPr>
                    </m:sSubPr>
                    <m:e>
                      <m:r>
                        <w:rPr>
                          <w:rFonts w:ascii="Cambria Math" w:eastAsia="Calibri" w:hAnsi="Cambria Math"/>
                          <w:sz w:val="18"/>
                          <w:szCs w:val="18"/>
                        </w:rPr>
                        <m:t>F</m:t>
                      </m:r>
                    </m:e>
                    <m:sub>
                      <m:r>
                        <w:rPr>
                          <w:rFonts w:ascii="Cambria Math" w:eastAsia="Calibri" w:hAnsi="Cambria Math"/>
                          <w:sz w:val="18"/>
                          <w:szCs w:val="18"/>
                        </w:rPr>
                        <m:t>0</m:t>
                      </m:r>
                    </m:sub>
                  </m:sSub>
                </m:num>
                <m:den>
                  <m:r>
                    <w:rPr>
                      <w:rFonts w:ascii="Cambria Math" w:eastAsia="Calibri" w:hAnsi="Cambria Math"/>
                      <w:sz w:val="18"/>
                      <w:szCs w:val="18"/>
                    </w:rPr>
                    <m:t>Q</m:t>
                  </m:r>
                </m:den>
              </m:f>
              <m:r>
                <w:rPr>
                  <w:rFonts w:ascii="Cambria Math" w:eastAsia="Calibri" w:hAnsi="Cambria Math"/>
                  <w:sz w:val="18"/>
                  <w:szCs w:val="18"/>
                </w:rPr>
                <m:t xml:space="preserve"> </m:t>
              </m:r>
              <m:func>
                <m:funcPr>
                  <m:ctrlPr>
                    <w:rPr>
                      <w:rFonts w:ascii="Cambria Math" w:eastAsia="Calibri" w:hAnsi="Cambria Math"/>
                      <w:i/>
                      <w:sz w:val="18"/>
                      <w:szCs w:val="18"/>
                    </w:rPr>
                  </m:ctrlPr>
                </m:funcPr>
                <m:fName>
                  <m:r>
                    <m:rPr>
                      <m:sty m:val="p"/>
                    </m:rPr>
                    <w:rPr>
                      <w:rFonts w:ascii="Cambria Math" w:eastAsia="Calibri" w:hAnsi="Cambria Math"/>
                      <w:sz w:val="18"/>
                      <w:szCs w:val="18"/>
                    </w:rPr>
                    <m:t>sin</m:t>
                  </m:r>
                </m:fName>
                <m:e>
                  <m:d>
                    <m:dPr>
                      <m:ctrlPr>
                        <w:rPr>
                          <w:rFonts w:ascii="Cambria Math" w:eastAsia="Calibri" w:hAnsi="Cambria Math"/>
                          <w:i/>
                          <w:sz w:val="18"/>
                          <w:szCs w:val="18"/>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π</m:t>
                      </m:r>
                    </m:e>
                  </m:d>
                </m:e>
              </m:func>
            </m:oMath>
            <w:r w:rsidR="006029F4" w:rsidRPr="005D208C">
              <w:rPr>
                <w:rFonts w:eastAsia="Calibri"/>
                <w:i/>
                <w:sz w:val="18"/>
                <w:szCs w:val="18"/>
              </w:rPr>
              <w:t>.</w:t>
            </w:r>
          </w:p>
        </w:tc>
        <w:tc>
          <w:tcPr>
            <w:tcW w:w="881" w:type="pct"/>
            <w:vAlign w:val="center"/>
            <w:hideMark/>
          </w:tcPr>
          <w:p w14:paraId="16C59C91" w14:textId="0234122A" w:rsidR="006029F4" w:rsidRPr="00A8578F" w:rsidRDefault="006029F4" w:rsidP="005D208C">
            <w:pPr>
              <w:pStyle w:val="Caption"/>
              <w:keepNext/>
              <w:spacing w:beforeLines="60" w:before="144" w:afterLines="60" w:after="144" w:line="480" w:lineRule="auto"/>
              <w:ind w:left="-375" w:right="286" w:hanging="270"/>
              <w:jc w:val="right"/>
              <w:rPr>
                <w:rFonts w:ascii="Times New Roman" w:eastAsia="Calibri" w:hAnsi="Times New Roman" w:cs="Times New Roman"/>
                <w:i w:val="0"/>
                <w:color w:val="000000" w:themeColor="text1"/>
                <w:sz w:val="22"/>
                <w:szCs w:val="22"/>
              </w:rPr>
            </w:pPr>
            <w:r w:rsidRPr="00A8578F">
              <w:rPr>
                <w:rFonts w:ascii="Times New Roman" w:hAnsi="Times New Roman" w:cs="Times New Roman"/>
                <w:i w:val="0"/>
                <w:color w:val="000000" w:themeColor="text1"/>
                <w:sz w:val="22"/>
                <w:szCs w:val="22"/>
              </w:rPr>
              <w:t>(</w:t>
            </w:r>
            <w:r w:rsidR="0051409E">
              <w:rPr>
                <w:rFonts w:ascii="Times New Roman" w:hAnsi="Times New Roman" w:cs="Times New Roman"/>
                <w:i w:val="0"/>
                <w:color w:val="000000" w:themeColor="text1"/>
                <w:sz w:val="22"/>
                <w:szCs w:val="22"/>
              </w:rPr>
              <w:t>15</w:t>
            </w:r>
            <w:r w:rsidRPr="00A8578F">
              <w:rPr>
                <w:rFonts w:ascii="Times New Roman" w:hAnsi="Times New Roman" w:cs="Times New Roman"/>
                <w:i w:val="0"/>
                <w:color w:val="000000" w:themeColor="text1"/>
                <w:sz w:val="22"/>
                <w:szCs w:val="22"/>
              </w:rPr>
              <w:t>)</w:t>
            </w:r>
          </w:p>
        </w:tc>
      </w:tr>
    </w:tbl>
    <w:p w14:paraId="5065FA81" w14:textId="097219BD" w:rsidR="00F4547D" w:rsidRDefault="006029F4" w:rsidP="00F4547D">
      <w:pPr>
        <w:ind w:firstLine="360"/>
        <w:jc w:val="both"/>
        <w:rPr>
          <w:color w:val="000000" w:themeColor="text1"/>
        </w:rPr>
      </w:pPr>
      <w:r>
        <w:rPr>
          <w:color w:val="000000" w:themeColor="text1"/>
        </w:rPr>
        <w:t xml:space="preserve">The drive force and the response of </w:t>
      </w:r>
      <w:r w:rsidR="00C939B6">
        <w:rPr>
          <w:color w:val="000000" w:themeColor="text1"/>
        </w:rPr>
        <w:t xml:space="preserve">the bi-polar harmonic drive is illustrated in </w:t>
      </w:r>
      <w:r w:rsidR="00A779A3">
        <w:rPr>
          <w:color w:val="000000" w:themeColor="text1"/>
        </w:rPr>
        <w:t xml:space="preserve">Figure 10 </w:t>
      </w:r>
      <w:r w:rsidR="004D40FA">
        <w:rPr>
          <w:color w:val="000000" w:themeColor="text1"/>
        </w:rPr>
        <w:t xml:space="preserve">for a </w:t>
      </w:r>
      <w:r w:rsidR="004D40FA" w:rsidRPr="004D40FA">
        <w:rPr>
          <w:i/>
          <w:iCs/>
          <w:color w:val="000000" w:themeColor="text1"/>
        </w:rPr>
        <w:t>Q</w:t>
      </w:r>
      <w:r w:rsidR="004D40FA">
        <w:rPr>
          <w:color w:val="000000" w:themeColor="text1"/>
        </w:rPr>
        <w:t>=10 system. A</w:t>
      </w:r>
      <w:r w:rsidR="00F4547D">
        <w:rPr>
          <w:color w:val="000000" w:themeColor="text1"/>
        </w:rPr>
        <w:t>gain</w:t>
      </w:r>
      <w:r w:rsidR="00BB1F78">
        <w:rPr>
          <w:color w:val="000000" w:themeColor="text1"/>
        </w:rPr>
        <w:t>,</w:t>
      </w:r>
      <w:r w:rsidR="00F4547D">
        <w:rPr>
          <w:color w:val="000000" w:themeColor="text1"/>
        </w:rPr>
        <w:t xml:space="preserve"> the analytic solution presented here is indistinguishable from the numeric solution of the differential equation. An advantage of this drive modality is the symmetric bi-polar response. It should be noted that a harmonic oscillation which is only in the positive regions can easily be generated by replacing the steady state drive with a dc offset and half the resonant force. Such tha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875"/>
        <w:gridCol w:w="943"/>
      </w:tblGrid>
      <w:tr w:rsidR="006C4F14" w:rsidRPr="00A8578F" w14:paraId="5639F043" w14:textId="77777777" w:rsidTr="00712A20">
        <w:tc>
          <w:tcPr>
            <w:tcW w:w="220" w:type="pct"/>
          </w:tcPr>
          <w:p w14:paraId="7D28DD6B" w14:textId="77777777" w:rsidR="006C4F14" w:rsidRPr="00A8578F" w:rsidRDefault="006C4F14" w:rsidP="00712A20">
            <w:pPr>
              <w:spacing w:beforeLines="60" w:before="144" w:afterLines="60" w:after="144" w:line="480" w:lineRule="auto"/>
              <w:ind w:firstLine="360"/>
              <w:jc w:val="center"/>
              <w:rPr>
                <w:rFonts w:eastAsia="Calibri"/>
                <w:i/>
              </w:rPr>
            </w:pPr>
          </w:p>
        </w:tc>
        <w:tc>
          <w:tcPr>
            <w:tcW w:w="3953" w:type="pct"/>
            <w:hideMark/>
          </w:tcPr>
          <w:p w14:paraId="23C35D51" w14:textId="183BDEF0" w:rsidR="006C4F14" w:rsidRPr="00A8578F" w:rsidRDefault="00113AA7" w:rsidP="00712A20">
            <w:pPr>
              <w:spacing w:beforeLines="60" w:before="144" w:afterLines="60" w:after="144" w:line="480" w:lineRule="auto"/>
              <w:jc w:val="center"/>
              <w:rPr>
                <w:rFonts w:eastAsia="Calibri"/>
                <w:i/>
              </w:rPr>
            </w:pPr>
            <m:oMath>
              <m:sSub>
                <m:sSubPr>
                  <m:ctrlPr>
                    <w:rPr>
                      <w:rFonts w:ascii="Cambria Math" w:hAnsi="Cambria Math"/>
                      <w:i/>
                    </w:rPr>
                  </m:ctrlPr>
                </m:sSubPr>
                <m:e>
                  <m:r>
                    <w:rPr>
                      <w:rFonts w:ascii="Cambria Math" w:hAnsi="Cambria Math"/>
                    </w:rPr>
                    <m:t>F</m:t>
                  </m:r>
                </m:e>
                <m:sub>
                  <m:r>
                    <w:rPr>
                      <w:rFonts w:ascii="Cambria Math" w:hAnsi="Cambria Math"/>
                    </w:rPr>
                    <m:t>dr</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F</m:t>
                      </m:r>
                    </m:e>
                    <m:sub>
                      <m:r>
                        <w:rPr>
                          <w:rFonts w:ascii="Cambria Math" w:eastAsia="Calibri" w:hAnsi="Cambria Math"/>
                        </w:rPr>
                        <m:t>0</m:t>
                      </m:r>
                    </m:sub>
                  </m:sSub>
                </m:num>
                <m:den>
                  <m:r>
                    <w:rPr>
                      <w:rFonts w:ascii="Cambria Math" w:eastAsia="Calibri" w:hAnsi="Cambria Math"/>
                    </w:rPr>
                    <m:t>2</m:t>
                  </m:r>
                </m:den>
              </m:f>
              <m:r>
                <w:rPr>
                  <w:rFonts w:ascii="Cambria Math" w:eastAsia="Calibri" w:hAnsi="Cambria Math"/>
                </w:rPr>
                <m:t xml:space="preserve"> </m:t>
              </m:r>
              <m:d>
                <m:dPr>
                  <m:ctrlPr>
                    <w:rPr>
                      <w:rFonts w:ascii="Cambria Math" w:eastAsia="Calibri" w:hAnsi="Cambria Math"/>
                      <w:i/>
                    </w:rPr>
                  </m:ctrlPr>
                </m:dPr>
                <m:e>
                  <m:r>
                    <w:rPr>
                      <w:rFonts w:ascii="Cambria Math" w:eastAsia="Calibri" w:hAnsi="Cambria Math"/>
                    </w:rPr>
                    <m:t>1+</m:t>
                  </m:r>
                  <m:f>
                    <m:fPr>
                      <m:ctrlPr>
                        <w:rPr>
                          <w:rFonts w:ascii="Cambria Math" w:eastAsia="Calibri" w:hAnsi="Cambria Math"/>
                          <w:i/>
                        </w:rPr>
                      </m:ctrlPr>
                    </m:fPr>
                    <m:num>
                      <m:r>
                        <w:rPr>
                          <w:rFonts w:ascii="Cambria Math" w:eastAsia="Calibri" w:hAnsi="Cambria Math"/>
                        </w:rPr>
                        <m:t>1</m:t>
                      </m:r>
                    </m:num>
                    <m:den>
                      <m:r>
                        <w:rPr>
                          <w:rFonts w:ascii="Cambria Math" w:eastAsia="Calibri" w:hAnsi="Cambria Math"/>
                        </w:rPr>
                        <m:t>Q</m:t>
                      </m:r>
                    </m:den>
                  </m:f>
                  <m:func>
                    <m:funcPr>
                      <m:ctrlPr>
                        <w:rPr>
                          <w:rFonts w:ascii="Cambria Math" w:eastAsia="Calibri" w:hAnsi="Cambria Math"/>
                          <w:i/>
                        </w:rPr>
                      </m:ctrlPr>
                    </m:funcPr>
                    <m:fName>
                      <m:r>
                        <m:rPr>
                          <m:sty m:val="p"/>
                        </m:rPr>
                        <w:rPr>
                          <w:rFonts w:ascii="Cambria Math" w:eastAsia="Calibri" w:hAnsi="Cambria Math"/>
                        </w:rPr>
                        <m:t>sin</m:t>
                      </m:r>
                    </m:fName>
                    <m:e>
                      <m:d>
                        <m:dPr>
                          <m:ctrlPr>
                            <w:rPr>
                              <w:rFonts w:ascii="Cambria Math" w:eastAsia="Calibri" w:hAnsi="Cambria Math"/>
                              <w:i/>
                            </w:rPr>
                          </m:ctrlPr>
                        </m:dPr>
                        <m:e>
                          <m:sSub>
                            <m:sSubPr>
                              <m:ctrlPr>
                                <w:rPr>
                                  <w:rFonts w:ascii="Cambria Math" w:hAnsi="Cambria Math"/>
                                  <w:i/>
                                  <w:sz w:val="18"/>
                                  <w:szCs w:val="18"/>
                                </w:rPr>
                              </m:ctrlPr>
                            </m:sSubPr>
                            <m:e>
                              <m:r>
                                <w:rPr>
                                  <w:rFonts w:ascii="Cambria Math" w:hAnsi="Cambria Math"/>
                                  <w:sz w:val="18"/>
                                  <w:szCs w:val="18"/>
                                </w:rPr>
                                <m:t>ω</m:t>
                              </m:r>
                            </m:e>
                            <m:sub>
                              <m:r>
                                <w:rPr>
                                  <w:rFonts w:ascii="Cambria Math" w:hAnsi="Cambria Math"/>
                                  <w:sz w:val="18"/>
                                  <w:szCs w:val="18"/>
                                </w:rPr>
                                <m:t>r</m:t>
                              </m:r>
                            </m:sub>
                          </m:sSub>
                          <m:r>
                            <w:rPr>
                              <w:rFonts w:ascii="Cambria Math" w:hAnsi="Cambria Math"/>
                              <w:sz w:val="18"/>
                              <w:szCs w:val="18"/>
                            </w:rPr>
                            <m:t>t+π</m:t>
                          </m:r>
                        </m:e>
                      </m:d>
                    </m:e>
                  </m:func>
                </m:e>
              </m:d>
            </m:oMath>
            <w:r w:rsidR="006C4F14" w:rsidRPr="00A8578F">
              <w:rPr>
                <w:rFonts w:eastAsia="Calibri"/>
                <w:i/>
              </w:rPr>
              <w:t>.</w:t>
            </w:r>
          </w:p>
        </w:tc>
        <w:tc>
          <w:tcPr>
            <w:tcW w:w="826" w:type="pct"/>
            <w:vAlign w:val="center"/>
            <w:hideMark/>
          </w:tcPr>
          <w:p w14:paraId="18DFA141" w14:textId="5DAFFD4E" w:rsidR="006C4F14" w:rsidRPr="00A8578F" w:rsidRDefault="006C4F14" w:rsidP="00A779A3">
            <w:pPr>
              <w:pStyle w:val="Caption"/>
              <w:keepNext/>
              <w:spacing w:beforeLines="60" w:before="144" w:afterLines="60" w:after="144" w:line="480" w:lineRule="auto"/>
              <w:ind w:firstLine="360"/>
              <w:jc w:val="right"/>
              <w:rPr>
                <w:rFonts w:ascii="Times New Roman" w:eastAsia="Calibri" w:hAnsi="Times New Roman" w:cs="Times New Roman"/>
                <w:i w:val="0"/>
                <w:color w:val="000000" w:themeColor="text1"/>
                <w:sz w:val="22"/>
                <w:szCs w:val="22"/>
              </w:rPr>
            </w:pPr>
            <w:r w:rsidRPr="00A8578F">
              <w:rPr>
                <w:rFonts w:ascii="Times New Roman" w:hAnsi="Times New Roman" w:cs="Times New Roman"/>
                <w:i w:val="0"/>
                <w:color w:val="000000" w:themeColor="text1"/>
                <w:sz w:val="22"/>
                <w:szCs w:val="22"/>
              </w:rPr>
              <w:t>(</w:t>
            </w:r>
            <w:r w:rsidR="0051409E">
              <w:rPr>
                <w:rFonts w:ascii="Times New Roman" w:hAnsi="Times New Roman" w:cs="Times New Roman"/>
                <w:i w:val="0"/>
                <w:color w:val="000000" w:themeColor="text1"/>
                <w:sz w:val="22"/>
                <w:szCs w:val="22"/>
              </w:rPr>
              <w:t>16</w:t>
            </w:r>
            <w:r w:rsidRPr="00A8578F">
              <w:rPr>
                <w:rFonts w:ascii="Times New Roman" w:hAnsi="Times New Roman" w:cs="Times New Roman"/>
                <w:i w:val="0"/>
                <w:color w:val="000000" w:themeColor="text1"/>
                <w:sz w:val="22"/>
                <w:szCs w:val="22"/>
              </w:rPr>
              <w:t>)</w:t>
            </w:r>
          </w:p>
        </w:tc>
      </w:tr>
    </w:tbl>
    <w:p w14:paraId="6BCAE637" w14:textId="45364C18" w:rsidR="006C4F14" w:rsidRPr="004D40FA" w:rsidRDefault="00A779A3" w:rsidP="00F4547D">
      <w:pPr>
        <w:ind w:firstLine="360"/>
        <w:jc w:val="both"/>
        <w:rPr>
          <w:color w:val="000000" w:themeColor="text1"/>
        </w:rPr>
      </w:pPr>
      <w:r>
        <w:rPr>
          <w:color w:val="000000" w:themeColor="text1"/>
        </w:rPr>
        <w:t xml:space="preserve">Figure 11 </w:t>
      </w:r>
      <w:r w:rsidR="004D40FA">
        <w:rPr>
          <w:color w:val="000000" w:themeColor="text1"/>
        </w:rPr>
        <w:t xml:space="preserve">illustrates how the different forcing amplitudes, scaled to the static force </w:t>
      </w:r>
      <w:r w:rsidR="004D40FA">
        <w:rPr>
          <w:i/>
          <w:iCs/>
          <w:color w:val="000000" w:themeColor="text1"/>
        </w:rPr>
        <w:t>F</w:t>
      </w:r>
      <w:r w:rsidR="004D40FA" w:rsidRPr="004D40FA">
        <w:rPr>
          <w:i/>
          <w:iCs/>
          <w:color w:val="000000" w:themeColor="text1"/>
          <w:vertAlign w:val="subscript"/>
        </w:rPr>
        <w:t>0</w:t>
      </w:r>
      <w:r w:rsidR="004D40FA">
        <w:rPr>
          <w:i/>
          <w:iCs/>
          <w:color w:val="000000" w:themeColor="text1"/>
        </w:rPr>
        <w:t>,</w:t>
      </w:r>
      <w:r w:rsidR="004D40FA">
        <w:rPr>
          <w:color w:val="000000" w:themeColor="text1"/>
        </w:rPr>
        <w:t xml:space="preserve"> are affected by the quality factor. As would be expected the steady state forces, for both the harmonic and square wave drive fall off for high </w:t>
      </w:r>
      <w:r w:rsidR="004D40FA" w:rsidRPr="004D40FA">
        <w:rPr>
          <w:i/>
          <w:iCs/>
          <w:color w:val="000000" w:themeColor="text1"/>
        </w:rPr>
        <w:t>Q</w:t>
      </w:r>
      <w:r w:rsidR="004D40FA">
        <w:rPr>
          <w:color w:val="000000" w:themeColor="text1"/>
        </w:rPr>
        <w:t xml:space="preserve">. For high </w:t>
      </w:r>
      <w:r w:rsidR="004D40FA" w:rsidRPr="004D40FA">
        <w:rPr>
          <w:i/>
          <w:iCs/>
          <w:color w:val="000000" w:themeColor="text1"/>
        </w:rPr>
        <w:t>Q</w:t>
      </w:r>
      <w:r w:rsidR="004D40FA">
        <w:rPr>
          <w:color w:val="000000" w:themeColor="text1"/>
        </w:rPr>
        <w:t xml:space="preserve"> the step-up/ring-up forces and step-down/ring-down forces respectively also converge as would be expected for a reversible dissipation free system. </w:t>
      </w:r>
      <w:r w:rsidR="004D40FA" w:rsidRPr="004D40FA">
        <w:rPr>
          <w:color w:val="000000" w:themeColor="text1"/>
        </w:rPr>
        <w:t>The</w:t>
      </w:r>
      <w:r w:rsidR="004D40FA">
        <w:rPr>
          <w:color w:val="000000" w:themeColor="text1"/>
        </w:rPr>
        <w:t xml:space="preserve"> step-down/ring-down force amplitudes vanish for low </w:t>
      </w:r>
      <w:r w:rsidR="004D40FA">
        <w:rPr>
          <w:i/>
          <w:iCs/>
          <w:color w:val="000000" w:themeColor="text1"/>
        </w:rPr>
        <w:t>Q</w:t>
      </w:r>
      <w:r w:rsidR="004D40FA">
        <w:rPr>
          <w:color w:val="000000" w:themeColor="text1"/>
        </w:rPr>
        <w:t xml:space="preserve">, as for such systems all energy is </w:t>
      </w:r>
      <w:r w:rsidR="004D40FA">
        <w:rPr>
          <w:color w:val="000000" w:themeColor="text1"/>
        </w:rPr>
        <w:lastRenderedPageBreak/>
        <w:t xml:space="preserve">dissipated passively and there is no longer the need to actively apply a breaking force. </w:t>
      </w:r>
    </w:p>
    <w:p w14:paraId="2F5ACDFA" w14:textId="2F1AF820" w:rsidR="00E97B99" w:rsidRDefault="0021695B" w:rsidP="00E97B99">
      <w:pPr>
        <w:pStyle w:val="Heading1"/>
      </w:pPr>
      <w:r>
        <w:t>Experimental Results</w:t>
      </w:r>
    </w:p>
    <w:p w14:paraId="196018B9" w14:textId="77777777" w:rsidR="004C7DF2" w:rsidRDefault="0021695B" w:rsidP="004C7DF2">
      <w:pPr>
        <w:ind w:firstLine="360"/>
        <w:jc w:val="both"/>
      </w:pPr>
      <w:r>
        <w:t>To demonstrate these effects on a MEMS device, we have used a commercial micro-mirror system, the Mirrorcle Technologies product</w:t>
      </w:r>
      <w:r w:rsidR="006C67F3">
        <w:t xml:space="preserve"> [20]</w:t>
      </w:r>
      <w:r w:rsidR="00111F11">
        <w:t xml:space="preserve">. </w:t>
      </w:r>
      <w:r>
        <w:t>The device</w:t>
      </w:r>
      <w:r w:rsidR="00111F11">
        <w:t xml:space="preserve"> and system are shown in </w:t>
      </w:r>
      <w:r w:rsidR="009528BF">
        <w:fldChar w:fldCharType="begin"/>
      </w:r>
      <w:r w:rsidR="009528BF">
        <w:instrText xml:space="preserve"> REF _Ref40730087 \h </w:instrText>
      </w:r>
      <w:r w:rsidR="009528BF">
        <w:fldChar w:fldCharType="separate"/>
      </w:r>
      <w:r w:rsidR="00F4547D">
        <w:t xml:space="preserve">Figure </w:t>
      </w:r>
      <w:r w:rsidR="00F4547D">
        <w:rPr>
          <w:noProof/>
        </w:rPr>
        <w:t>1</w:t>
      </w:r>
      <w:r w:rsidR="00A779A3">
        <w:rPr>
          <w:noProof/>
        </w:rPr>
        <w:t>2</w:t>
      </w:r>
      <w:r w:rsidR="009528BF">
        <w:fldChar w:fldCharType="end"/>
      </w:r>
      <w:r w:rsidR="00111F11">
        <w:t xml:space="preserve">. </w:t>
      </w:r>
      <w:r>
        <w:t xml:space="preserve">The device we used has a 5mm diameter mirror, a resonant frequency of 325 Hz and a packaged </w:t>
      </w:r>
      <w:r w:rsidRPr="00CA1F5D">
        <w:rPr>
          <w:i/>
          <w:iCs/>
        </w:rPr>
        <w:t>Q</w:t>
      </w:r>
      <w:r>
        <w:t xml:space="preserve"> of 25</w:t>
      </w:r>
      <w:r w:rsidR="00111F11">
        <w:t xml:space="preserve">. </w:t>
      </w:r>
      <w:r>
        <w:t xml:space="preserve">It is a Mirrorcle model A8L2.2 mirror, gimbal-less two axis bonded design with a gold-coated mirror and a tip/tilt range </w:t>
      </w:r>
      <w:r w:rsidR="00A779A3">
        <w:t xml:space="preserve">of +/- 5 degrees about two axes. </w:t>
      </w:r>
    </w:p>
    <w:p w14:paraId="6543D647" w14:textId="0088C81D" w:rsidR="00A779A3" w:rsidRDefault="004C7DF2" w:rsidP="004C7DF2">
      <w:pPr>
        <w:ind w:firstLine="360"/>
        <w:jc w:val="both"/>
      </w:pPr>
      <w:r>
        <w:t xml:space="preserve">Figure 12 </w:t>
      </w:r>
      <w:r w:rsidR="00A779A3">
        <w:t>also shows our experimental setup. The mirror is solidly mounted in the center of the system and a laser and position sensitive detector are used to measure the mirror angles of rotation. For these experiments, we only use one axis of rotation. The mirror is controlled by an electronic drive circuit that determines the mirror angle. A +/- 10</w:t>
      </w:r>
      <w:r w:rsidR="00CA1F5D">
        <w:t xml:space="preserve"> </w:t>
      </w:r>
      <w:r w:rsidR="00A779A3">
        <w:t xml:space="preserve">V input creates a +/- </w:t>
      </w:r>
      <w:proofErr w:type="gramStart"/>
      <w:r w:rsidR="00A779A3">
        <w:t>5 degree</w:t>
      </w:r>
      <w:proofErr w:type="gramEnd"/>
      <w:r w:rsidR="00A779A3">
        <w:t xml:space="preserve"> rotation. The actual MEMS device itself is operated with ~180 volts of drive. The electronic circuit has a look-up table with the device calibration stored on it and this system both creates the high voltage needed and corrects for the quadratic voltage dependence normally seen for a MEMS device. The input voltage to the system (+/- 10</w:t>
      </w:r>
      <w:r w:rsidR="00CA1F5D">
        <w:t xml:space="preserve"> </w:t>
      </w:r>
      <w:r w:rsidR="00A779A3">
        <w:t>V) produces a linear angular response (+/- 5 degrees) and so the input can be</w:t>
      </w:r>
      <w:r>
        <w:t xml:space="preserve"> </w:t>
      </w:r>
      <w:r w:rsidR="00A779A3">
        <w:t>thought of as a force directly applied to the mirror. The electronic circuit is thus designed and calibrated to act like a fixed angular spring constant. The circuit is well fast enough to respond to the dynamics being studied here. An analog multiplier circuit (AD633) was used to modulate the input signal along with an SRS summing circuit to add the various pulses together</w:t>
      </w:r>
      <w:r w:rsidR="0098627B">
        <w:t>, created by an SRS</w:t>
      </w:r>
      <w:r w:rsidR="000D3056">
        <w:t xml:space="preserve"> DG645 pulse generator</w:t>
      </w:r>
      <w:r w:rsidR="00A779A3">
        <w:t>.</w:t>
      </w:r>
    </w:p>
    <w:p w14:paraId="4E71F702" w14:textId="77777777" w:rsidR="00A779A3" w:rsidRDefault="00A779A3" w:rsidP="00137970">
      <w:pPr>
        <w:ind w:firstLine="360"/>
        <w:jc w:val="both"/>
      </w:pPr>
    </w:p>
    <w:p w14:paraId="678CD07F" w14:textId="5D641077" w:rsidR="007C21D1" w:rsidRDefault="00A779A3" w:rsidP="00137970">
      <w:pPr>
        <w:ind w:firstLine="360"/>
        <w:jc w:val="both"/>
      </w:pPr>
      <w:r>
        <w:rPr>
          <w:noProof/>
        </w:rPr>
        <mc:AlternateContent>
          <mc:Choice Requires="wps">
            <w:drawing>
              <wp:anchor distT="0" distB="0" distL="114300" distR="114300" simplePos="0" relativeHeight="251662336" behindDoc="1" locked="0" layoutInCell="1" allowOverlap="1" wp14:anchorId="25170EEE" wp14:editId="1CB206F4">
                <wp:simplePos x="0" y="0"/>
                <wp:positionH relativeFrom="margin">
                  <wp:posOffset>3418840</wp:posOffset>
                </wp:positionH>
                <wp:positionV relativeFrom="paragraph">
                  <wp:posOffset>198755</wp:posOffset>
                </wp:positionV>
                <wp:extent cx="3200400" cy="2965450"/>
                <wp:effectExtent l="0" t="0" r="0" b="6350"/>
                <wp:wrapTight wrapText="bothSides">
                  <wp:wrapPolygon edited="0">
                    <wp:start x="0" y="0"/>
                    <wp:lineTo x="0" y="21507"/>
                    <wp:lineTo x="21471" y="21507"/>
                    <wp:lineTo x="21471" y="0"/>
                    <wp:lineTo x="0" y="0"/>
                  </wp:wrapPolygon>
                </wp:wrapTight>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96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AD681" w14:textId="77777777" w:rsidR="00113AA7" w:rsidRDefault="00113AA7" w:rsidP="007C21D1">
                            <w:pPr>
                              <w:pStyle w:val="Text"/>
                              <w:ind w:firstLine="0"/>
                              <w:rPr>
                                <w:sz w:val="16"/>
                                <w:szCs w:val="16"/>
                              </w:rPr>
                            </w:pPr>
                            <w:r>
                              <w:rPr>
                                <w:noProof/>
                              </w:rPr>
                              <w:drawing>
                                <wp:inline distT="0" distB="0" distL="0" distR="0" wp14:anchorId="08451C2A" wp14:editId="5E561E38">
                                  <wp:extent cx="3108960" cy="2309779"/>
                                  <wp:effectExtent l="0" t="0" r="0" b="0"/>
                                  <wp:docPr id="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8"/>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08960" cy="2309779"/>
                                          </a:xfrm>
                                          <a:prstGeom prst="rect">
                                            <a:avLst/>
                                          </a:prstGeom>
                                          <a:noFill/>
                                          <a:ln>
                                            <a:noFill/>
                                          </a:ln>
                                        </pic:spPr>
                                      </pic:pic>
                                    </a:graphicData>
                                  </a:graphic>
                                </wp:inline>
                              </w:drawing>
                            </w:r>
                          </w:p>
                          <w:p w14:paraId="21E40116" w14:textId="3D1ACBF3" w:rsidR="00113AA7" w:rsidRDefault="00113AA7" w:rsidP="007C21D1">
                            <w:pPr>
                              <w:pStyle w:val="Caption"/>
                              <w:rPr>
                                <w:sz w:val="16"/>
                                <w:szCs w:val="16"/>
                              </w:rPr>
                            </w:pPr>
                            <w:bookmarkStart w:id="83" w:name="_Ref40730087"/>
                            <w:r>
                              <w:t xml:space="preserve">Figure </w:t>
                            </w:r>
                            <w:bookmarkEnd w:id="83"/>
                            <w:proofErr w:type="gramStart"/>
                            <w:r>
                              <w:t>12</w:t>
                            </w:r>
                            <w:r>
                              <w:rPr>
                                <w:sz w:val="16"/>
                                <w:szCs w:val="16"/>
                              </w:rPr>
                              <w:t xml:space="preserve">  </w:t>
                            </w:r>
                            <w:r w:rsidRPr="00F72810">
                              <w:rPr>
                                <w:sz w:val="16"/>
                                <w:szCs w:val="16"/>
                              </w:rPr>
                              <w:t>Shown</w:t>
                            </w:r>
                            <w:proofErr w:type="gramEnd"/>
                            <w:r w:rsidRPr="00F72810">
                              <w:rPr>
                                <w:sz w:val="16"/>
                                <w:szCs w:val="16"/>
                              </w:rPr>
                              <w:t xml:space="preserve"> is our experimental apparatus</w:t>
                            </w:r>
                            <w:r>
                              <w:rPr>
                                <w:sz w:val="16"/>
                                <w:szCs w:val="16"/>
                              </w:rPr>
                              <w:t xml:space="preserve">. </w:t>
                            </w:r>
                            <w:r w:rsidRPr="00F72810">
                              <w:rPr>
                                <w:sz w:val="16"/>
                                <w:szCs w:val="16"/>
                              </w:rPr>
                              <w:t>The Mirrorcle MEMS micro-mirror is mounted on the central section, illuminated with a laser and the position sensitive detector is used to detect the mirror’s angular position</w:t>
                            </w:r>
                            <w:r>
                              <w:rPr>
                                <w:sz w:val="16"/>
                                <w:szCs w:val="16"/>
                              </w:rPr>
                              <w:t xml:space="preserve">. </w:t>
                            </w:r>
                            <w:r w:rsidRPr="00F72810">
                              <w:rPr>
                                <w:sz w:val="16"/>
                                <w:szCs w:val="16"/>
                              </w:rPr>
                              <w:t>The mirror is controlled by an electronic circuit shown in the lower left of the photo.</w:t>
                            </w:r>
                          </w:p>
                          <w:p w14:paraId="430A63F6" w14:textId="77777777" w:rsidR="00113AA7" w:rsidRDefault="00113AA7" w:rsidP="007C21D1">
                            <w:pPr>
                              <w:pStyle w:val="Text"/>
                              <w:ind w:firstLine="0"/>
                              <w:rPr>
                                <w:sz w:val="16"/>
                                <w:szCs w:val="16"/>
                              </w:rPr>
                            </w:pPr>
                          </w:p>
                          <w:p w14:paraId="00A9AC56" w14:textId="77777777" w:rsidR="00113AA7" w:rsidRDefault="00113AA7" w:rsidP="007C21D1">
                            <w:pPr>
                              <w:pStyle w:val="Text"/>
                              <w:ind w:firstLine="0"/>
                              <w:rPr>
                                <w:sz w:val="16"/>
                                <w:szCs w:val="16"/>
                              </w:rPr>
                            </w:pPr>
                          </w:p>
                        </w:txbxContent>
                      </wps:txbx>
                      <wps:bodyPr rot="0" vert="horz" wrap="square" lIns="0" tIns="0" rIns="0" bIns="0" anchor="t" anchorCtr="0" upright="1">
                        <a:noAutofit/>
                      </wps:bodyPr>
                    </wps:wsp>
                  </a:graphicData>
                </a:graphic>
              </wp:anchor>
            </w:drawing>
          </mc:Choice>
          <mc:Fallback>
            <w:pict>
              <v:shape w14:anchorId="25170EEE" id="Text Box 51" o:spid="_x0000_s1043" type="#_x0000_t202" style="position:absolute;left:0;text-align:left;margin-left:269.2pt;margin-top:15.65pt;width:252pt;height:233.5pt;z-index:-251654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HfXYECAAAKBQAADgAAAGRycy9lMm9Eb2MueG1srFRtb9sgEP4+af8B8T21ndlpbNWpmnSZJnUv&#10;UrsfQADHaBgYkNhdtf++A9dZuxdpmuYP+OBeuLvnOS4uh06iI7dOaFXj7CzFiCuqmVD7Gn+6286W&#10;GDlPFCNSK17je+7w5erli4veVHyuWy0ZtwiCKFf1psat96ZKEkdb3hF3pg1XoGy07YiHrd0nzJIe&#10;oncymafpIum1ZcZqyp2D0+tRiVcxftNw6j80jeMeyRpDbj6uNq67sCarC1LtLTGtoI9pkH/IoiNC&#10;waWnUNfEE3Sw4pdQnaBWO934M6q7RDeNoDzWANVk6U/V3LbE8FgLNMeZU5vc/wtL3x8/WiRYjYsM&#10;I0U6wOiODx6t9YDgCPrTG1eB2a0BQz/AOeAca3XmRtPPDim9aYna8ytrdd9ywiC/6Jk8cR3juBBk&#10;17/TDO4hB69joKGxXWgetANBdMDp/oRNyIXC4StAO09BRUE3LxdFXkT0ElJN7sY6/4brDgWhxhbA&#10;j+HJ8cZ5KARMJ5Nwm9NSsK2QMm7sfreRFh0JEGUbv1A7uDwzkyoYKx3cRvV4AlnCHUEX8o3AP5TZ&#10;PE/X83K2XSzPZ/k2L2blebqcpVm5LhdpXubX228hwSyvWsEYVzdC8YmEWf53ID+Ow0ifSEPU17gs&#10;5sWI0R+LTOP3uyI74WEmpehqvDwZkSog+1oxKJtUngg5ysnz9GPLoAfTP3Yl8iBAP5LAD7shUi4r&#10;Jn7tNLsHZlgNuAHG8KCA0Gr7FaMehrPG7suBWI6RfKuAXWGSJ8FOwm4SiKLgWmOP0Shu/DjxB2PF&#10;voXII3+VvgIGNiJyI1B1zAJSDxsYuFjE4+MQJvrpPlr9eMJW3wEAAP//AwBQSwMEFAAGAAgAAAAh&#10;ANcZFVXhAAAACwEAAA8AAABkcnMvZG93bnJldi54bWxMj8FOwzAMhu9IvENkJC6IpWvL1HV1J9jg&#10;Ng4b085ZE9qKxqmSdO3enuwER9uffn9/sZ50xy7KutYQwnwWAVNUGdlSjXD8+njOgDkvSIrOkEK4&#10;Kgfr8v6uELk0I+3V5eBrFkLI5QKh8b7POXdVo7RwM9MrCrdvY7XwYbQ1l1aMIVx3PI6iBdeipfCh&#10;Eb3aNKr6OQwaYbG1w7inzdP2+L4Tn30dn96uJ8THh+l1Bcyryf/BcNMP6lAGp7MZSDrWIbwkWRpQ&#10;hGSeALsBURqHzRkhXWYJ8LLg/zuUvwAAAP//AwBQSwECLQAUAAYACAAAACEA5JnDwPsAAADhAQAA&#10;EwAAAAAAAAAAAAAAAAAAAAAAW0NvbnRlbnRfVHlwZXNdLnhtbFBLAQItABQABgAIAAAAIQAjsmrh&#10;1wAAAJQBAAALAAAAAAAAAAAAAAAAACwBAABfcmVscy8ucmVsc1BLAQItABQABgAIAAAAIQAFEd9d&#10;gQIAAAoFAAAOAAAAAAAAAAAAAAAAACwCAABkcnMvZTJvRG9jLnhtbFBLAQItABQABgAIAAAAIQDX&#10;GRVV4QAAAAsBAAAPAAAAAAAAAAAAAAAAANkEAABkcnMvZG93bnJldi54bWxQSwUGAAAAAAQABADz&#10;AAAA5wUAAAAA&#10;" stroked="f">
                <v:textbox inset="0,0,0,0">
                  <w:txbxContent>
                    <w:p w14:paraId="725AD681" w14:textId="77777777" w:rsidR="00113AA7" w:rsidRDefault="00113AA7" w:rsidP="007C21D1">
                      <w:pPr>
                        <w:pStyle w:val="Text"/>
                        <w:ind w:firstLine="0"/>
                        <w:rPr>
                          <w:sz w:val="16"/>
                          <w:szCs w:val="16"/>
                        </w:rPr>
                      </w:pPr>
                      <w:r>
                        <w:rPr>
                          <w:noProof/>
                        </w:rPr>
                        <w:drawing>
                          <wp:inline distT="0" distB="0" distL="0" distR="0" wp14:anchorId="08451C2A" wp14:editId="5E561E38">
                            <wp:extent cx="3108960" cy="2309779"/>
                            <wp:effectExtent l="0" t="0" r="0" b="0"/>
                            <wp:docPr id="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8"/>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08960" cy="2309779"/>
                                    </a:xfrm>
                                    <a:prstGeom prst="rect">
                                      <a:avLst/>
                                    </a:prstGeom>
                                    <a:noFill/>
                                    <a:ln>
                                      <a:noFill/>
                                    </a:ln>
                                  </pic:spPr>
                                </pic:pic>
                              </a:graphicData>
                            </a:graphic>
                          </wp:inline>
                        </w:drawing>
                      </w:r>
                    </w:p>
                    <w:p w14:paraId="21E40116" w14:textId="3D1ACBF3" w:rsidR="00113AA7" w:rsidRDefault="00113AA7" w:rsidP="007C21D1">
                      <w:pPr>
                        <w:pStyle w:val="Caption"/>
                        <w:rPr>
                          <w:sz w:val="16"/>
                          <w:szCs w:val="16"/>
                        </w:rPr>
                      </w:pPr>
                      <w:bookmarkStart w:id="84" w:name="_Ref40730087"/>
                      <w:r>
                        <w:t xml:space="preserve">Figure </w:t>
                      </w:r>
                      <w:bookmarkEnd w:id="84"/>
                      <w:proofErr w:type="gramStart"/>
                      <w:r>
                        <w:t>12</w:t>
                      </w:r>
                      <w:r>
                        <w:rPr>
                          <w:sz w:val="16"/>
                          <w:szCs w:val="16"/>
                        </w:rPr>
                        <w:t xml:space="preserve">  </w:t>
                      </w:r>
                      <w:r w:rsidRPr="00F72810">
                        <w:rPr>
                          <w:sz w:val="16"/>
                          <w:szCs w:val="16"/>
                        </w:rPr>
                        <w:t>Shown</w:t>
                      </w:r>
                      <w:proofErr w:type="gramEnd"/>
                      <w:r w:rsidRPr="00F72810">
                        <w:rPr>
                          <w:sz w:val="16"/>
                          <w:szCs w:val="16"/>
                        </w:rPr>
                        <w:t xml:space="preserve"> is our experimental apparatus</w:t>
                      </w:r>
                      <w:r>
                        <w:rPr>
                          <w:sz w:val="16"/>
                          <w:szCs w:val="16"/>
                        </w:rPr>
                        <w:t xml:space="preserve">. </w:t>
                      </w:r>
                      <w:r w:rsidRPr="00F72810">
                        <w:rPr>
                          <w:sz w:val="16"/>
                          <w:szCs w:val="16"/>
                        </w:rPr>
                        <w:t>The Mirrorcle MEMS micro-mirror is mounted on the central section, illuminated with a laser and the position sensitive detector is used to detect the mirror’s angular position</w:t>
                      </w:r>
                      <w:r>
                        <w:rPr>
                          <w:sz w:val="16"/>
                          <w:szCs w:val="16"/>
                        </w:rPr>
                        <w:t xml:space="preserve">. </w:t>
                      </w:r>
                      <w:r w:rsidRPr="00F72810">
                        <w:rPr>
                          <w:sz w:val="16"/>
                          <w:szCs w:val="16"/>
                        </w:rPr>
                        <w:t>The mirror is controlled by an electronic circuit shown in the lower left of the photo.</w:t>
                      </w:r>
                    </w:p>
                    <w:p w14:paraId="430A63F6" w14:textId="77777777" w:rsidR="00113AA7" w:rsidRDefault="00113AA7" w:rsidP="007C21D1">
                      <w:pPr>
                        <w:pStyle w:val="Text"/>
                        <w:ind w:firstLine="0"/>
                        <w:rPr>
                          <w:sz w:val="16"/>
                          <w:szCs w:val="16"/>
                        </w:rPr>
                      </w:pPr>
                    </w:p>
                    <w:p w14:paraId="00A9AC56" w14:textId="77777777" w:rsidR="00113AA7" w:rsidRDefault="00113AA7" w:rsidP="007C21D1">
                      <w:pPr>
                        <w:pStyle w:val="Text"/>
                        <w:ind w:firstLine="0"/>
                        <w:rPr>
                          <w:sz w:val="16"/>
                          <w:szCs w:val="16"/>
                        </w:rPr>
                      </w:pPr>
                    </w:p>
                  </w:txbxContent>
                </v:textbox>
                <w10:wrap type="tight" anchorx="margin"/>
              </v:shape>
            </w:pict>
          </mc:Fallback>
        </mc:AlternateContent>
      </w:r>
    </w:p>
    <w:p w14:paraId="57765CE6" w14:textId="6EE3F421" w:rsidR="007C21D1" w:rsidRDefault="007C21D1" w:rsidP="007C21D1">
      <w:pPr>
        <w:jc w:val="both"/>
      </w:pPr>
      <w:r>
        <w:rPr>
          <w:noProof/>
        </w:rPr>
        <w:lastRenderedPageBreak/>
        <mc:AlternateContent>
          <mc:Choice Requires="wps">
            <w:drawing>
              <wp:inline distT="0" distB="0" distL="0" distR="0" wp14:anchorId="3A1993DE" wp14:editId="74C17B41">
                <wp:extent cx="3200400" cy="8690610"/>
                <wp:effectExtent l="0" t="0" r="0" b="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8690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A2D41B" w14:textId="77777777" w:rsidR="00113AA7" w:rsidRDefault="00113AA7" w:rsidP="007C21D1">
                            <w:pPr>
                              <w:pStyle w:val="Text"/>
                              <w:ind w:firstLine="0"/>
                              <w:rPr>
                                <w:sz w:val="16"/>
                                <w:szCs w:val="16"/>
                              </w:rPr>
                            </w:pPr>
                            <w:r>
                              <w:rPr>
                                <w:noProof/>
                                <w:color w:val="000000" w:themeColor="text1"/>
                              </w:rPr>
                              <w:drawing>
                                <wp:inline distT="0" distB="0" distL="0" distR="0" wp14:anchorId="2FE7A56C" wp14:editId="64C1EA56">
                                  <wp:extent cx="2926080" cy="2577102"/>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926080" cy="2577102"/>
                                          </a:xfrm>
                                          <a:prstGeom prst="rect">
                                            <a:avLst/>
                                          </a:prstGeom>
                                        </pic:spPr>
                                      </pic:pic>
                                    </a:graphicData>
                                  </a:graphic>
                                </wp:inline>
                              </w:drawing>
                            </w:r>
                          </w:p>
                          <w:p w14:paraId="48AFFC28" w14:textId="77777777" w:rsidR="00113AA7" w:rsidRDefault="00113AA7" w:rsidP="007C21D1">
                            <w:pPr>
                              <w:pStyle w:val="Text"/>
                              <w:ind w:firstLine="0"/>
                              <w:rPr>
                                <w:sz w:val="16"/>
                                <w:szCs w:val="16"/>
                              </w:rPr>
                            </w:pPr>
                            <w:r>
                              <w:rPr>
                                <w:noProof/>
                                <w:color w:val="000000" w:themeColor="text1"/>
                                <w:sz w:val="22"/>
                                <w:szCs w:val="22"/>
                              </w:rPr>
                              <w:drawing>
                                <wp:inline distT="0" distB="0" distL="0" distR="0" wp14:anchorId="7E47D7BB" wp14:editId="252C0FC1">
                                  <wp:extent cx="2926080" cy="2568574"/>
                                  <wp:effectExtent l="0" t="0" r="762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26080" cy="2568574"/>
                                          </a:xfrm>
                                          <a:prstGeom prst="rect">
                                            <a:avLst/>
                                          </a:prstGeom>
                                        </pic:spPr>
                                      </pic:pic>
                                    </a:graphicData>
                                  </a:graphic>
                                </wp:inline>
                              </w:drawing>
                            </w:r>
                          </w:p>
                          <w:p w14:paraId="2269572F" w14:textId="77777777" w:rsidR="00113AA7" w:rsidRDefault="00113AA7" w:rsidP="007C21D1">
                            <w:pPr>
                              <w:pStyle w:val="Text"/>
                              <w:ind w:firstLine="0"/>
                              <w:rPr>
                                <w:sz w:val="16"/>
                                <w:szCs w:val="16"/>
                              </w:rPr>
                            </w:pPr>
                            <w:r>
                              <w:rPr>
                                <w:noProof/>
                                <w:color w:val="000000" w:themeColor="text1"/>
                                <w:sz w:val="22"/>
                                <w:szCs w:val="22"/>
                              </w:rPr>
                              <w:drawing>
                                <wp:inline distT="0" distB="0" distL="0" distR="0" wp14:anchorId="26652B78" wp14:editId="12415198">
                                  <wp:extent cx="2926080" cy="259420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26080" cy="2594208"/>
                                          </a:xfrm>
                                          <a:prstGeom prst="rect">
                                            <a:avLst/>
                                          </a:prstGeom>
                                        </pic:spPr>
                                      </pic:pic>
                                    </a:graphicData>
                                  </a:graphic>
                                </wp:inline>
                              </w:drawing>
                            </w:r>
                          </w:p>
                          <w:p w14:paraId="3E4278F2" w14:textId="03AF5F4C" w:rsidR="00113AA7" w:rsidRDefault="00113AA7" w:rsidP="007C21D1">
                            <w:pPr>
                              <w:pStyle w:val="Caption"/>
                              <w:rPr>
                                <w:sz w:val="16"/>
                                <w:szCs w:val="16"/>
                              </w:rPr>
                            </w:pPr>
                            <w:bookmarkStart w:id="85" w:name="_Ref40730102"/>
                            <w:r>
                              <w:t xml:space="preserve">Figure </w:t>
                            </w:r>
                            <w:bookmarkEnd w:id="85"/>
                            <w:proofErr w:type="gramStart"/>
                            <w:r>
                              <w:t xml:space="preserve">13  </w:t>
                            </w:r>
                            <w:r w:rsidRPr="00E74CE7">
                              <w:rPr>
                                <w:sz w:val="16"/>
                                <w:szCs w:val="16"/>
                              </w:rPr>
                              <w:t>Shown</w:t>
                            </w:r>
                            <w:proofErr w:type="gramEnd"/>
                            <w:r w:rsidRPr="00E74CE7">
                              <w:rPr>
                                <w:sz w:val="16"/>
                                <w:szCs w:val="16"/>
                              </w:rPr>
                              <w:t xml:space="preserve"> are results on the Mirrorcle MEMS micromirror using the algorithms described in the text.  The red curve is the drive and the blue curve the device response.  The upper panel shows the native response of the device.  In response to a step input, it rings for ~100ms.</w:t>
                            </w:r>
                            <w:r>
                              <w:rPr>
                                <w:sz w:val="16"/>
                                <w:szCs w:val="16"/>
                              </w:rPr>
                              <w:t xml:space="preserve"> </w:t>
                            </w:r>
                            <w:r w:rsidRPr="00E74CE7">
                              <w:rPr>
                                <w:sz w:val="16"/>
                                <w:szCs w:val="16"/>
                              </w:rPr>
                              <w:t>The middle panel shows the step response reduced to ~1ms and the lower panel shows how one can use an advanced drive method to produce ideal scanner behavior.  Note the differing</w:t>
                            </w:r>
                            <w:r>
                              <w:rPr>
                                <w:sz w:val="16"/>
                                <w:szCs w:val="16"/>
                              </w:rPr>
                              <w:t xml:space="preserve"> time scales in all three plots.</w:t>
                            </w:r>
                          </w:p>
                          <w:p w14:paraId="1726B1B6" w14:textId="77777777" w:rsidR="00113AA7" w:rsidRDefault="00113AA7" w:rsidP="007C21D1">
                            <w:pPr>
                              <w:pStyle w:val="Text"/>
                              <w:ind w:firstLine="0"/>
                              <w:rPr>
                                <w:sz w:val="16"/>
                                <w:szCs w:val="16"/>
                              </w:rPr>
                            </w:pPr>
                          </w:p>
                          <w:p w14:paraId="427C45C5" w14:textId="77777777" w:rsidR="00113AA7" w:rsidRDefault="00113AA7" w:rsidP="007C21D1">
                            <w:pPr>
                              <w:pStyle w:val="Text"/>
                              <w:ind w:firstLine="0"/>
                              <w:rPr>
                                <w:sz w:val="16"/>
                                <w:szCs w:val="16"/>
                              </w:rPr>
                            </w:pPr>
                          </w:p>
                          <w:p w14:paraId="348D6850" w14:textId="77777777" w:rsidR="00113AA7" w:rsidRDefault="00113AA7" w:rsidP="007C21D1">
                            <w:pPr>
                              <w:pStyle w:val="Text"/>
                              <w:ind w:firstLine="0"/>
                              <w:rPr>
                                <w:sz w:val="16"/>
                                <w:szCs w:val="16"/>
                              </w:rPr>
                            </w:pPr>
                          </w:p>
                        </w:txbxContent>
                      </wps:txbx>
                      <wps:bodyPr rot="0" vert="horz" wrap="square" lIns="0" tIns="0" rIns="0" bIns="0" anchor="t" anchorCtr="0" upright="1">
                        <a:noAutofit/>
                      </wps:bodyPr>
                    </wps:wsp>
                  </a:graphicData>
                </a:graphic>
              </wp:inline>
            </w:drawing>
          </mc:Choice>
          <mc:Fallback>
            <w:pict>
              <v:shape w14:anchorId="3A1993DE" id="Text Box 53" o:spid="_x0000_s1044" type="#_x0000_t202" style="width:252pt;height:684.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QF9EH8CAAAKBQAADgAAAGRycy9lMm9Eb2MueG1srFRtb9sgEP4+af8B8T21nTppbMWpmnSZJnUv&#10;UrsfQADHaBgYkNjdtP++A8dZ123SNM0f8AHHw909z7G87luJjtw6oVWFs4sUI66oZkLtK/zxYTtZ&#10;YOQ8UYxIrXiFH7nD16uXL5adKflUN1oybhGAKFd2psKN96ZMEkcb3hJ3oQ1XsFlr2xIPU7tPmCUd&#10;oLcymabpPOm0ZcZqyp2D1dthE68ifl1z6t/XteMeyQpDbD6ONo67MCarJSn3lphG0FMY5B+iaIlQ&#10;cOkZ6pZ4gg5W/ALVCmq107W/oLpNdF0LymMOkE2WPsvmviGGx1ygOM6cy+T+Hyx9d/xgkWAVnl1i&#10;pEgLHD3w3qO17hEsQX0640pwuzfg6HtYB55jrs7cafrJIaU3DVF7fmOt7hpOGMSXhZPJk6MDjgsg&#10;u+6tZnAPOXgdgfratqF4UA4E6MDT45mbEAuFxUtgO09hi8LeYl6k8yyyl5ByPG6s86+5blEwKmyB&#10;/AhPjnfOh3BIObqE25yWgm2FlHFi97uNtOhIQCjb+MUMnrlJFZyVDscGxGEFooQ7wl6INxL/tcim&#10;ebqeFpPtfHE1ybf5bFJcpYtJmhXrYp7mRX67/RYCzPKyEYxxdScUH0WY5X9H8qkdBvlEGaKuwsVs&#10;Ohs4+mOSafx+l2QrPPSkFC0U+uxEysDsK8UgbVJ6IuRgJz+HH6sMNRj/sSpRB4H6QQS+3/VRctl8&#10;1NdOs0dQhtXAG3AMDwoYjbZfMOqgOSvsPh+I5RjJNwrUFTp5NOxo7EaDKApHK+wxGsyNHzr+YKzY&#10;N4A86FfpG1BgLaI2glSHKE66hYaLSZweh9DRT+fR68cTtvoOAAD//wMAUEsDBBQABgAIAAAAIQC1&#10;xqq22wAAAAYBAAAPAAAAZHJzL2Rvd25yZXYueG1sTI/BTsMwEETvSPyDtUhcEHUoEFUhTgUt3Oih&#10;pep5Gy9JRLyOYqdJ/56FC1xWGs1o9k2+nFyrTtSHxrOBu1kCirj0tuHKwP7j7XYBKkRki61nMnCm&#10;AMvi8iLHzPqRt3TaxUpJCYcMDdQxdpnWoazJYZj5jli8T987jCL7StseRyl3rZ4nSaodNiwfauxo&#10;VVP5tRucgXTdD+OWVzfr/es7brpqfng5H4y5vpqen0BFmuJfGH7wBR0KYTr6gW1QrQEZEn+veI/J&#10;g8ijhO7TRQq6yPV//OIbAAD//wMAUEsBAi0AFAAGAAgAAAAhAOSZw8D7AAAA4QEAABMAAAAAAAAA&#10;AAAAAAAAAAAAAFtDb250ZW50X1R5cGVzXS54bWxQSwECLQAUAAYACAAAACEAI7Jq4dcAAACUAQAA&#10;CwAAAAAAAAAAAAAAAAAsAQAAX3JlbHMvLnJlbHNQSwECLQAUAAYACAAAACEA9QF9EH8CAAAKBQAA&#10;DgAAAAAAAAAAAAAAAAAsAgAAZHJzL2Uyb0RvYy54bWxQSwECLQAUAAYACAAAACEAtcaqttsAAAAG&#10;AQAADwAAAAAAAAAAAAAAAADXBAAAZHJzL2Rvd25yZXYueG1sUEsFBgAAAAAEAAQA8wAAAN8FAAAA&#10;AA==&#10;" stroked="f">
                <v:textbox inset="0,0,0,0">
                  <w:txbxContent>
                    <w:p w14:paraId="73A2D41B" w14:textId="77777777" w:rsidR="00113AA7" w:rsidRDefault="00113AA7" w:rsidP="007C21D1">
                      <w:pPr>
                        <w:pStyle w:val="Text"/>
                        <w:ind w:firstLine="0"/>
                        <w:rPr>
                          <w:sz w:val="16"/>
                          <w:szCs w:val="16"/>
                        </w:rPr>
                      </w:pPr>
                      <w:r>
                        <w:rPr>
                          <w:noProof/>
                          <w:color w:val="000000" w:themeColor="text1"/>
                        </w:rPr>
                        <w:drawing>
                          <wp:inline distT="0" distB="0" distL="0" distR="0" wp14:anchorId="2FE7A56C" wp14:editId="64C1EA56">
                            <wp:extent cx="2926080" cy="2577102"/>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926080" cy="2577102"/>
                                    </a:xfrm>
                                    <a:prstGeom prst="rect">
                                      <a:avLst/>
                                    </a:prstGeom>
                                  </pic:spPr>
                                </pic:pic>
                              </a:graphicData>
                            </a:graphic>
                          </wp:inline>
                        </w:drawing>
                      </w:r>
                    </w:p>
                    <w:p w14:paraId="48AFFC28" w14:textId="77777777" w:rsidR="00113AA7" w:rsidRDefault="00113AA7" w:rsidP="007C21D1">
                      <w:pPr>
                        <w:pStyle w:val="Text"/>
                        <w:ind w:firstLine="0"/>
                        <w:rPr>
                          <w:sz w:val="16"/>
                          <w:szCs w:val="16"/>
                        </w:rPr>
                      </w:pPr>
                      <w:r>
                        <w:rPr>
                          <w:noProof/>
                          <w:color w:val="000000" w:themeColor="text1"/>
                          <w:sz w:val="22"/>
                          <w:szCs w:val="22"/>
                        </w:rPr>
                        <w:drawing>
                          <wp:inline distT="0" distB="0" distL="0" distR="0" wp14:anchorId="7E47D7BB" wp14:editId="252C0FC1">
                            <wp:extent cx="2926080" cy="2568574"/>
                            <wp:effectExtent l="0" t="0" r="762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26080" cy="2568574"/>
                                    </a:xfrm>
                                    <a:prstGeom prst="rect">
                                      <a:avLst/>
                                    </a:prstGeom>
                                  </pic:spPr>
                                </pic:pic>
                              </a:graphicData>
                            </a:graphic>
                          </wp:inline>
                        </w:drawing>
                      </w:r>
                    </w:p>
                    <w:p w14:paraId="2269572F" w14:textId="77777777" w:rsidR="00113AA7" w:rsidRDefault="00113AA7" w:rsidP="007C21D1">
                      <w:pPr>
                        <w:pStyle w:val="Text"/>
                        <w:ind w:firstLine="0"/>
                        <w:rPr>
                          <w:sz w:val="16"/>
                          <w:szCs w:val="16"/>
                        </w:rPr>
                      </w:pPr>
                      <w:r>
                        <w:rPr>
                          <w:noProof/>
                          <w:color w:val="000000" w:themeColor="text1"/>
                          <w:sz w:val="22"/>
                          <w:szCs w:val="22"/>
                        </w:rPr>
                        <w:drawing>
                          <wp:inline distT="0" distB="0" distL="0" distR="0" wp14:anchorId="26652B78" wp14:editId="12415198">
                            <wp:extent cx="2926080" cy="2594208"/>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926080" cy="2594208"/>
                                    </a:xfrm>
                                    <a:prstGeom prst="rect">
                                      <a:avLst/>
                                    </a:prstGeom>
                                  </pic:spPr>
                                </pic:pic>
                              </a:graphicData>
                            </a:graphic>
                          </wp:inline>
                        </w:drawing>
                      </w:r>
                    </w:p>
                    <w:p w14:paraId="3E4278F2" w14:textId="03AF5F4C" w:rsidR="00113AA7" w:rsidRDefault="00113AA7" w:rsidP="007C21D1">
                      <w:pPr>
                        <w:pStyle w:val="Caption"/>
                        <w:rPr>
                          <w:sz w:val="16"/>
                          <w:szCs w:val="16"/>
                        </w:rPr>
                      </w:pPr>
                      <w:bookmarkStart w:id="86" w:name="_Ref40730102"/>
                      <w:r>
                        <w:t xml:space="preserve">Figure </w:t>
                      </w:r>
                      <w:bookmarkEnd w:id="86"/>
                      <w:proofErr w:type="gramStart"/>
                      <w:r>
                        <w:t xml:space="preserve">13  </w:t>
                      </w:r>
                      <w:r w:rsidRPr="00E74CE7">
                        <w:rPr>
                          <w:sz w:val="16"/>
                          <w:szCs w:val="16"/>
                        </w:rPr>
                        <w:t>Shown</w:t>
                      </w:r>
                      <w:proofErr w:type="gramEnd"/>
                      <w:r w:rsidRPr="00E74CE7">
                        <w:rPr>
                          <w:sz w:val="16"/>
                          <w:szCs w:val="16"/>
                        </w:rPr>
                        <w:t xml:space="preserve"> are results on the Mirrorcle MEMS micromirror using the algorithms described in the text.  The red curve is the drive and the blue curve the device response.  The upper panel shows the native response of the device.  In response to a step input, it rings for ~100ms.</w:t>
                      </w:r>
                      <w:r>
                        <w:rPr>
                          <w:sz w:val="16"/>
                          <w:szCs w:val="16"/>
                        </w:rPr>
                        <w:t xml:space="preserve"> </w:t>
                      </w:r>
                      <w:r w:rsidRPr="00E74CE7">
                        <w:rPr>
                          <w:sz w:val="16"/>
                          <w:szCs w:val="16"/>
                        </w:rPr>
                        <w:t>The middle panel shows the step response reduced to ~1ms and the lower panel shows how one can use an advanced drive method to produce ideal scanner behavior.  Note the differing</w:t>
                      </w:r>
                      <w:r>
                        <w:rPr>
                          <w:sz w:val="16"/>
                          <w:szCs w:val="16"/>
                        </w:rPr>
                        <w:t xml:space="preserve"> time scales in all three plots.</w:t>
                      </w:r>
                    </w:p>
                    <w:p w14:paraId="1726B1B6" w14:textId="77777777" w:rsidR="00113AA7" w:rsidRDefault="00113AA7" w:rsidP="007C21D1">
                      <w:pPr>
                        <w:pStyle w:val="Text"/>
                        <w:ind w:firstLine="0"/>
                        <w:rPr>
                          <w:sz w:val="16"/>
                          <w:szCs w:val="16"/>
                        </w:rPr>
                      </w:pPr>
                    </w:p>
                    <w:p w14:paraId="427C45C5" w14:textId="77777777" w:rsidR="00113AA7" w:rsidRDefault="00113AA7" w:rsidP="007C21D1">
                      <w:pPr>
                        <w:pStyle w:val="Text"/>
                        <w:ind w:firstLine="0"/>
                        <w:rPr>
                          <w:sz w:val="16"/>
                          <w:szCs w:val="16"/>
                        </w:rPr>
                      </w:pPr>
                    </w:p>
                    <w:p w14:paraId="348D6850" w14:textId="77777777" w:rsidR="00113AA7" w:rsidRDefault="00113AA7" w:rsidP="007C21D1">
                      <w:pPr>
                        <w:pStyle w:val="Text"/>
                        <w:ind w:firstLine="0"/>
                        <w:rPr>
                          <w:sz w:val="16"/>
                          <w:szCs w:val="16"/>
                        </w:rPr>
                      </w:pPr>
                    </w:p>
                  </w:txbxContent>
                </v:textbox>
                <w10:anchorlock/>
              </v:shape>
            </w:pict>
          </mc:Fallback>
        </mc:AlternateContent>
      </w:r>
    </w:p>
    <w:p w14:paraId="1F4D25EE" w14:textId="7E2C19FD" w:rsidR="00E97B99" w:rsidRDefault="004C7DF2" w:rsidP="004C7DF2">
      <w:pPr>
        <w:ind w:firstLine="360"/>
        <w:jc w:val="both"/>
      </w:pPr>
      <w:r>
        <w:lastRenderedPageBreak/>
        <w:fldChar w:fldCharType="begin"/>
      </w:r>
      <w:r>
        <w:instrText xml:space="preserve"> REF _Ref40730102 \h </w:instrText>
      </w:r>
      <w:r>
        <w:fldChar w:fldCharType="separate"/>
      </w:r>
      <w:r>
        <w:t xml:space="preserve">Figure </w:t>
      </w:r>
      <w:r>
        <w:fldChar w:fldCharType="end"/>
      </w:r>
      <w:r>
        <w:t xml:space="preserve">13 shows our experimental results. In the top panel, we show the native response of the system to a single step input.  The </w:t>
      </w:r>
      <w:r w:rsidRPr="00CA1F5D">
        <w:rPr>
          <w:i/>
          <w:iCs/>
        </w:rPr>
        <w:t>Q</w:t>
      </w:r>
      <w:r>
        <w:t xml:space="preserve">~25 and the system rings for many tens of milliseconds. The middle panel shows the response to a two-step input, similar to the simulations shown in </w:t>
      </w:r>
      <w:r>
        <w:fldChar w:fldCharType="begin"/>
      </w:r>
      <w:r>
        <w:instrText xml:space="preserve"> REF _Ref40729772 \h </w:instrText>
      </w:r>
      <w:r>
        <w:fldChar w:fldCharType="separate"/>
      </w:r>
      <w:r>
        <w:t xml:space="preserve">Figure </w:t>
      </w:r>
      <w:r>
        <w:rPr>
          <w:noProof/>
        </w:rPr>
        <w:t>1</w:t>
      </w:r>
      <w:r>
        <w:fldChar w:fldCharType="end"/>
      </w:r>
      <w:r>
        <w:t xml:space="preserve"> and the analytical solutions shown in </w:t>
      </w:r>
      <w:r>
        <w:fldChar w:fldCharType="begin"/>
      </w:r>
      <w:r>
        <w:instrText xml:space="preserve"> REF _Ref40730049 \h </w:instrText>
      </w:r>
      <w:r>
        <w:fldChar w:fldCharType="separate"/>
      </w:r>
      <w:r>
        <w:t xml:space="preserve">Figure </w:t>
      </w:r>
      <w:r>
        <w:fldChar w:fldCharType="end"/>
      </w:r>
      <w:r>
        <w:t>8. In the two-step input the settling time has been reduced to ~1/2 a period or ~1.5</w:t>
      </w:r>
      <w:r w:rsidR="00CA10E9">
        <w:t xml:space="preserve"> </w:t>
      </w:r>
      <w:r>
        <w:t xml:space="preserve">ms. The lower panel shows the response to a more complicated drive, similar to that drive algorithms can make this device function as an essentially perfect galvo and a perfect scanner.  </w:t>
      </w:r>
      <w:r>
        <w:fldChar w:fldCharType="begin"/>
      </w:r>
      <w:r>
        <w:instrText xml:space="preserve"> REF _Ref40730118 \h </w:instrText>
      </w:r>
      <w:r>
        <w:fldChar w:fldCharType="separate"/>
      </w:r>
      <w:r>
        <w:t xml:space="preserve">Figure </w:t>
      </w:r>
      <w:r>
        <w:fldChar w:fldCharType="end"/>
      </w:r>
      <w:r>
        <w:t xml:space="preserve">14 shows how, by bringing all the algorithms together on a real MEMS device, one can modal engineer the output to create complex patterns. The experimental results in </w:t>
      </w:r>
      <w:r>
        <w:fldChar w:fldCharType="begin"/>
      </w:r>
      <w:r>
        <w:instrText xml:space="preserve"> REF _Ref40730118 \h </w:instrText>
      </w:r>
      <w:r>
        <w:fldChar w:fldCharType="separate"/>
      </w:r>
      <w:r>
        <w:t xml:space="preserve">Figure </w:t>
      </w:r>
      <w:r>
        <w:fldChar w:fldCharType="end"/>
      </w:r>
      <w:r>
        <w:t xml:space="preserve">14 can be compared with the simulation results in </w:t>
      </w:r>
      <w:r>
        <w:fldChar w:fldCharType="begin"/>
      </w:r>
      <w:r>
        <w:instrText xml:space="preserve"> REF _Ref40729937 \h </w:instrText>
      </w:r>
      <w:r>
        <w:fldChar w:fldCharType="separate"/>
      </w:r>
      <w:r>
        <w:t xml:space="preserve">Figure </w:t>
      </w:r>
      <w:r>
        <w:fldChar w:fldCharType="end"/>
      </w:r>
      <w:r>
        <w:t xml:space="preserve">4. They agree, demonstrating the effectiveness of the algorithms discussed here. </w:t>
      </w:r>
      <w:r w:rsidR="002F399D">
        <w:rPr>
          <w:noProof/>
        </w:rPr>
        <w:drawing>
          <wp:inline distT="0" distB="0" distL="0" distR="0" wp14:anchorId="3B37C089" wp14:editId="3DA26ACB">
            <wp:extent cx="3200400" cy="2815590"/>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5-24 at 12.54.05 PM.png"/>
                    <pic:cNvPicPr/>
                  </pic:nvPicPr>
                  <pic:blipFill>
                    <a:blip r:embed="rId31">
                      <a:extLst>
                        <a:ext uri="{28A0092B-C50C-407E-A947-70E740481C1C}">
                          <a14:useLocalDpi xmlns:a14="http://schemas.microsoft.com/office/drawing/2010/main" val="0"/>
                        </a:ext>
                      </a:extLst>
                    </a:blip>
                    <a:stretch>
                      <a:fillRect/>
                    </a:stretch>
                  </pic:blipFill>
                  <pic:spPr>
                    <a:xfrm>
                      <a:off x="0" y="0"/>
                      <a:ext cx="3200400" cy="2815590"/>
                    </a:xfrm>
                    <a:prstGeom prst="rect">
                      <a:avLst/>
                    </a:prstGeom>
                  </pic:spPr>
                </pic:pic>
              </a:graphicData>
            </a:graphic>
          </wp:inline>
        </w:drawing>
      </w:r>
    </w:p>
    <w:p w14:paraId="6DB4E410" w14:textId="401DD2F4" w:rsidR="00E97B99" w:rsidRDefault="00834AB4" w:rsidP="00E97B99">
      <w:pPr>
        <w:pStyle w:val="Heading1"/>
      </w:pPr>
      <w:r>
        <w:rPr>
          <w:noProof/>
        </w:rPr>
        <mc:AlternateContent>
          <mc:Choice Requires="wps">
            <w:drawing>
              <wp:anchor distT="0" distB="0" distL="114300" distR="114300" simplePos="0" relativeHeight="251669504" behindDoc="0" locked="0" layoutInCell="1" allowOverlap="1" wp14:anchorId="5332BCCC" wp14:editId="1AE7C318">
                <wp:simplePos x="0" y="0"/>
                <wp:positionH relativeFrom="column">
                  <wp:posOffset>-24706</wp:posOffset>
                </wp:positionH>
                <wp:positionV relativeFrom="paragraph">
                  <wp:posOffset>36570</wp:posOffset>
                </wp:positionV>
                <wp:extent cx="3174842" cy="607707"/>
                <wp:effectExtent l="0" t="0" r="0" b="1905"/>
                <wp:wrapSquare wrapText="bothSides"/>
                <wp:docPr id="44" name="Text Box 44"/>
                <wp:cNvGraphicFramePr/>
                <a:graphic xmlns:a="http://schemas.openxmlformats.org/drawingml/2006/main">
                  <a:graphicData uri="http://schemas.microsoft.com/office/word/2010/wordprocessingShape">
                    <wps:wsp>
                      <wps:cNvSpPr txBox="1"/>
                      <wps:spPr>
                        <a:xfrm>
                          <a:off x="0" y="0"/>
                          <a:ext cx="3174842" cy="60770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72FFA4F" w14:textId="2C8CD24E" w:rsidR="00113AA7" w:rsidRPr="00834AB4" w:rsidRDefault="00113AA7">
                            <w:pPr>
                              <w:rPr>
                                <w:rFonts w:asciiTheme="minorHAnsi" w:hAnsiTheme="minorHAnsi"/>
                                <w:i/>
                                <w:color w:val="44546A" w:themeColor="text2"/>
                                <w:sz w:val="16"/>
                                <w:szCs w:val="16"/>
                              </w:rPr>
                            </w:pPr>
                            <w:r w:rsidRPr="00834AB4">
                              <w:rPr>
                                <w:rFonts w:asciiTheme="minorHAnsi" w:hAnsiTheme="minorHAnsi"/>
                                <w:i/>
                                <w:color w:val="44546A" w:themeColor="text2"/>
                                <w:sz w:val="18"/>
                                <w:szCs w:val="18"/>
                              </w:rPr>
                              <w:t xml:space="preserve">Figure </w:t>
                            </w:r>
                            <w:proofErr w:type="gramStart"/>
                            <w:r w:rsidRPr="00834AB4">
                              <w:rPr>
                                <w:rFonts w:asciiTheme="minorHAnsi" w:hAnsiTheme="minorHAnsi"/>
                                <w:i/>
                                <w:color w:val="44546A" w:themeColor="text2"/>
                                <w:sz w:val="18"/>
                                <w:szCs w:val="18"/>
                              </w:rPr>
                              <w:t>14</w:t>
                            </w:r>
                            <w:r w:rsidRPr="00834AB4">
                              <w:rPr>
                                <w:rFonts w:asciiTheme="minorHAnsi" w:hAnsiTheme="minorHAnsi"/>
                                <w:i/>
                                <w:color w:val="44546A" w:themeColor="text2"/>
                                <w:sz w:val="16"/>
                                <w:szCs w:val="16"/>
                              </w:rPr>
                              <w:t xml:space="preserve">  Shown</w:t>
                            </w:r>
                            <w:proofErr w:type="gramEnd"/>
                            <w:r w:rsidRPr="00834AB4">
                              <w:rPr>
                                <w:rFonts w:asciiTheme="minorHAnsi" w:hAnsiTheme="minorHAnsi"/>
                                <w:i/>
                                <w:color w:val="44546A" w:themeColor="text2"/>
                                <w:sz w:val="16"/>
                                <w:szCs w:val="16"/>
                              </w:rPr>
                              <w:t xml:space="preserve"> is a complex pattern of response of the MEMS device shown in Figure 12.  This is a similar pattern to that shown in Figur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32BCCC" id="Text Box 44" o:spid="_x0000_s1045" type="#_x0000_t202" style="position:absolute;left:0;text-align:left;margin-left:-1.95pt;margin-top:2.9pt;width:250pt;height:47.8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mQ2nkCAABjBQAADgAAAGRycy9lMm9Eb2MueG1srFRLbxMxEL4j8R8s3+kmYWlK1E0VWhUhVW1F&#10;i3p2vHazwvYYe5Ld8OsZezcPCpciLrvjmW/ej/OLzhq2USE24Co+PhlxppyEunHPFf/2eP3ujLOI&#10;wtXCgFMV36rIL+Zv35y3fqYmsAJTq8DIiIuz1ld8hehnRRHlSlkRT8ArR0INwQqkZ3gu6iBasm5N&#10;MRmNTosWQu0DSBUjca96IZ9n+1oriXdaR4XMVJxiw/wN+btM32J+LmbPQfhVI4cwxD9EYUXjyOne&#10;1JVAwdah+cOUbWSACBpPJNgCtG6kyjlQNuPRi2weVsKrnAsVJ/p9meL/MytvN/eBNXXFy5IzJyz1&#10;6FF1yD5Bx4hF9Wl9nBHswRMQO+JTn3f8SMyUdqeDTX9KiJGcKr3dVzdZk8R8P56WZ+WEM0my09F0&#10;OpomM8VB24eInxVYloiKB+peLqrY3ETsoTtIcubgujEmd9C43xhks+eoPAKDdkqkDzhTuDUqaRn3&#10;VWkqQY47MfLwqUsT2EbQ2AgplcOccrZL6ITS5Ps1igM+qfZRvUZ5r5E9g8O9sm0chFylF2HX33ch&#10;6x5PpT7KO5HYLbvc+3HuRGItod5SnwP0mxK9vG6oGTci4r0ItBrUWlp3vKOPNtBWHAaKsxWEn3/j&#10;JzxNLEk5a2nVKh5/rEVQnJkvjmb547gs027mR/lhOqFHOJYsjyVubS+B2jKmw+JlJhMezY7UAewT&#10;XYVF8koi4ST5rjjuyEvsDwBdFakWiwyibfQCb9yDl8l0KnMatcfuSQQ/zCPSJN/CbinF7MVY9tik&#10;6WCxRtBNntlDVYcG0CbnqR+uTjoVx++MOtzG+S8AAAD//wMAUEsDBBQABgAIAAAAIQCTQeH/3AAA&#10;AAgBAAAPAAAAZHJzL2Rvd25yZXYueG1sTI/BTsMwEETvSP0Ha5G4tXagqZoQp6pAXEGUthI3N94m&#10;EfE6it0m/D3LCY6reZp9U2wm14krDqH1pCFZKBBIlbct1Rr2Hy/zNYgQDVnTeUIN3xhgU85uCpNb&#10;P9I7XnexFlxCITcamhj7XMpQNehMWPgeibOzH5yJfA61tIMZudx18l6plXSmJf7QmB6fGqy+dhen&#10;4fB6/jwu1Vv97NJ+9JOS5DKp9d3ttH0EEXGKfzD86rM6lOx08heyQXQa5g8ZkxpSHsDxMlslIE7M&#10;qSQFWRby/4DyBwAA//8DAFBLAQItABQABgAIAAAAIQDkmcPA+wAAAOEBAAATAAAAAAAAAAAAAAAA&#10;AAAAAABbQ29udGVudF9UeXBlc10ueG1sUEsBAi0AFAAGAAgAAAAhACOyauHXAAAAlAEAAAsAAAAA&#10;AAAAAAAAAAAALAEAAF9yZWxzLy5yZWxzUEsBAi0AFAAGAAgAAAAhAAXZkNp5AgAAYwUAAA4AAAAA&#10;AAAAAAAAAAAALAIAAGRycy9lMm9Eb2MueG1sUEsBAi0AFAAGAAgAAAAhAJNB4f/cAAAACAEAAA8A&#10;AAAAAAAAAAAAAAAA0QQAAGRycy9kb3ducmV2LnhtbFBLBQYAAAAABAAEAPMAAADaBQAAAAA=&#10;" filled="f" stroked="f">
                <v:textbox>
                  <w:txbxContent>
                    <w:p w14:paraId="772FFA4F" w14:textId="2C8CD24E" w:rsidR="00113AA7" w:rsidRPr="00834AB4" w:rsidRDefault="00113AA7">
                      <w:pPr>
                        <w:rPr>
                          <w:rFonts w:asciiTheme="minorHAnsi" w:hAnsiTheme="minorHAnsi"/>
                          <w:i/>
                          <w:color w:val="44546A" w:themeColor="text2"/>
                          <w:sz w:val="16"/>
                          <w:szCs w:val="16"/>
                        </w:rPr>
                      </w:pPr>
                      <w:r w:rsidRPr="00834AB4">
                        <w:rPr>
                          <w:rFonts w:asciiTheme="minorHAnsi" w:hAnsiTheme="minorHAnsi"/>
                          <w:i/>
                          <w:color w:val="44546A" w:themeColor="text2"/>
                          <w:sz w:val="18"/>
                          <w:szCs w:val="18"/>
                        </w:rPr>
                        <w:t xml:space="preserve">Figure </w:t>
                      </w:r>
                      <w:proofErr w:type="gramStart"/>
                      <w:r w:rsidRPr="00834AB4">
                        <w:rPr>
                          <w:rFonts w:asciiTheme="minorHAnsi" w:hAnsiTheme="minorHAnsi"/>
                          <w:i/>
                          <w:color w:val="44546A" w:themeColor="text2"/>
                          <w:sz w:val="18"/>
                          <w:szCs w:val="18"/>
                        </w:rPr>
                        <w:t>14</w:t>
                      </w:r>
                      <w:r w:rsidRPr="00834AB4">
                        <w:rPr>
                          <w:rFonts w:asciiTheme="minorHAnsi" w:hAnsiTheme="minorHAnsi"/>
                          <w:i/>
                          <w:color w:val="44546A" w:themeColor="text2"/>
                          <w:sz w:val="16"/>
                          <w:szCs w:val="16"/>
                        </w:rPr>
                        <w:t xml:space="preserve">  Shown</w:t>
                      </w:r>
                      <w:proofErr w:type="gramEnd"/>
                      <w:r w:rsidRPr="00834AB4">
                        <w:rPr>
                          <w:rFonts w:asciiTheme="minorHAnsi" w:hAnsiTheme="minorHAnsi"/>
                          <w:i/>
                          <w:color w:val="44546A" w:themeColor="text2"/>
                          <w:sz w:val="16"/>
                          <w:szCs w:val="16"/>
                        </w:rPr>
                        <w:t xml:space="preserve"> is a complex pattern of response of the MEMS device shown in Figure 12.  This is a similar pattern to that shown in Figure 4.</w:t>
                      </w:r>
                    </w:p>
                  </w:txbxContent>
                </v:textbox>
                <w10:wrap type="square"/>
              </v:shape>
            </w:pict>
          </mc:Fallback>
        </mc:AlternateContent>
      </w:r>
      <w:r w:rsidR="0021695B">
        <w:t>conclusions</w:t>
      </w:r>
    </w:p>
    <w:p w14:paraId="1AEC6A81" w14:textId="63918C96" w:rsidR="006C5E66" w:rsidRDefault="006C5E66" w:rsidP="006C5E66">
      <w:pPr>
        <w:ind w:firstLine="360"/>
        <w:jc w:val="both"/>
      </w:pPr>
      <w:r>
        <w:t>In this paper we have shown how novel open loop control algorithms can make MEMS devices perform as essentially ideal galvos and scanners</w:t>
      </w:r>
      <w:r w:rsidR="00111F11">
        <w:t xml:space="preserve">. </w:t>
      </w:r>
      <w:r>
        <w:t xml:space="preserve">In a real device, with a finite </w:t>
      </w:r>
      <w:r w:rsidRPr="00CA1F5D">
        <w:rPr>
          <w:i/>
          <w:iCs/>
        </w:rPr>
        <w:t>Q</w:t>
      </w:r>
      <w:r>
        <w:t>, changes to the input cause the system to ring and the response time is not ideal</w:t>
      </w:r>
      <w:r w:rsidR="00111F11">
        <w:t xml:space="preserve">. </w:t>
      </w:r>
      <w:r>
        <w:t>For an optical system, this is wasted time because the device is not in a well-defined state</w:t>
      </w:r>
      <w:r w:rsidR="00111F11">
        <w:t xml:space="preserve">. </w:t>
      </w:r>
      <w:r>
        <w:t>Using the algorithms shown here, one can make an imperfect device perform in an essentially ideal manner.</w:t>
      </w:r>
    </w:p>
    <w:p w14:paraId="7ABEA04A" w14:textId="7F872B50" w:rsidR="006C5E66" w:rsidRDefault="006C5E66" w:rsidP="006C5E66">
      <w:pPr>
        <w:ind w:firstLine="360"/>
        <w:jc w:val="both"/>
      </w:pPr>
      <w:r>
        <w:t>We believe that the algorithms we have presented here will allow for the optical system designer to make a better use of the imaging time with minimal overhead due to MEMS device ringing and settling.</w:t>
      </w:r>
      <w:r w:rsidR="000D3056">
        <w:t xml:space="preserve">  </w:t>
      </w:r>
      <w:bookmarkStart w:id="87" w:name="_GoBack"/>
      <w:bookmarkEnd w:id="87"/>
    </w:p>
    <w:p w14:paraId="7710676C" w14:textId="77777777" w:rsidR="00E97402" w:rsidRDefault="00E97402" w:rsidP="001F4C5C">
      <w:pPr>
        <w:pStyle w:val="Style1"/>
        <w:jc w:val="both"/>
      </w:pPr>
      <w:r>
        <w:t>Acknowledgment</w:t>
      </w:r>
    </w:p>
    <w:p w14:paraId="4B5C88AE" w14:textId="11B3E7E8" w:rsidR="00E97402" w:rsidRDefault="006C67F3" w:rsidP="0013354F">
      <w:pPr>
        <w:pStyle w:val="Text"/>
      </w:pPr>
      <w:r>
        <w:t>We would like to thank Thorlabs for providing the MEMS device used in this study.</w:t>
      </w:r>
    </w:p>
    <w:p w14:paraId="1A2DE36E" w14:textId="3668E0F8" w:rsidR="008639FB" w:rsidRPr="00104BB0" w:rsidRDefault="008639FB" w:rsidP="0013354F">
      <w:pPr>
        <w:pStyle w:val="Text"/>
        <w:rPr>
          <w:bCs/>
        </w:rPr>
      </w:pPr>
    </w:p>
    <w:p w14:paraId="7EB55747" w14:textId="3DD46F32" w:rsidR="00877047" w:rsidRDefault="005D72BB" w:rsidP="006C67F3">
      <w:pPr>
        <w:pStyle w:val="Style1"/>
      </w:pPr>
      <w:r>
        <w:lastRenderedPageBreak/>
        <w:t>References</w:t>
      </w:r>
    </w:p>
    <w:p w14:paraId="20421644" w14:textId="77777777" w:rsidR="00256495" w:rsidRPr="00B518B9" w:rsidRDefault="00256495" w:rsidP="0025649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B518B9">
        <w:rPr>
          <w:noProof/>
          <w:szCs w:val="24"/>
        </w:rPr>
        <w:t>[1]</w:t>
      </w:r>
      <w:r w:rsidRPr="00B518B9">
        <w:rPr>
          <w:noProof/>
          <w:szCs w:val="24"/>
        </w:rPr>
        <w:tab/>
        <w:t xml:space="preserve">D. J. Bell, T. J. Lu, N. A. Fleck, and S. M. Spearing, “MEMS actuators and sensors: observations on their performance and selection for purpose,” </w:t>
      </w:r>
      <w:r w:rsidRPr="00B518B9">
        <w:rPr>
          <w:i/>
          <w:iCs/>
          <w:noProof/>
          <w:szCs w:val="24"/>
        </w:rPr>
        <w:t>J. Micromechanics Microengineering</w:t>
      </w:r>
      <w:r w:rsidRPr="00B518B9">
        <w:rPr>
          <w:noProof/>
          <w:szCs w:val="24"/>
        </w:rPr>
        <w:t>, vol. 15, no. 7, pp. S153–S164, Jul. 2005.</w:t>
      </w:r>
    </w:p>
    <w:p w14:paraId="225CF1FE"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2]</w:t>
      </w:r>
      <w:r w:rsidRPr="00B518B9">
        <w:rPr>
          <w:noProof/>
          <w:szCs w:val="24"/>
        </w:rPr>
        <w:tab/>
        <w:t xml:space="preserve">C. Liu, </w:t>
      </w:r>
      <w:r w:rsidRPr="00B518B9">
        <w:rPr>
          <w:i/>
          <w:iCs/>
          <w:noProof/>
          <w:szCs w:val="24"/>
        </w:rPr>
        <w:t>Foundations of MEMS</w:t>
      </w:r>
      <w:r w:rsidRPr="00B518B9">
        <w:rPr>
          <w:noProof/>
          <w:szCs w:val="24"/>
        </w:rPr>
        <w:t>, 2nd ed. Prentice Hall, 2012.</w:t>
      </w:r>
    </w:p>
    <w:p w14:paraId="62BC5518"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3]</w:t>
      </w:r>
      <w:r w:rsidRPr="00B518B9">
        <w:rPr>
          <w:noProof/>
          <w:szCs w:val="24"/>
        </w:rPr>
        <w:tab/>
        <w:t xml:space="preserve">M. K. Mishra, V. Dubey, P. M. Mishra, and I. Khan, “MEMS Technology: A Review,” </w:t>
      </w:r>
      <w:r w:rsidRPr="00B518B9">
        <w:rPr>
          <w:i/>
          <w:iCs/>
          <w:noProof/>
          <w:szCs w:val="24"/>
        </w:rPr>
        <w:t>J. Eng. Res. Reports</w:t>
      </w:r>
      <w:r w:rsidRPr="00B518B9">
        <w:rPr>
          <w:noProof/>
          <w:szCs w:val="24"/>
        </w:rPr>
        <w:t>, pp. 1–24, Feb. 2019.</w:t>
      </w:r>
    </w:p>
    <w:p w14:paraId="6E195FEB"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4]</w:t>
      </w:r>
      <w:r w:rsidRPr="00B518B9">
        <w:rPr>
          <w:noProof/>
          <w:szCs w:val="24"/>
        </w:rPr>
        <w:tab/>
        <w:t xml:space="preserve">S.-C. Chen and M. L. Culpepper, “Design of a six-axis micro-scale nanopositioner μHexFlex,” </w:t>
      </w:r>
      <w:r w:rsidRPr="00B518B9">
        <w:rPr>
          <w:i/>
          <w:iCs/>
          <w:noProof/>
          <w:szCs w:val="24"/>
        </w:rPr>
        <w:t>Precis. Eng.</w:t>
      </w:r>
      <w:r w:rsidRPr="00B518B9">
        <w:rPr>
          <w:noProof/>
          <w:szCs w:val="24"/>
        </w:rPr>
        <w:t>, vol. 30, no. 3, pp. 314–324, Jul. 2006.</w:t>
      </w:r>
    </w:p>
    <w:p w14:paraId="5E81B148"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5]</w:t>
      </w:r>
      <w:r w:rsidRPr="00B518B9">
        <w:rPr>
          <w:noProof/>
          <w:szCs w:val="24"/>
        </w:rPr>
        <w:tab/>
        <w:t xml:space="preserve">M. Imboden </w:t>
      </w:r>
      <w:r w:rsidRPr="00B518B9">
        <w:rPr>
          <w:i/>
          <w:iCs/>
          <w:noProof/>
          <w:szCs w:val="24"/>
        </w:rPr>
        <w:t>et al.</w:t>
      </w:r>
      <w:r w:rsidRPr="00B518B9">
        <w:rPr>
          <w:noProof/>
          <w:szCs w:val="24"/>
        </w:rPr>
        <w:t xml:space="preserve">, “Atomic Calligraphy: The Direct Writing of Nanoscale Structures Using a Microelectromechanical System,” </w:t>
      </w:r>
      <w:r w:rsidRPr="00B518B9">
        <w:rPr>
          <w:i/>
          <w:iCs/>
          <w:noProof/>
          <w:szCs w:val="24"/>
        </w:rPr>
        <w:t>Nano Lett.</w:t>
      </w:r>
      <w:r w:rsidRPr="00B518B9">
        <w:rPr>
          <w:noProof/>
          <w:szCs w:val="24"/>
        </w:rPr>
        <w:t>, vol. 13, no. 7, pp. 3379–3384, Jul. 2013.</w:t>
      </w:r>
    </w:p>
    <w:p w14:paraId="307AFB30"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6]</w:t>
      </w:r>
      <w:r w:rsidRPr="00B518B9">
        <w:rPr>
          <w:noProof/>
          <w:szCs w:val="24"/>
        </w:rPr>
        <w:tab/>
        <w:t xml:space="preserve">L. K. Barrett </w:t>
      </w:r>
      <w:r w:rsidRPr="00B518B9">
        <w:rPr>
          <w:i/>
          <w:iCs/>
          <w:noProof/>
          <w:szCs w:val="24"/>
        </w:rPr>
        <w:t>et al.</w:t>
      </w:r>
      <w:r w:rsidRPr="00B518B9">
        <w:rPr>
          <w:noProof/>
          <w:szCs w:val="24"/>
        </w:rPr>
        <w:t xml:space="preserve">, “A Large Range of Motion 3D MEMS Scanner With Five Degrees of Freedom,” </w:t>
      </w:r>
      <w:r w:rsidRPr="00B518B9">
        <w:rPr>
          <w:i/>
          <w:iCs/>
          <w:noProof/>
          <w:szCs w:val="24"/>
        </w:rPr>
        <w:t>J. Microelectromechanical Syst.</w:t>
      </w:r>
      <w:r w:rsidRPr="00B518B9">
        <w:rPr>
          <w:noProof/>
          <w:szCs w:val="24"/>
        </w:rPr>
        <w:t>, pp. 1–10, 2019.</w:t>
      </w:r>
    </w:p>
    <w:p w14:paraId="790326B8"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7]</w:t>
      </w:r>
      <w:r w:rsidRPr="00B518B9">
        <w:rPr>
          <w:noProof/>
          <w:szCs w:val="24"/>
        </w:rPr>
        <w:tab/>
        <w:t xml:space="preserve">C. Pollock, J. Javor, A. Stange, L. K. Barrett, and D. J. Bishop, “Extreme angle, tip-tilt MEMS micromirror enabling full hemispheric, quasi-static optical coverage,” </w:t>
      </w:r>
      <w:r w:rsidRPr="00B518B9">
        <w:rPr>
          <w:i/>
          <w:iCs/>
          <w:noProof/>
          <w:szCs w:val="24"/>
        </w:rPr>
        <w:t>Opt. Express</w:t>
      </w:r>
      <w:r w:rsidRPr="00B518B9">
        <w:rPr>
          <w:noProof/>
          <w:szCs w:val="24"/>
        </w:rPr>
        <w:t>, vol. 27, no. 11, p. 15318, May 2019.</w:t>
      </w:r>
    </w:p>
    <w:p w14:paraId="08F14939" w14:textId="77777777" w:rsidR="00256495" w:rsidRDefault="00256495" w:rsidP="00256495">
      <w:pPr>
        <w:widowControl w:val="0"/>
        <w:autoSpaceDE w:val="0"/>
        <w:autoSpaceDN w:val="0"/>
        <w:adjustRightInd w:val="0"/>
        <w:ind w:left="640" w:hanging="640"/>
        <w:rPr>
          <w:noProof/>
          <w:szCs w:val="24"/>
        </w:rPr>
      </w:pPr>
      <w:r w:rsidRPr="00B518B9">
        <w:rPr>
          <w:noProof/>
          <w:szCs w:val="24"/>
        </w:rPr>
        <w:t>[8]</w:t>
      </w:r>
      <w:r w:rsidRPr="00B518B9">
        <w:rPr>
          <w:noProof/>
          <w:szCs w:val="24"/>
        </w:rPr>
        <w:tab/>
      </w:r>
      <w:r>
        <w:t xml:space="preserve">S.-C. Chen, M. L. Culpepper, and S. C. Jordan, “Application of Input Shaping and HyperBit Control to Improve the Dynamic Performance of a Six-axis MEMS Nano-positioner,” in </w:t>
      </w:r>
      <w:r>
        <w:rPr>
          <w:i/>
          <w:iCs/>
        </w:rPr>
        <w:t>ASPE 2006</w:t>
      </w:r>
      <w:r>
        <w:t>, 2006.</w:t>
      </w:r>
    </w:p>
    <w:p w14:paraId="2B92C43C"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9]</w:t>
      </w:r>
      <w:r w:rsidRPr="00B518B9">
        <w:rPr>
          <w:noProof/>
          <w:szCs w:val="24"/>
        </w:rPr>
        <w:tab/>
      </w:r>
      <w:r>
        <w:t xml:space="preserve">V. Milanović and K. Castelino, “Sub-100 µs Settling Time and Low Voltage Operation for Gimbal-less Two-Axis Scanners,” in </w:t>
      </w:r>
      <w:r>
        <w:rPr>
          <w:i/>
          <w:iCs/>
        </w:rPr>
        <w:t>IEEE/LEOS Optical MEMS 2004</w:t>
      </w:r>
      <w:r>
        <w:t>, 2004.</w:t>
      </w:r>
    </w:p>
    <w:p w14:paraId="387EF1F0"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0]</w:t>
      </w:r>
      <w:r w:rsidRPr="00B518B9">
        <w:rPr>
          <w:noProof/>
          <w:szCs w:val="24"/>
        </w:rPr>
        <w:tab/>
        <w:t xml:space="preserve">S. T. S. Holmström, U. Baran, and H. Urey, “MEMS laser scanners: A review,” </w:t>
      </w:r>
      <w:r w:rsidRPr="00B518B9">
        <w:rPr>
          <w:i/>
          <w:iCs/>
          <w:noProof/>
          <w:szCs w:val="24"/>
        </w:rPr>
        <w:t>Journal of Microelectromechanical Systems</w:t>
      </w:r>
      <w:r w:rsidRPr="00B518B9">
        <w:rPr>
          <w:noProof/>
          <w:szCs w:val="24"/>
        </w:rPr>
        <w:t>, vol. 23, no. 2. Institute of Electrical and Electronics Engineers Inc., pp. 259–275, 2014.</w:t>
      </w:r>
    </w:p>
    <w:p w14:paraId="79144A3E"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1]</w:t>
      </w:r>
      <w:r w:rsidRPr="00B518B9">
        <w:rPr>
          <w:noProof/>
          <w:szCs w:val="24"/>
        </w:rPr>
        <w:tab/>
        <w:t xml:space="preserve">J. B. Hopkins, R. M. Panas, Y. Song, and C. D. White, “A High-Speed Large-Range Tip-Tilt-Piston Micromirror Array,” </w:t>
      </w:r>
      <w:r w:rsidRPr="00B518B9">
        <w:rPr>
          <w:i/>
          <w:iCs/>
          <w:noProof/>
          <w:szCs w:val="24"/>
        </w:rPr>
        <w:t>J. Microelectromechanical Syst.</w:t>
      </w:r>
      <w:r w:rsidRPr="00B518B9">
        <w:rPr>
          <w:noProof/>
          <w:szCs w:val="24"/>
        </w:rPr>
        <w:t>, vol. 26, no. 1, pp. 196–205, Feb. 2017.</w:t>
      </w:r>
    </w:p>
    <w:p w14:paraId="1A71265C"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2]</w:t>
      </w:r>
      <w:r w:rsidRPr="00B518B9">
        <w:rPr>
          <w:noProof/>
          <w:szCs w:val="24"/>
        </w:rPr>
        <w:tab/>
        <w:t>D. N. Burghes and A. Graham, “Introduction to control theory, including optimal control.” Horwood, 1980.</w:t>
      </w:r>
    </w:p>
    <w:p w14:paraId="01D95864"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3]</w:t>
      </w:r>
      <w:r w:rsidRPr="00B518B9">
        <w:rPr>
          <w:noProof/>
          <w:szCs w:val="24"/>
        </w:rPr>
        <w:tab/>
        <w:t xml:space="preserve">F. L. Lewis, </w:t>
      </w:r>
      <w:r w:rsidRPr="00B518B9">
        <w:rPr>
          <w:i/>
          <w:iCs/>
          <w:noProof/>
          <w:szCs w:val="24"/>
        </w:rPr>
        <w:t>Optimal Control</w:t>
      </w:r>
      <w:r w:rsidRPr="00B518B9">
        <w:rPr>
          <w:noProof/>
          <w:szCs w:val="24"/>
        </w:rPr>
        <w:t>, 1st ed. Wiley, 1986.</w:t>
      </w:r>
    </w:p>
    <w:p w14:paraId="0A2093F4"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4]</w:t>
      </w:r>
      <w:r w:rsidRPr="00B518B9">
        <w:rPr>
          <w:noProof/>
          <w:szCs w:val="24"/>
        </w:rPr>
        <w:tab/>
        <w:t xml:space="preserve">H. W. Yoo </w:t>
      </w:r>
      <w:r w:rsidRPr="00B518B9">
        <w:rPr>
          <w:i/>
          <w:iCs/>
          <w:noProof/>
          <w:szCs w:val="24"/>
        </w:rPr>
        <w:t>et al.</w:t>
      </w:r>
      <w:r w:rsidRPr="00B518B9">
        <w:rPr>
          <w:noProof/>
          <w:szCs w:val="24"/>
        </w:rPr>
        <w:t xml:space="preserve">, “MEMS-based lidar for autonomous driving,” </w:t>
      </w:r>
      <w:r w:rsidRPr="00B518B9">
        <w:rPr>
          <w:i/>
          <w:iCs/>
          <w:noProof/>
          <w:szCs w:val="24"/>
        </w:rPr>
        <w:t>Elektrotechnik und Informationstechnik</w:t>
      </w:r>
      <w:r w:rsidRPr="00B518B9">
        <w:rPr>
          <w:noProof/>
          <w:szCs w:val="24"/>
        </w:rPr>
        <w:t>, vol. 135, no. 6, pp. 408–415, Oct. 2018.</w:t>
      </w:r>
    </w:p>
    <w:p w14:paraId="1ED89DC9"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5]</w:t>
      </w:r>
      <w:r w:rsidRPr="00B518B9">
        <w:rPr>
          <w:noProof/>
          <w:szCs w:val="24"/>
        </w:rPr>
        <w:tab/>
        <w:t xml:space="preserve">D. Wang, C. Watkins, and H. Xie, “MEMS Mirrors for LiDAR: A Review,” </w:t>
      </w:r>
      <w:r w:rsidRPr="00B518B9">
        <w:rPr>
          <w:i/>
          <w:iCs/>
          <w:noProof/>
          <w:szCs w:val="24"/>
        </w:rPr>
        <w:t>Micromachines</w:t>
      </w:r>
      <w:r w:rsidRPr="00B518B9">
        <w:rPr>
          <w:noProof/>
          <w:szCs w:val="24"/>
        </w:rPr>
        <w:t>, vol. 11, no. 5, p. 456, Apr. 2020.</w:t>
      </w:r>
    </w:p>
    <w:p w14:paraId="7729DD95"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6]</w:t>
      </w:r>
      <w:r w:rsidRPr="00B518B9">
        <w:rPr>
          <w:noProof/>
          <w:szCs w:val="24"/>
        </w:rPr>
        <w:tab/>
        <w:t xml:space="preserve">M. Imboden </w:t>
      </w:r>
      <w:r w:rsidRPr="00B518B9">
        <w:rPr>
          <w:i/>
          <w:iCs/>
          <w:noProof/>
          <w:szCs w:val="24"/>
        </w:rPr>
        <w:t>et al.</w:t>
      </w:r>
      <w:r w:rsidRPr="00B518B9">
        <w:rPr>
          <w:noProof/>
          <w:szCs w:val="24"/>
        </w:rPr>
        <w:t xml:space="preserve">, “High-Speed Control of Electromechanical Transduction: Advanced Drive Techniques for Optimized Step-and-Settle Response of MEMS Micromirrors,” </w:t>
      </w:r>
      <w:r w:rsidRPr="00B518B9">
        <w:rPr>
          <w:i/>
          <w:iCs/>
          <w:noProof/>
          <w:szCs w:val="24"/>
        </w:rPr>
        <w:t>IEEE Control Syst.</w:t>
      </w:r>
      <w:r w:rsidRPr="00B518B9">
        <w:rPr>
          <w:noProof/>
          <w:szCs w:val="24"/>
        </w:rPr>
        <w:t>, vol. 36, no. 5, pp. 48–76, Oct. 2016.</w:t>
      </w:r>
    </w:p>
    <w:p w14:paraId="1C268937"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7]</w:t>
      </w:r>
      <w:r w:rsidRPr="00B518B9">
        <w:rPr>
          <w:noProof/>
          <w:szCs w:val="24"/>
        </w:rPr>
        <w:tab/>
        <w:t xml:space="preserve">C. Pollock </w:t>
      </w:r>
      <w:r w:rsidRPr="00B518B9">
        <w:rPr>
          <w:i/>
          <w:iCs/>
          <w:noProof/>
          <w:szCs w:val="24"/>
        </w:rPr>
        <w:t>et al.</w:t>
      </w:r>
      <w:r w:rsidRPr="00B518B9">
        <w:rPr>
          <w:noProof/>
          <w:szCs w:val="24"/>
        </w:rPr>
        <w:t xml:space="preserve">, “Engineered PWM Drives for </w:t>
      </w:r>
      <w:r w:rsidRPr="00B518B9">
        <w:rPr>
          <w:noProof/>
          <w:szCs w:val="24"/>
        </w:rPr>
        <w:lastRenderedPageBreak/>
        <w:t xml:space="preserve">Achieving Rapid Step and Settle Times for MEMS Actuation,” </w:t>
      </w:r>
      <w:r w:rsidRPr="00B518B9">
        <w:rPr>
          <w:i/>
          <w:iCs/>
          <w:noProof/>
          <w:szCs w:val="24"/>
        </w:rPr>
        <w:t>J. Microelectromechanical Syst.</w:t>
      </w:r>
      <w:r w:rsidRPr="00B518B9">
        <w:rPr>
          <w:noProof/>
          <w:szCs w:val="24"/>
        </w:rPr>
        <w:t>, vol. 27, no. 3, pp. 513–520, Jun. 2018.</w:t>
      </w:r>
    </w:p>
    <w:p w14:paraId="0D6ACA64"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8]</w:t>
      </w:r>
      <w:r w:rsidRPr="00B518B9">
        <w:rPr>
          <w:noProof/>
          <w:szCs w:val="24"/>
        </w:rPr>
        <w:tab/>
        <w:t xml:space="preserve">C. Pollock, L. K. Barrett, P. G. del Corro, A. Stange, T. G. Bifano, and D. J. Bishop, “PWM as a Low Cost Method for the Analog Control of MEMS Devices,” </w:t>
      </w:r>
      <w:r w:rsidRPr="00B518B9">
        <w:rPr>
          <w:i/>
          <w:iCs/>
          <w:noProof/>
          <w:szCs w:val="24"/>
        </w:rPr>
        <w:t>J. Microelectromechanical Syst.</w:t>
      </w:r>
      <w:r w:rsidRPr="00B518B9">
        <w:rPr>
          <w:noProof/>
          <w:szCs w:val="24"/>
        </w:rPr>
        <w:t>, pp. 1–9, 2019.</w:t>
      </w:r>
    </w:p>
    <w:p w14:paraId="54E315C6" w14:textId="77777777" w:rsidR="00256495" w:rsidRPr="00B518B9" w:rsidRDefault="00256495" w:rsidP="00256495">
      <w:pPr>
        <w:widowControl w:val="0"/>
        <w:autoSpaceDE w:val="0"/>
        <w:autoSpaceDN w:val="0"/>
        <w:adjustRightInd w:val="0"/>
        <w:ind w:left="640" w:hanging="640"/>
        <w:rPr>
          <w:noProof/>
          <w:szCs w:val="24"/>
        </w:rPr>
      </w:pPr>
      <w:r w:rsidRPr="00B518B9">
        <w:rPr>
          <w:noProof/>
          <w:szCs w:val="24"/>
        </w:rPr>
        <w:t>[19]</w:t>
      </w:r>
      <w:r w:rsidRPr="00B518B9">
        <w:rPr>
          <w:noProof/>
          <w:szCs w:val="24"/>
        </w:rPr>
        <w:tab/>
      </w:r>
      <w:r>
        <w:t xml:space="preserve">A.-Q. Liu </w:t>
      </w:r>
      <w:r>
        <w:rPr>
          <w:i/>
          <w:iCs/>
        </w:rPr>
        <w:t>et al.</w:t>
      </w:r>
      <w:r>
        <w:t xml:space="preserve">, “Open-loop versus closed-loop control of MEMS devices: choices and issues,” </w:t>
      </w:r>
      <w:r>
        <w:rPr>
          <w:i/>
          <w:iCs/>
        </w:rPr>
        <w:t>J. Micromech. Microeng</w:t>
      </w:r>
      <w:r>
        <w:t>, vol. 15, pp. 1917–1924, 2005.</w:t>
      </w:r>
    </w:p>
    <w:p w14:paraId="26C736A8" w14:textId="77777777" w:rsidR="00256495" w:rsidRDefault="00256495" w:rsidP="00256495">
      <w:pPr>
        <w:widowControl w:val="0"/>
        <w:autoSpaceDE w:val="0"/>
        <w:autoSpaceDN w:val="0"/>
        <w:adjustRightInd w:val="0"/>
        <w:ind w:left="640" w:hanging="640"/>
      </w:pPr>
      <w:r w:rsidRPr="00B518B9">
        <w:rPr>
          <w:noProof/>
          <w:szCs w:val="24"/>
        </w:rPr>
        <w:t>[20]</w:t>
      </w:r>
      <w:r w:rsidRPr="00B518B9">
        <w:rPr>
          <w:noProof/>
          <w:szCs w:val="24"/>
        </w:rPr>
        <w:tab/>
      </w:r>
      <w:r>
        <w:t xml:space="preserve">“Mirrorcle Technologies MEMS Mirrors – Technical Overview,” 2013.  </w:t>
      </w:r>
    </w:p>
    <w:p w14:paraId="438889D2" w14:textId="77777777" w:rsidR="00256495" w:rsidRPr="00B518B9" w:rsidRDefault="00256495" w:rsidP="00256495">
      <w:pPr>
        <w:widowControl w:val="0"/>
        <w:autoSpaceDE w:val="0"/>
        <w:autoSpaceDN w:val="0"/>
        <w:adjustRightInd w:val="0"/>
        <w:ind w:left="640"/>
        <w:rPr>
          <w:noProof/>
        </w:rPr>
      </w:pPr>
      <w:r>
        <w:t xml:space="preserve">Also </w:t>
      </w:r>
      <w:r w:rsidRPr="009267D6">
        <w:t>https://www.mirrorcletech.com/wp/</w:t>
      </w:r>
    </w:p>
    <w:p w14:paraId="04753A16" w14:textId="57C8ED8C" w:rsidR="00256495" w:rsidRPr="00AA7136" w:rsidRDefault="00256495" w:rsidP="00256495">
      <w:pPr>
        <w:pStyle w:val="Style1"/>
      </w:pPr>
      <w:r>
        <w:fldChar w:fldCharType="end"/>
      </w:r>
    </w:p>
    <w:p w14:paraId="5A6A39D2" w14:textId="19EC5070" w:rsidR="00877047" w:rsidRPr="00AA7136" w:rsidRDefault="00877047" w:rsidP="00877047">
      <w:pPr>
        <w:pStyle w:val="FigureCaption"/>
        <w:rPr>
          <w:sz w:val="20"/>
          <w:szCs w:val="20"/>
        </w:rPr>
      </w:pPr>
    </w:p>
    <w:p w14:paraId="43172107" w14:textId="77777777" w:rsidR="00877047" w:rsidRDefault="00877047" w:rsidP="00745FC0">
      <w:pPr>
        <w:pStyle w:val="Style1"/>
      </w:pPr>
    </w:p>
    <w:p w14:paraId="00B9D1DC" w14:textId="01683BB2" w:rsidR="00AA7136" w:rsidRPr="00745FC0" w:rsidRDefault="00AA7136" w:rsidP="00745FC0">
      <w:pPr>
        <w:pStyle w:val="Style1"/>
      </w:pPr>
      <w:r w:rsidRPr="00AA7136">
        <w:rPr>
          <w:rFonts w:ascii="MS Mincho" w:eastAsia="MS Mincho" w:hAnsi="MS Mincho" w:cs="MS Mincho"/>
          <w:color w:val="000000"/>
        </w:rPr>
        <w:t> </w:t>
      </w:r>
    </w:p>
    <w:p w14:paraId="6D698476" w14:textId="77777777" w:rsidR="0037551B" w:rsidRPr="00AA7136" w:rsidRDefault="0037551B" w:rsidP="001B2686">
      <w:pPr>
        <w:pStyle w:val="FigureCaption"/>
        <w:rPr>
          <w:sz w:val="20"/>
          <w:szCs w:val="20"/>
        </w:rPr>
      </w:pPr>
    </w:p>
    <w:sectPr w:rsidR="0037551B" w:rsidRPr="00AA7136" w:rsidSect="00143F2E">
      <w:headerReference w:type="default" r:id="rId32"/>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 w:author="Matthias Imboden" w:date="2020-05-04T20:41:00Z" w:initials="MI">
    <w:p w14:paraId="4EB718E5" w14:textId="0708FB23" w:rsidR="00113AA7" w:rsidRDefault="00113AA7">
      <w:pPr>
        <w:pStyle w:val="CommentText"/>
      </w:pPr>
      <w:r>
        <w:rPr>
          <w:rStyle w:val="CommentReference"/>
        </w:rPr>
        <w:annotationRef/>
      </w:r>
      <w:r>
        <w:t>It’s a full cycle but not a sine wave and not one period. But 1.5 perio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B718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B718E5" w16cid:durableId="225AFC9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0ED46" w14:textId="77777777" w:rsidR="000F4F57" w:rsidRDefault="000F4F57">
      <w:r>
        <w:separator/>
      </w:r>
    </w:p>
  </w:endnote>
  <w:endnote w:type="continuationSeparator" w:id="0">
    <w:p w14:paraId="17CA2876" w14:textId="77777777" w:rsidR="000F4F57" w:rsidRDefault="000F4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52ABF6" w14:textId="77777777" w:rsidR="000F4F57" w:rsidRDefault="000F4F57"/>
  </w:footnote>
  <w:footnote w:type="continuationSeparator" w:id="0">
    <w:p w14:paraId="6CBB575F" w14:textId="77777777" w:rsidR="000F4F57" w:rsidRDefault="000F4F57">
      <w:r>
        <w:continuationSeparator/>
      </w:r>
    </w:p>
  </w:footnote>
  <w:footnote w:id="1">
    <w:p w14:paraId="60420212" w14:textId="77777777" w:rsidR="00113AA7" w:rsidRPr="00576AED" w:rsidRDefault="00113AA7" w:rsidP="00F51803">
      <w:pPr>
        <w:widowControl w:val="0"/>
        <w:autoSpaceDE w:val="0"/>
        <w:autoSpaceDN w:val="0"/>
        <w:adjustRightInd w:val="0"/>
        <w:rPr>
          <w:color w:val="000000" w:themeColor="text1"/>
          <w:sz w:val="16"/>
          <w:szCs w:val="16"/>
        </w:rPr>
      </w:pPr>
      <w:r w:rsidRPr="00576AED">
        <w:rPr>
          <w:color w:val="000000" w:themeColor="text1"/>
          <w:sz w:val="16"/>
          <w:szCs w:val="16"/>
        </w:rPr>
        <w:t>This work was supported by the National Science Foundation under Grants EEC-1647837, ECCS-1708283, EEC-0812056, a SONY Faculty Innovation Award, and DARPA/AFRL through award FA8650-15-C-7545.</w:t>
      </w:r>
    </w:p>
    <w:p w14:paraId="5F566087" w14:textId="77777777" w:rsidR="00113AA7" w:rsidRPr="00576AED" w:rsidRDefault="00113AA7" w:rsidP="00F51803">
      <w:pPr>
        <w:widowControl w:val="0"/>
        <w:autoSpaceDE w:val="0"/>
        <w:autoSpaceDN w:val="0"/>
        <w:adjustRightInd w:val="0"/>
        <w:rPr>
          <w:color w:val="000000" w:themeColor="text1"/>
          <w:sz w:val="16"/>
          <w:szCs w:val="16"/>
        </w:rPr>
      </w:pPr>
      <w:r w:rsidRPr="00576AED">
        <w:rPr>
          <w:color w:val="000000" w:themeColor="text1"/>
          <w:sz w:val="16"/>
          <w:szCs w:val="16"/>
        </w:rPr>
        <w:t xml:space="preserve">L. Barrett is with the Division of Materials Science and Engineering, Boston University, Boston, MA 02215 USA. (e-mail: blawrenc@bu.edu). </w:t>
      </w:r>
    </w:p>
    <w:p w14:paraId="0FC1FBC7" w14:textId="6E8BDFB1" w:rsidR="00113AA7" w:rsidRPr="00576AED" w:rsidRDefault="00113AA7" w:rsidP="00F51803">
      <w:pPr>
        <w:widowControl w:val="0"/>
        <w:autoSpaceDE w:val="0"/>
        <w:autoSpaceDN w:val="0"/>
        <w:adjustRightInd w:val="0"/>
        <w:rPr>
          <w:color w:val="000000" w:themeColor="text1"/>
          <w:sz w:val="16"/>
          <w:szCs w:val="16"/>
        </w:rPr>
      </w:pPr>
      <w:r w:rsidRPr="00576AED">
        <w:rPr>
          <w:color w:val="000000" w:themeColor="text1"/>
          <w:sz w:val="16"/>
          <w:szCs w:val="16"/>
        </w:rPr>
        <w:t>M. Imboden is with the STI-IMT LMTS, École Polytechnique Fédérale de Lausanne, 2002 Neuchâtel, Switzerland (e-mail</w:t>
      </w:r>
      <w:del w:id="1" w:author="Matthias Imboden" w:date="2020-05-30T10:56:00Z">
        <w:r w:rsidRPr="00576AED" w:rsidDel="00BB1F78">
          <w:rPr>
            <w:color w:val="000000" w:themeColor="text1"/>
            <w:sz w:val="16"/>
            <w:szCs w:val="16"/>
          </w:rPr>
          <w:delText xml:space="preserve">: </w:delText>
        </w:r>
      </w:del>
      <w:ins w:id="2" w:author="Matthias Imboden" w:date="2020-05-30T10:56:00Z">
        <w:r>
          <w:rPr>
            <w:color w:val="000000" w:themeColor="text1"/>
            <w:sz w:val="16"/>
            <w:szCs w:val="16"/>
          </w:rPr>
          <w:fldChar w:fldCharType="begin"/>
        </w:r>
        <w:r>
          <w:rPr>
            <w:color w:val="000000" w:themeColor="text1"/>
            <w:sz w:val="16"/>
            <w:szCs w:val="16"/>
          </w:rPr>
          <w:instrText xml:space="preserve"> HYPERLINK "mailto:" </w:instrText>
        </w:r>
        <w:r>
          <w:rPr>
            <w:color w:val="000000" w:themeColor="text1"/>
            <w:sz w:val="16"/>
            <w:szCs w:val="16"/>
          </w:rPr>
          <w:fldChar w:fldCharType="separate"/>
        </w:r>
      </w:ins>
      <w:del w:id="3" w:author="Matthias Imboden" w:date="2020-05-30T10:56:00Z">
        <w:r w:rsidRPr="0050689C" w:rsidDel="00BB1F78">
          <w:rPr>
            <w:rStyle w:val="Hyperlink"/>
            <w:sz w:val="16"/>
            <w:szCs w:val="16"/>
          </w:rPr>
          <w:delText>matthias.imboden@epfl.ch</w:delText>
        </w:r>
      </w:del>
      <w:ins w:id="4" w:author="Matthias Imboden" w:date="2020-05-30T10:56:00Z">
        <w:r>
          <w:rPr>
            <w:color w:val="000000" w:themeColor="text1"/>
            <w:sz w:val="16"/>
            <w:szCs w:val="16"/>
          </w:rPr>
          <w:fldChar w:fldCharType="end"/>
        </w:r>
        <w:r>
          <w:rPr>
            <w:color w:val="000000" w:themeColor="text1"/>
            <w:sz w:val="16"/>
            <w:szCs w:val="16"/>
          </w:rPr>
          <w:t>: m.imboden@gmail.com</w:t>
        </w:r>
      </w:ins>
      <w:r w:rsidRPr="00576AED">
        <w:rPr>
          <w:color w:val="000000" w:themeColor="text1"/>
          <w:sz w:val="16"/>
          <w:szCs w:val="16"/>
        </w:rPr>
        <w:t xml:space="preserve">). </w:t>
      </w:r>
    </w:p>
    <w:p w14:paraId="1FE4C7E1" w14:textId="77777777" w:rsidR="00113AA7" w:rsidRPr="00576AED" w:rsidRDefault="00113AA7" w:rsidP="00F51803">
      <w:pPr>
        <w:widowControl w:val="0"/>
        <w:autoSpaceDE w:val="0"/>
        <w:autoSpaceDN w:val="0"/>
        <w:adjustRightInd w:val="0"/>
        <w:rPr>
          <w:color w:val="000000" w:themeColor="text1"/>
          <w:sz w:val="16"/>
          <w:szCs w:val="16"/>
        </w:rPr>
      </w:pPr>
      <w:r w:rsidRPr="00576AED">
        <w:rPr>
          <w:color w:val="000000" w:themeColor="text1"/>
          <w:sz w:val="16"/>
          <w:szCs w:val="16"/>
        </w:rPr>
        <w:t xml:space="preserve">J. </w:t>
      </w:r>
      <w:proofErr w:type="spellStart"/>
      <w:r w:rsidRPr="00576AED">
        <w:rPr>
          <w:color w:val="000000" w:themeColor="text1"/>
          <w:sz w:val="16"/>
          <w:szCs w:val="16"/>
        </w:rPr>
        <w:t>Javor</w:t>
      </w:r>
      <w:proofErr w:type="spellEnd"/>
      <w:r w:rsidRPr="00576AED">
        <w:rPr>
          <w:color w:val="000000" w:themeColor="text1"/>
          <w:sz w:val="16"/>
          <w:szCs w:val="16"/>
        </w:rPr>
        <w:t xml:space="preserve"> is with the Department of Mechanical Engineering, Boston University, Boston, MA 02215 USA. (email: </w:t>
      </w:r>
      <w:hyperlink r:id="rId1" w:history="1">
        <w:r w:rsidRPr="00576AED">
          <w:rPr>
            <w:rStyle w:val="Hyperlink"/>
            <w:color w:val="000000" w:themeColor="text1"/>
            <w:sz w:val="16"/>
            <w:szCs w:val="16"/>
            <w:u w:val="none"/>
          </w:rPr>
          <w:t>jjavor@bu.edu)</w:t>
        </w:r>
      </w:hyperlink>
    </w:p>
    <w:p w14:paraId="26D4BA43" w14:textId="77777777" w:rsidR="00113AA7" w:rsidRPr="00576AED" w:rsidRDefault="00113AA7" w:rsidP="00F51803">
      <w:pPr>
        <w:widowControl w:val="0"/>
        <w:autoSpaceDE w:val="0"/>
        <w:autoSpaceDN w:val="0"/>
        <w:adjustRightInd w:val="0"/>
        <w:rPr>
          <w:color w:val="000000" w:themeColor="text1"/>
          <w:sz w:val="16"/>
          <w:szCs w:val="16"/>
        </w:rPr>
      </w:pPr>
      <w:r w:rsidRPr="00576AED">
        <w:rPr>
          <w:color w:val="000000" w:themeColor="text1"/>
          <w:sz w:val="16"/>
          <w:szCs w:val="16"/>
        </w:rPr>
        <w:t>D. K. Campbell is with the Division of Materials Science and Engineering, Department of Electrical and Computer Engineering, Department of Physics, Boston University, Boston, MA 02215 USA. (email: dkcampbe@bu.edu)</w:t>
      </w:r>
    </w:p>
    <w:p w14:paraId="49FA66AB" w14:textId="01CD4E17" w:rsidR="00113AA7" w:rsidRPr="00422A9C" w:rsidRDefault="00113AA7" w:rsidP="00F51803">
      <w:pPr>
        <w:widowControl w:val="0"/>
        <w:autoSpaceDE w:val="0"/>
        <w:autoSpaceDN w:val="0"/>
        <w:adjustRightInd w:val="0"/>
        <w:rPr>
          <w:color w:val="000000" w:themeColor="text1"/>
          <w:sz w:val="16"/>
          <w:szCs w:val="16"/>
        </w:rPr>
      </w:pPr>
      <w:r w:rsidRPr="00576AED">
        <w:rPr>
          <w:color w:val="000000" w:themeColor="text1"/>
          <w:sz w:val="16"/>
          <w:szCs w:val="16"/>
        </w:rPr>
        <w:t xml:space="preserve">D. J. Bishop is with the Division of Material Science and Engineering, Department of Electrical and Computer Engineering, Department of Physics, Department of Mechanical Engineering and Department of Biomedical Engineering, Boston University, Boston, MA 02215 USA. (email: </w:t>
      </w:r>
      <w:hyperlink r:id="rId2" w:history="1">
        <w:r w:rsidRPr="00422A9C">
          <w:rPr>
            <w:rStyle w:val="Hyperlink"/>
            <w:color w:val="000000" w:themeColor="text1"/>
            <w:sz w:val="16"/>
            <w:szCs w:val="16"/>
            <w:u w:val="none"/>
          </w:rPr>
          <w:t>djb1@bu.edu)</w:t>
        </w:r>
      </w:hyperlink>
      <w:r>
        <w:rPr>
          <w:color w:val="000000" w:themeColor="text1"/>
          <w:sz w:val="16"/>
          <w:szCs w:val="16"/>
        </w:rPr>
        <w:t>. Lawrence Barrett</w:t>
      </w:r>
      <w:r w:rsidRPr="00422A9C">
        <w:rPr>
          <w:color w:val="000000" w:themeColor="text1"/>
          <w:sz w:val="16"/>
          <w:szCs w:val="16"/>
        </w:rPr>
        <w:t xml:space="preserve"> is the corresponding author.</w:t>
      </w:r>
    </w:p>
    <w:p w14:paraId="0B56ECBE" w14:textId="6C5BC11C" w:rsidR="00113AA7" w:rsidRDefault="00113AA7" w:rsidP="006C5E66">
      <w:pPr>
        <w:pStyle w:val="FootnoteText"/>
      </w:pPr>
    </w:p>
  </w:footnote>
  <w:footnote w:id="2">
    <w:p w14:paraId="3A4FF47A" w14:textId="5E0AEFDC" w:rsidR="00113AA7" w:rsidRDefault="00113AA7" w:rsidP="007B08C1">
      <w:pPr>
        <w:pStyle w:val="FootnoteText"/>
        <w:rPr>
          <w:ins w:id="19" w:author="Matthias Imboden" w:date="2020-05-04T17:21:00Z"/>
        </w:rPr>
      </w:pPr>
      <w:ins w:id="20" w:author="Matthias Imboden" w:date="2020-05-04T17:21:00Z">
        <w:r>
          <w:rPr>
            <w:rStyle w:val="FootnoteReference"/>
          </w:rPr>
          <w:footnoteRef/>
        </w:r>
        <w:r>
          <w:t xml:space="preserve"> First galvanometers were used as current sensors, the name has been appropriated by systems where a mirror is moved by applying a current in order to position light</w:t>
        </w:r>
      </w:ins>
      <w:r>
        <w:t>.</w:t>
      </w:r>
      <w:ins w:id="21" w:author="Matthias Imboden" w:date="2020-05-04T17:21:00Z">
        <w:r>
          <w:t xml:space="preserve"> The sensor became an actuator.</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BCDF0" w14:textId="77777777" w:rsidR="00113AA7" w:rsidRDefault="00113AA7">
    <w:pPr>
      <w:framePr w:wrap="auto" w:vAnchor="text" w:hAnchor="margin" w:xAlign="right" w:y="1"/>
    </w:pPr>
    <w:r>
      <w:fldChar w:fldCharType="begin"/>
    </w:r>
    <w:r>
      <w:instrText xml:space="preserve">PAGE  </w:instrText>
    </w:r>
    <w:r>
      <w:fldChar w:fldCharType="separate"/>
    </w:r>
    <w:r w:rsidR="000D3056">
      <w:rPr>
        <w:noProof/>
      </w:rPr>
      <w:t>9</w:t>
    </w:r>
    <w:r>
      <w:fldChar w:fldCharType="end"/>
    </w:r>
  </w:p>
  <w:p w14:paraId="0A985D10" w14:textId="77777777" w:rsidR="00113AA7" w:rsidRDefault="00113AA7">
    <w:pPr>
      <w:ind w:right="360"/>
    </w:pPr>
    <w:r>
      <w:t>&gt; REPLACE THIS LINE WITH YOUR PAPER IDENTIFICATION NUMBER (DOUBLE-CLICK HERE TO EDIT) &lt;</w:t>
    </w:r>
  </w:p>
  <w:p w14:paraId="1236DF5F" w14:textId="77777777" w:rsidR="00113AA7" w:rsidRDefault="00113AA7">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0000001"/>
    <w:multiLevelType w:val="hybridMultilevel"/>
    <w:tmpl w:val="00000001"/>
    <w:lvl w:ilvl="0" w:tplc="00000001">
      <w:start w:val="1"/>
      <w:numFmt w:val="decimal"/>
      <w:lvlText w:val="%1."/>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B0B1D66"/>
    <w:multiLevelType w:val="singleLevel"/>
    <w:tmpl w:val="0BEC9FB0"/>
    <w:lvl w:ilvl="0">
      <w:start w:val="1"/>
      <w:numFmt w:val="none"/>
      <w:lvlText w:val=""/>
      <w:legacy w:legacy="1" w:legacySpace="0" w:legacyIndent="0"/>
      <w:lvlJc w:val="left"/>
      <w:pPr>
        <w:ind w:left="288"/>
      </w:pPr>
    </w:lvl>
  </w:abstractNum>
  <w:abstractNum w:abstractNumId="15">
    <w:nsid w:val="2447794C"/>
    <w:multiLevelType w:val="hybridMultilevel"/>
    <w:tmpl w:val="00000001"/>
    <w:lvl w:ilvl="0" w:tplc="00000001">
      <w:start w:val="1"/>
      <w:numFmt w:val="decimal"/>
      <w:lvlText w:val="%1."/>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2517274C"/>
    <w:multiLevelType w:val="singleLevel"/>
    <w:tmpl w:val="04090011"/>
    <w:lvl w:ilvl="0">
      <w:start w:val="1"/>
      <w:numFmt w:val="decimal"/>
      <w:lvlText w:val="%1)"/>
      <w:lvlJc w:val="left"/>
      <w:pPr>
        <w:tabs>
          <w:tab w:val="num" w:pos="360"/>
        </w:tabs>
        <w:ind w:left="360" w:hanging="360"/>
      </w:pPr>
    </w:lvl>
  </w:abstractNum>
  <w:abstractNum w:abstractNumId="17">
    <w:nsid w:val="2D234D8B"/>
    <w:multiLevelType w:val="singleLevel"/>
    <w:tmpl w:val="0409000F"/>
    <w:lvl w:ilvl="0">
      <w:start w:val="1"/>
      <w:numFmt w:val="decimal"/>
      <w:lvlText w:val="%1."/>
      <w:lvlJc w:val="left"/>
      <w:pPr>
        <w:tabs>
          <w:tab w:val="num" w:pos="360"/>
        </w:tabs>
        <w:ind w:left="360" w:hanging="360"/>
      </w:pPr>
    </w:lvl>
  </w:abstractNum>
  <w:abstractNum w:abstractNumId="18">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nsid w:val="3AAC1CFC"/>
    <w:multiLevelType w:val="singleLevel"/>
    <w:tmpl w:val="3A8EC28E"/>
    <w:lvl w:ilvl="0">
      <w:start w:val="1"/>
      <w:numFmt w:val="decimal"/>
      <w:lvlText w:val="[%1]"/>
      <w:lvlJc w:val="left"/>
      <w:pPr>
        <w:tabs>
          <w:tab w:val="num" w:pos="360"/>
        </w:tabs>
        <w:ind w:left="360" w:hanging="360"/>
      </w:pPr>
    </w:lvl>
  </w:abstractNum>
  <w:abstractNum w:abstractNumId="22">
    <w:nsid w:val="44775830"/>
    <w:multiLevelType w:val="hybridMultilevel"/>
    <w:tmpl w:val="3E4A0EB2"/>
    <w:lvl w:ilvl="0" w:tplc="DC96F9CC">
      <w:start w:val="1"/>
      <w:numFmt w:val="upperLetter"/>
      <w:lvlText w:val="%1."/>
      <w:lvlJc w:val="left"/>
      <w:pPr>
        <w:ind w:left="3780" w:hanging="360"/>
      </w:pPr>
      <w:rPr>
        <w:i/>
      </w:r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23">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D95F83"/>
    <w:multiLevelType w:val="hybridMultilevel"/>
    <w:tmpl w:val="09C07FF4"/>
    <w:lvl w:ilvl="0" w:tplc="94B461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0B59CF"/>
    <w:multiLevelType w:val="singleLevel"/>
    <w:tmpl w:val="4A4223A6"/>
    <w:lvl w:ilvl="0">
      <w:start w:val="1"/>
      <w:numFmt w:val="decimal"/>
      <w:lvlText w:val="%1."/>
      <w:legacy w:legacy="1" w:legacySpace="0" w:legacyIndent="360"/>
      <w:lvlJc w:val="left"/>
      <w:pPr>
        <w:ind w:left="360" w:hanging="360"/>
      </w:pPr>
    </w:lvl>
  </w:abstractNum>
  <w:abstractNum w:abstractNumId="27">
    <w:nsid w:val="55630736"/>
    <w:multiLevelType w:val="singleLevel"/>
    <w:tmpl w:val="0BEC9FB0"/>
    <w:lvl w:ilvl="0">
      <w:start w:val="1"/>
      <w:numFmt w:val="none"/>
      <w:lvlText w:val=""/>
      <w:legacy w:legacy="1" w:legacySpace="0" w:legacyIndent="0"/>
      <w:lvlJc w:val="left"/>
      <w:pPr>
        <w:ind w:left="288"/>
      </w:pPr>
    </w:lvl>
  </w:abstractNum>
  <w:abstractNum w:abstractNumId="28">
    <w:nsid w:val="69F81161"/>
    <w:multiLevelType w:val="hybridMultilevel"/>
    <w:tmpl w:val="7A14F656"/>
    <w:lvl w:ilvl="0" w:tplc="82EC0E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E315E9"/>
    <w:multiLevelType w:val="singleLevel"/>
    <w:tmpl w:val="0BEC9FB0"/>
    <w:lvl w:ilvl="0">
      <w:start w:val="1"/>
      <w:numFmt w:val="none"/>
      <w:lvlText w:val=""/>
      <w:legacy w:legacy="1" w:legacySpace="0" w:legacyIndent="0"/>
      <w:lvlJc w:val="left"/>
      <w:pPr>
        <w:ind w:left="288"/>
      </w:pPr>
    </w:lvl>
  </w:abstractNum>
  <w:abstractNum w:abstractNumId="35">
    <w:nsid w:val="7C326829"/>
    <w:multiLevelType w:val="hybridMultilevel"/>
    <w:tmpl w:val="1CA444A6"/>
    <w:lvl w:ilvl="0" w:tplc="1BF277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7"/>
  </w:num>
  <w:num w:numId="15">
    <w:abstractNumId w:val="26"/>
  </w:num>
  <w:num w:numId="16">
    <w:abstractNumId w:val="34"/>
  </w:num>
  <w:num w:numId="17">
    <w:abstractNumId w:val="17"/>
  </w:num>
  <w:num w:numId="18">
    <w:abstractNumId w:val="16"/>
  </w:num>
  <w:num w:numId="19">
    <w:abstractNumId w:val="29"/>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num>
  <w:num w:numId="23">
    <w:abstractNumId w:val="32"/>
  </w:num>
  <w:num w:numId="24">
    <w:abstractNumId w:val="24"/>
  </w:num>
  <w:num w:numId="25">
    <w:abstractNumId w:val="31"/>
  </w:num>
  <w:num w:numId="26">
    <w:abstractNumId w:val="13"/>
  </w:num>
  <w:num w:numId="27">
    <w:abstractNumId w:val="30"/>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2"/>
  </w:num>
  <w:num w:numId="42">
    <w:abstractNumId w:val="15"/>
  </w:num>
  <w:num w:numId="43">
    <w:abstractNumId w:val="25"/>
  </w:num>
  <w:num w:numId="44">
    <w:abstractNumId w:val="35"/>
  </w:num>
  <w:num w:numId="45">
    <w:abstractNumId w:val="2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ias Imboden">
    <w15:presenceInfo w15:providerId="Windows Live" w15:userId="33ba3dd4b1eaf9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0"/>
  <w:proofState w:spelling="clean" w:grammar="clean"/>
  <w:attachedTemplate r:id="rId1"/>
  <w:revisionView w:markup="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B45"/>
    <w:rsid w:val="0001198F"/>
    <w:rsid w:val="00021AAC"/>
    <w:rsid w:val="0003546A"/>
    <w:rsid w:val="00042E13"/>
    <w:rsid w:val="00043024"/>
    <w:rsid w:val="00052B7D"/>
    <w:rsid w:val="00053380"/>
    <w:rsid w:val="00055DDB"/>
    <w:rsid w:val="00065995"/>
    <w:rsid w:val="000853D7"/>
    <w:rsid w:val="00091E9F"/>
    <w:rsid w:val="000A0C2F"/>
    <w:rsid w:val="000A168B"/>
    <w:rsid w:val="000D2BDE"/>
    <w:rsid w:val="000D3056"/>
    <w:rsid w:val="000E045A"/>
    <w:rsid w:val="000E47C3"/>
    <w:rsid w:val="000F1494"/>
    <w:rsid w:val="000F2DAB"/>
    <w:rsid w:val="000F4F57"/>
    <w:rsid w:val="000F6C70"/>
    <w:rsid w:val="00103383"/>
    <w:rsid w:val="00103D95"/>
    <w:rsid w:val="00104BB0"/>
    <w:rsid w:val="0010794E"/>
    <w:rsid w:val="00111F11"/>
    <w:rsid w:val="00113AA7"/>
    <w:rsid w:val="00113F26"/>
    <w:rsid w:val="001240EA"/>
    <w:rsid w:val="0013354F"/>
    <w:rsid w:val="00137970"/>
    <w:rsid w:val="00142654"/>
    <w:rsid w:val="00143F2E"/>
    <w:rsid w:val="00144E72"/>
    <w:rsid w:val="0015509C"/>
    <w:rsid w:val="00155A29"/>
    <w:rsid w:val="0016504F"/>
    <w:rsid w:val="00165C8A"/>
    <w:rsid w:val="0017077B"/>
    <w:rsid w:val="00170AC8"/>
    <w:rsid w:val="001768FF"/>
    <w:rsid w:val="00177D42"/>
    <w:rsid w:val="00187F44"/>
    <w:rsid w:val="001A5A8F"/>
    <w:rsid w:val="001A60B1"/>
    <w:rsid w:val="001B2686"/>
    <w:rsid w:val="001B36B1"/>
    <w:rsid w:val="001D3D43"/>
    <w:rsid w:val="001E7B7A"/>
    <w:rsid w:val="001F4C5C"/>
    <w:rsid w:val="00204478"/>
    <w:rsid w:val="00214E2E"/>
    <w:rsid w:val="00215BA5"/>
    <w:rsid w:val="00216141"/>
    <w:rsid w:val="0021624A"/>
    <w:rsid w:val="0021695B"/>
    <w:rsid w:val="00217186"/>
    <w:rsid w:val="00223136"/>
    <w:rsid w:val="002434A1"/>
    <w:rsid w:val="00255742"/>
    <w:rsid w:val="00256495"/>
    <w:rsid w:val="00261BA2"/>
    <w:rsid w:val="00263943"/>
    <w:rsid w:val="00267B35"/>
    <w:rsid w:val="00270B91"/>
    <w:rsid w:val="00291B5D"/>
    <w:rsid w:val="00295F8A"/>
    <w:rsid w:val="00296192"/>
    <w:rsid w:val="00297CCE"/>
    <w:rsid w:val="002B3248"/>
    <w:rsid w:val="002B53CA"/>
    <w:rsid w:val="002C073C"/>
    <w:rsid w:val="002C2C05"/>
    <w:rsid w:val="002C651B"/>
    <w:rsid w:val="002C72BB"/>
    <w:rsid w:val="002D3D66"/>
    <w:rsid w:val="002D6718"/>
    <w:rsid w:val="002E1F95"/>
    <w:rsid w:val="002E6E34"/>
    <w:rsid w:val="002F1A23"/>
    <w:rsid w:val="002F399D"/>
    <w:rsid w:val="002F5978"/>
    <w:rsid w:val="002F7910"/>
    <w:rsid w:val="00302679"/>
    <w:rsid w:val="00304A8E"/>
    <w:rsid w:val="00314F82"/>
    <w:rsid w:val="0032570C"/>
    <w:rsid w:val="0033154F"/>
    <w:rsid w:val="00340A34"/>
    <w:rsid w:val="003427CE"/>
    <w:rsid w:val="00342BE1"/>
    <w:rsid w:val="003461E8"/>
    <w:rsid w:val="0035053F"/>
    <w:rsid w:val="003550E8"/>
    <w:rsid w:val="00357D43"/>
    <w:rsid w:val="00360269"/>
    <w:rsid w:val="003610C4"/>
    <w:rsid w:val="00362506"/>
    <w:rsid w:val="0037551B"/>
    <w:rsid w:val="00377997"/>
    <w:rsid w:val="00392378"/>
    <w:rsid w:val="00392DBA"/>
    <w:rsid w:val="003A0899"/>
    <w:rsid w:val="003A6646"/>
    <w:rsid w:val="003C3322"/>
    <w:rsid w:val="003C3AAF"/>
    <w:rsid w:val="003C6684"/>
    <w:rsid w:val="003C68C2"/>
    <w:rsid w:val="003D1EBF"/>
    <w:rsid w:val="003D4CAE"/>
    <w:rsid w:val="003E540E"/>
    <w:rsid w:val="003F26BD"/>
    <w:rsid w:val="003F52AD"/>
    <w:rsid w:val="00403E4F"/>
    <w:rsid w:val="00413C47"/>
    <w:rsid w:val="00422A9C"/>
    <w:rsid w:val="0043144F"/>
    <w:rsid w:val="00431BFA"/>
    <w:rsid w:val="00431F3C"/>
    <w:rsid w:val="004349A0"/>
    <w:rsid w:val="004353CF"/>
    <w:rsid w:val="00441786"/>
    <w:rsid w:val="00450FE6"/>
    <w:rsid w:val="004518ED"/>
    <w:rsid w:val="00453B24"/>
    <w:rsid w:val="00454F51"/>
    <w:rsid w:val="00455015"/>
    <w:rsid w:val="004631BC"/>
    <w:rsid w:val="0046441F"/>
    <w:rsid w:val="00471DFB"/>
    <w:rsid w:val="00480079"/>
    <w:rsid w:val="00484761"/>
    <w:rsid w:val="00484DD5"/>
    <w:rsid w:val="00485A0B"/>
    <w:rsid w:val="00487741"/>
    <w:rsid w:val="004909B0"/>
    <w:rsid w:val="004A3F83"/>
    <w:rsid w:val="004B558A"/>
    <w:rsid w:val="004C145F"/>
    <w:rsid w:val="004C1E16"/>
    <w:rsid w:val="004C2543"/>
    <w:rsid w:val="004C6E6B"/>
    <w:rsid w:val="004C7DF2"/>
    <w:rsid w:val="004D15CA"/>
    <w:rsid w:val="004D40FA"/>
    <w:rsid w:val="004D484F"/>
    <w:rsid w:val="004E382D"/>
    <w:rsid w:val="004E3E4C"/>
    <w:rsid w:val="004E5CC9"/>
    <w:rsid w:val="004F23A0"/>
    <w:rsid w:val="005003E3"/>
    <w:rsid w:val="00500CA5"/>
    <w:rsid w:val="005052CD"/>
    <w:rsid w:val="0050782B"/>
    <w:rsid w:val="0051409E"/>
    <w:rsid w:val="005153B6"/>
    <w:rsid w:val="00535307"/>
    <w:rsid w:val="005432DE"/>
    <w:rsid w:val="005438C4"/>
    <w:rsid w:val="0054457C"/>
    <w:rsid w:val="00544FC6"/>
    <w:rsid w:val="00550A26"/>
    <w:rsid w:val="00550BF5"/>
    <w:rsid w:val="00551293"/>
    <w:rsid w:val="00551D8F"/>
    <w:rsid w:val="00561207"/>
    <w:rsid w:val="00567A70"/>
    <w:rsid w:val="00575F77"/>
    <w:rsid w:val="00586EDA"/>
    <w:rsid w:val="005908EA"/>
    <w:rsid w:val="00594319"/>
    <w:rsid w:val="005A2A15"/>
    <w:rsid w:val="005B3424"/>
    <w:rsid w:val="005C6EA6"/>
    <w:rsid w:val="005D07F3"/>
    <w:rsid w:val="005D1B15"/>
    <w:rsid w:val="005D208C"/>
    <w:rsid w:val="005D2824"/>
    <w:rsid w:val="005D4F1A"/>
    <w:rsid w:val="005D59D9"/>
    <w:rsid w:val="005D619F"/>
    <w:rsid w:val="005D72BB"/>
    <w:rsid w:val="005E5B3C"/>
    <w:rsid w:val="005E692F"/>
    <w:rsid w:val="005E7A87"/>
    <w:rsid w:val="005F4FF4"/>
    <w:rsid w:val="00601AF4"/>
    <w:rsid w:val="006029F4"/>
    <w:rsid w:val="00607812"/>
    <w:rsid w:val="00616A00"/>
    <w:rsid w:val="0062114B"/>
    <w:rsid w:val="00622D20"/>
    <w:rsid w:val="00623698"/>
    <w:rsid w:val="00625E96"/>
    <w:rsid w:val="00647C09"/>
    <w:rsid w:val="0065096C"/>
    <w:rsid w:val="00651F2C"/>
    <w:rsid w:val="0065572D"/>
    <w:rsid w:val="00661794"/>
    <w:rsid w:val="00676A61"/>
    <w:rsid w:val="00677C22"/>
    <w:rsid w:val="00681809"/>
    <w:rsid w:val="00685D0E"/>
    <w:rsid w:val="00693D5D"/>
    <w:rsid w:val="006A77D3"/>
    <w:rsid w:val="006B0EF8"/>
    <w:rsid w:val="006B7F03"/>
    <w:rsid w:val="006C4F14"/>
    <w:rsid w:val="006C5E66"/>
    <w:rsid w:val="006C67F3"/>
    <w:rsid w:val="006C7307"/>
    <w:rsid w:val="006E099E"/>
    <w:rsid w:val="006F07CB"/>
    <w:rsid w:val="006F0EDC"/>
    <w:rsid w:val="00712A20"/>
    <w:rsid w:val="0071317B"/>
    <w:rsid w:val="0071773C"/>
    <w:rsid w:val="00725B45"/>
    <w:rsid w:val="00732B1E"/>
    <w:rsid w:val="00735879"/>
    <w:rsid w:val="007420FB"/>
    <w:rsid w:val="00745FC0"/>
    <w:rsid w:val="00753063"/>
    <w:rsid w:val="007530A3"/>
    <w:rsid w:val="00755520"/>
    <w:rsid w:val="0076355A"/>
    <w:rsid w:val="007707AB"/>
    <w:rsid w:val="007A60BB"/>
    <w:rsid w:val="007A7D60"/>
    <w:rsid w:val="007B08C1"/>
    <w:rsid w:val="007B2DC9"/>
    <w:rsid w:val="007C0222"/>
    <w:rsid w:val="007C16BC"/>
    <w:rsid w:val="007C21D1"/>
    <w:rsid w:val="007C4336"/>
    <w:rsid w:val="007E3BAE"/>
    <w:rsid w:val="007F4542"/>
    <w:rsid w:val="007F7AA6"/>
    <w:rsid w:val="008078F7"/>
    <w:rsid w:val="0081517C"/>
    <w:rsid w:val="0081663F"/>
    <w:rsid w:val="00820E36"/>
    <w:rsid w:val="00823624"/>
    <w:rsid w:val="00823A29"/>
    <w:rsid w:val="00834217"/>
    <w:rsid w:val="00834AB4"/>
    <w:rsid w:val="00837E47"/>
    <w:rsid w:val="008518FE"/>
    <w:rsid w:val="008552D9"/>
    <w:rsid w:val="0085659C"/>
    <w:rsid w:val="00861D07"/>
    <w:rsid w:val="008639FB"/>
    <w:rsid w:val="00864212"/>
    <w:rsid w:val="00865968"/>
    <w:rsid w:val="00866B50"/>
    <w:rsid w:val="00872026"/>
    <w:rsid w:val="00873C19"/>
    <w:rsid w:val="00876AAD"/>
    <w:rsid w:val="00877047"/>
    <w:rsid w:val="0087792E"/>
    <w:rsid w:val="00877F14"/>
    <w:rsid w:val="008821BF"/>
    <w:rsid w:val="00883EAF"/>
    <w:rsid w:val="00885258"/>
    <w:rsid w:val="008933AC"/>
    <w:rsid w:val="008A30C3"/>
    <w:rsid w:val="008A3C23"/>
    <w:rsid w:val="008B2A7F"/>
    <w:rsid w:val="008B536F"/>
    <w:rsid w:val="008B62DE"/>
    <w:rsid w:val="008C130E"/>
    <w:rsid w:val="008C1634"/>
    <w:rsid w:val="008C3ECA"/>
    <w:rsid w:val="008C439D"/>
    <w:rsid w:val="008C49CC"/>
    <w:rsid w:val="008C5F44"/>
    <w:rsid w:val="008D69E9"/>
    <w:rsid w:val="008E0645"/>
    <w:rsid w:val="008E78EE"/>
    <w:rsid w:val="008F594A"/>
    <w:rsid w:val="00904C7E"/>
    <w:rsid w:val="00904E53"/>
    <w:rsid w:val="009072EB"/>
    <w:rsid w:val="0091035B"/>
    <w:rsid w:val="0091614B"/>
    <w:rsid w:val="00923525"/>
    <w:rsid w:val="0095113A"/>
    <w:rsid w:val="009528BF"/>
    <w:rsid w:val="0096184D"/>
    <w:rsid w:val="00961FAB"/>
    <w:rsid w:val="0098627B"/>
    <w:rsid w:val="009863BA"/>
    <w:rsid w:val="00986D6B"/>
    <w:rsid w:val="009938C6"/>
    <w:rsid w:val="009A1F6E"/>
    <w:rsid w:val="009A741E"/>
    <w:rsid w:val="009B55FD"/>
    <w:rsid w:val="009C4A2D"/>
    <w:rsid w:val="009C7D17"/>
    <w:rsid w:val="009E1AF4"/>
    <w:rsid w:val="009E25EF"/>
    <w:rsid w:val="009E484E"/>
    <w:rsid w:val="009E52D0"/>
    <w:rsid w:val="009F02F1"/>
    <w:rsid w:val="009F40FB"/>
    <w:rsid w:val="009F4B45"/>
    <w:rsid w:val="00A00DD1"/>
    <w:rsid w:val="00A10EB9"/>
    <w:rsid w:val="00A164AB"/>
    <w:rsid w:val="00A22FCB"/>
    <w:rsid w:val="00A25B3B"/>
    <w:rsid w:val="00A27D23"/>
    <w:rsid w:val="00A36104"/>
    <w:rsid w:val="00A36716"/>
    <w:rsid w:val="00A40127"/>
    <w:rsid w:val="00A4075E"/>
    <w:rsid w:val="00A472F1"/>
    <w:rsid w:val="00A5237D"/>
    <w:rsid w:val="00A52ADF"/>
    <w:rsid w:val="00A554A3"/>
    <w:rsid w:val="00A55B00"/>
    <w:rsid w:val="00A57F6F"/>
    <w:rsid w:val="00A758EA"/>
    <w:rsid w:val="00A779A3"/>
    <w:rsid w:val="00A8323F"/>
    <w:rsid w:val="00A87664"/>
    <w:rsid w:val="00A91937"/>
    <w:rsid w:val="00A9434E"/>
    <w:rsid w:val="00A95C50"/>
    <w:rsid w:val="00AA7136"/>
    <w:rsid w:val="00AB79A6"/>
    <w:rsid w:val="00AC1809"/>
    <w:rsid w:val="00AC4850"/>
    <w:rsid w:val="00AD1784"/>
    <w:rsid w:val="00AD4878"/>
    <w:rsid w:val="00AF0C79"/>
    <w:rsid w:val="00B052F3"/>
    <w:rsid w:val="00B16A22"/>
    <w:rsid w:val="00B16DB5"/>
    <w:rsid w:val="00B1748C"/>
    <w:rsid w:val="00B239AE"/>
    <w:rsid w:val="00B24162"/>
    <w:rsid w:val="00B246EB"/>
    <w:rsid w:val="00B47B59"/>
    <w:rsid w:val="00B53F81"/>
    <w:rsid w:val="00B56C2B"/>
    <w:rsid w:val="00B64783"/>
    <w:rsid w:val="00B65BD3"/>
    <w:rsid w:val="00B70469"/>
    <w:rsid w:val="00B72DD8"/>
    <w:rsid w:val="00B72E09"/>
    <w:rsid w:val="00B816BE"/>
    <w:rsid w:val="00B81BF2"/>
    <w:rsid w:val="00B9266D"/>
    <w:rsid w:val="00B93035"/>
    <w:rsid w:val="00BB1F78"/>
    <w:rsid w:val="00BC28C0"/>
    <w:rsid w:val="00BC6E5F"/>
    <w:rsid w:val="00BC76EF"/>
    <w:rsid w:val="00BF0C69"/>
    <w:rsid w:val="00BF629B"/>
    <w:rsid w:val="00BF655C"/>
    <w:rsid w:val="00C04A43"/>
    <w:rsid w:val="00C075EF"/>
    <w:rsid w:val="00C11E83"/>
    <w:rsid w:val="00C2378A"/>
    <w:rsid w:val="00C34010"/>
    <w:rsid w:val="00C36304"/>
    <w:rsid w:val="00C378A1"/>
    <w:rsid w:val="00C43018"/>
    <w:rsid w:val="00C621D6"/>
    <w:rsid w:val="00C630E1"/>
    <w:rsid w:val="00C6641F"/>
    <w:rsid w:val="00C67CF9"/>
    <w:rsid w:val="00C7554F"/>
    <w:rsid w:val="00C75907"/>
    <w:rsid w:val="00C82D86"/>
    <w:rsid w:val="00C86F89"/>
    <w:rsid w:val="00C907C9"/>
    <w:rsid w:val="00C939B6"/>
    <w:rsid w:val="00CA10E9"/>
    <w:rsid w:val="00CA1F5D"/>
    <w:rsid w:val="00CA214E"/>
    <w:rsid w:val="00CB4B8D"/>
    <w:rsid w:val="00CC0166"/>
    <w:rsid w:val="00CC0DDA"/>
    <w:rsid w:val="00CC260D"/>
    <w:rsid w:val="00CC43D7"/>
    <w:rsid w:val="00CC4FDA"/>
    <w:rsid w:val="00CC7E0E"/>
    <w:rsid w:val="00CD38EE"/>
    <w:rsid w:val="00CD684F"/>
    <w:rsid w:val="00CE012D"/>
    <w:rsid w:val="00CF30D5"/>
    <w:rsid w:val="00D00FE4"/>
    <w:rsid w:val="00D01C72"/>
    <w:rsid w:val="00D06623"/>
    <w:rsid w:val="00D10FFF"/>
    <w:rsid w:val="00D14C6B"/>
    <w:rsid w:val="00D17C81"/>
    <w:rsid w:val="00D237E7"/>
    <w:rsid w:val="00D25406"/>
    <w:rsid w:val="00D34109"/>
    <w:rsid w:val="00D44EA2"/>
    <w:rsid w:val="00D5274B"/>
    <w:rsid w:val="00D55127"/>
    <w:rsid w:val="00D5536F"/>
    <w:rsid w:val="00D56935"/>
    <w:rsid w:val="00D620A0"/>
    <w:rsid w:val="00D716BA"/>
    <w:rsid w:val="00D758C6"/>
    <w:rsid w:val="00D7612F"/>
    <w:rsid w:val="00D768C4"/>
    <w:rsid w:val="00D81B62"/>
    <w:rsid w:val="00D87C8A"/>
    <w:rsid w:val="00D90C10"/>
    <w:rsid w:val="00D92E96"/>
    <w:rsid w:val="00D9752F"/>
    <w:rsid w:val="00DA2204"/>
    <w:rsid w:val="00DA258C"/>
    <w:rsid w:val="00DA4345"/>
    <w:rsid w:val="00DA5355"/>
    <w:rsid w:val="00DB3921"/>
    <w:rsid w:val="00DC50D6"/>
    <w:rsid w:val="00DD58BB"/>
    <w:rsid w:val="00DD58EF"/>
    <w:rsid w:val="00DE07FA"/>
    <w:rsid w:val="00DE155E"/>
    <w:rsid w:val="00DE20DB"/>
    <w:rsid w:val="00DF2DDE"/>
    <w:rsid w:val="00DF77C8"/>
    <w:rsid w:val="00E01667"/>
    <w:rsid w:val="00E0446F"/>
    <w:rsid w:val="00E152B1"/>
    <w:rsid w:val="00E20182"/>
    <w:rsid w:val="00E20FA6"/>
    <w:rsid w:val="00E23C15"/>
    <w:rsid w:val="00E36209"/>
    <w:rsid w:val="00E36574"/>
    <w:rsid w:val="00E36C99"/>
    <w:rsid w:val="00E37AF9"/>
    <w:rsid w:val="00E41483"/>
    <w:rsid w:val="00E420BB"/>
    <w:rsid w:val="00E50DF6"/>
    <w:rsid w:val="00E61F71"/>
    <w:rsid w:val="00E6336D"/>
    <w:rsid w:val="00E6366C"/>
    <w:rsid w:val="00E85856"/>
    <w:rsid w:val="00E919D7"/>
    <w:rsid w:val="00E93209"/>
    <w:rsid w:val="00E965C5"/>
    <w:rsid w:val="00E96A3A"/>
    <w:rsid w:val="00E97402"/>
    <w:rsid w:val="00E97B99"/>
    <w:rsid w:val="00EB2E9D"/>
    <w:rsid w:val="00EC1FEF"/>
    <w:rsid w:val="00ED1E14"/>
    <w:rsid w:val="00EE6FFC"/>
    <w:rsid w:val="00EF10AC"/>
    <w:rsid w:val="00EF3E4C"/>
    <w:rsid w:val="00EF4701"/>
    <w:rsid w:val="00EF564E"/>
    <w:rsid w:val="00F00B53"/>
    <w:rsid w:val="00F22019"/>
    <w:rsid w:val="00F22198"/>
    <w:rsid w:val="00F251DE"/>
    <w:rsid w:val="00F32982"/>
    <w:rsid w:val="00F33D49"/>
    <w:rsid w:val="00F3481E"/>
    <w:rsid w:val="00F4547D"/>
    <w:rsid w:val="00F50683"/>
    <w:rsid w:val="00F51803"/>
    <w:rsid w:val="00F53DD1"/>
    <w:rsid w:val="00F577F6"/>
    <w:rsid w:val="00F63110"/>
    <w:rsid w:val="00F65266"/>
    <w:rsid w:val="00F678D0"/>
    <w:rsid w:val="00F72810"/>
    <w:rsid w:val="00F751E1"/>
    <w:rsid w:val="00F932B6"/>
    <w:rsid w:val="00F9503D"/>
    <w:rsid w:val="00F9644F"/>
    <w:rsid w:val="00FA354A"/>
    <w:rsid w:val="00FB63C1"/>
    <w:rsid w:val="00FC0B7B"/>
    <w:rsid w:val="00FC7207"/>
    <w:rsid w:val="00FD0B60"/>
    <w:rsid w:val="00FD10E5"/>
    <w:rsid w:val="00FD347F"/>
    <w:rsid w:val="00FD3489"/>
    <w:rsid w:val="00FF0FA8"/>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0CEEFD"/>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AA7136"/>
    <w:pPr>
      <w:ind w:left="720"/>
      <w:contextualSpacing/>
    </w:pPr>
    <w:rPr>
      <w:rFonts w:asciiTheme="minorHAnsi" w:eastAsiaTheme="minorEastAsia" w:hAnsiTheme="minorHAnsi" w:cstheme="minorBidi"/>
      <w:sz w:val="24"/>
      <w:szCs w:val="24"/>
    </w:rPr>
  </w:style>
  <w:style w:type="character" w:styleId="CommentReference">
    <w:name w:val="annotation reference"/>
    <w:basedOn w:val="DefaultParagraphFont"/>
    <w:rsid w:val="007B08C1"/>
    <w:rPr>
      <w:sz w:val="16"/>
      <w:szCs w:val="16"/>
    </w:rPr>
  </w:style>
  <w:style w:type="paragraph" w:styleId="CommentText">
    <w:name w:val="annotation text"/>
    <w:basedOn w:val="Normal"/>
    <w:link w:val="CommentTextChar"/>
    <w:rsid w:val="007B08C1"/>
  </w:style>
  <w:style w:type="character" w:customStyle="1" w:styleId="CommentTextChar">
    <w:name w:val="Comment Text Char"/>
    <w:basedOn w:val="DefaultParagraphFont"/>
    <w:link w:val="CommentText"/>
    <w:rsid w:val="007B08C1"/>
  </w:style>
  <w:style w:type="paragraph" w:styleId="CommentSubject">
    <w:name w:val="annotation subject"/>
    <w:basedOn w:val="CommentText"/>
    <w:next w:val="CommentText"/>
    <w:link w:val="CommentSubjectChar"/>
    <w:rsid w:val="007B08C1"/>
    <w:rPr>
      <w:b/>
      <w:bCs/>
    </w:rPr>
  </w:style>
  <w:style w:type="character" w:customStyle="1" w:styleId="CommentSubjectChar">
    <w:name w:val="Comment Subject Char"/>
    <w:basedOn w:val="CommentTextChar"/>
    <w:link w:val="CommentSubject"/>
    <w:rsid w:val="007B08C1"/>
    <w:rPr>
      <w:b/>
      <w:bCs/>
    </w:rPr>
  </w:style>
  <w:style w:type="table" w:styleId="TableGrid">
    <w:name w:val="Table Grid"/>
    <w:basedOn w:val="TableNormal"/>
    <w:uiPriority w:val="39"/>
    <w:rsid w:val="00B81B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237E7"/>
    <w:pPr>
      <w:spacing w:after="200"/>
    </w:pPr>
    <w:rPr>
      <w:rFonts w:asciiTheme="minorHAnsi" w:eastAsiaTheme="minorHAnsi" w:hAnsiTheme="minorHAnsi" w:cstheme="minorBidi"/>
      <w:i/>
      <w:iCs/>
      <w:color w:val="44546A" w:themeColor="text2"/>
      <w:sz w:val="18"/>
      <w:szCs w:val="18"/>
    </w:rPr>
  </w:style>
  <w:style w:type="character" w:styleId="PlaceholderText">
    <w:name w:val="Placeholder Text"/>
    <w:basedOn w:val="DefaultParagraphFont"/>
    <w:semiHidden/>
    <w:rsid w:val="008078F7"/>
    <w:rPr>
      <w:color w:val="808080"/>
    </w:rPr>
  </w:style>
  <w:style w:type="character" w:customStyle="1" w:styleId="UnresolvedMention">
    <w:name w:val="Unresolved Mention"/>
    <w:basedOn w:val="DefaultParagraphFont"/>
    <w:rsid w:val="00BB1F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078031">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782311702">
      <w:bodyDiv w:val="1"/>
      <w:marLeft w:val="0"/>
      <w:marRight w:val="0"/>
      <w:marTop w:val="0"/>
      <w:marBottom w:val="0"/>
      <w:divBdr>
        <w:top w:val="none" w:sz="0" w:space="0" w:color="auto"/>
        <w:left w:val="none" w:sz="0" w:space="0" w:color="auto"/>
        <w:bottom w:val="none" w:sz="0" w:space="0" w:color="auto"/>
        <w:right w:val="none" w:sz="0" w:space="0" w:color="auto"/>
      </w:divBdr>
    </w:div>
    <w:div w:id="1470438070">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1915914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header" Target="header1.xm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fontTable" Target="fontTable.xml"/><Relationship Id="rId34" Type="http://schemas.microsoft.com/office/2011/relationships/people" Target="people.xml"/><Relationship Id="rId35" Type="http://schemas.openxmlformats.org/officeDocument/2006/relationships/glossaryDocument" Target="glossary/document.xml"/><Relationship Id="rId3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56"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mailto:jjavor@bu.edu)" TargetMode="External"/><Relationship Id="rId2" Type="http://schemas.openxmlformats.org/officeDocument/2006/relationships/hyperlink" Target="mailto:djb1@bu.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General"/>
          <w:gallery w:val="placeholder"/>
        </w:category>
        <w:types>
          <w:type w:val="bbPlcHdr"/>
        </w:types>
        <w:behaviors>
          <w:behavior w:val="content"/>
        </w:behaviors>
        <w:guid w:val="{DD6D6CD2-B87C-4463-B483-6CDA8352766E}"/>
      </w:docPartPr>
      <w:docPartBody>
        <w:p w:rsidR="00790060" w:rsidRDefault="00790060">
          <w:r w:rsidRPr="00F475E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0060"/>
    <w:rsid w:val="001326BB"/>
    <w:rsid w:val="0013637A"/>
    <w:rsid w:val="004C7D6B"/>
    <w:rsid w:val="005C5A4D"/>
    <w:rsid w:val="007001CA"/>
    <w:rsid w:val="00790060"/>
    <w:rsid w:val="007C1647"/>
    <w:rsid w:val="00A17EBB"/>
    <w:rsid w:val="00B57812"/>
    <w:rsid w:val="00D33686"/>
    <w:rsid w:val="00E72E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D33686"/>
    <w:rPr>
      <w:color w:val="808080"/>
    </w:rPr>
  </w:style>
  <w:style w:type="paragraph" w:customStyle="1" w:styleId="97D1C51862C7415A8A8761851C209751">
    <w:name w:val="97D1C51862C7415A8A8761851C209751"/>
    <w:rsid w:val="007900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EAF2BF-6A53-4E6D-B46D-05750365AF7A}">
  <we:reference id="wa104382081" version="1.7.0.0" store="en-001" storeType="OMEX"/>
  <we:alternateReferences>
    <we:reference id="WA104382081" version="1.7.0.0" store="" storeType="OMEX"/>
  </we:alternateReferences>
  <we:properties>
    <we:property name="MENDELEY_CITATIONS" value="[{&quot;citationID&quot;:&quot;MENDELEY_CITATION_8ce6fab6-f7a2-4e5e-be52-b75519d27952&quot;,&quot;citationItems&quot;:[{&quot;id&quot;:&quot;610bc811-6cb8-3f1a-ac8b-2059fb7e7369&quot;,&quot;itemData&quot;:{&quot;type&quot;:&quot;article-journal&quot;,&quot;id&quot;:&quot;610bc811-6cb8-3f1a-ac8b-2059fb7e7369&quot;,&quot;title&quot;:&quot;A High-Speed Large-Range Tip-Tilt-Piston Micromirror Array&quot;,&quot;author&quot;:[{&quot;family&quot;:&quot;Hopkins&quot;,&quot;given&quot;:&quot;Jonathan B.&quot;,&quot;parse-names&quot;:false,&quot;dropping-particle&quot;:&quot;&quot;,&quot;non-dropping-particle&quot;:&quot;&quot;},{&quot;family&quot;:&quot;Panas&quot;,&quot;given&quot;:&quot;Robert M.&quot;,&quot;parse-names&quot;:false,&quot;dropping-particle&quot;:&quot;&quot;,&quot;non-dropping-particle&quot;:&quot;&quot;},{&quot;family&quot;:&quot;Song&quot;,&quot;given&quot;:&quot;Yuanping&quot;,&quot;parse-names&quot;:false,&quot;dropping-particle&quot;:&quot;&quot;,&quot;non-dropping-particle&quot;:&quot;&quot;},{&quot;family&quot;:&quot;White&quot;,&quot;given&quot;:&quot;Carolyn D.&quot;,&quot;parse-names&quot;:false,&quot;dropping-particle&quot;:&quot;&quot;,&quot;non-dropping-particle&quot;:&quot;&quot;}],&quot;container-title&quot;:&quot;Journal of Microelectromechanical Systems&quot;,&quot;accessed&quot;:{&quot;date-parts&quot;:[[2020,5,18]]},&quot;DOI&quot;:&quot;10.1109/JMEMS.2016.2628723&quot;,&quot;ISSN&quot;:&quot;10577157&quot;,&quot;issued&quot;:{&quot;date-parts&quot;:[[2017,2,1]]},&quot;page&quot;:&quot;196-205&quot;,&quot;abstract&quot;:&quot;This paper introduces the design of a high fill-factor (&gt;99%) micromirror array that consists of 1 mm ^{2} hexagonal mirrors, which are expected to each independently achieve continuous, closed-loop control of three degrees of freedom (DOFs) - tip, tilt, and piston - over large ranges (&gt; ±10° rotation and &gt;\\pm 30\\mu \\text{m} translation) at high speeds (45 kHz for a 1° amplitude of rotational oscillation). The flexure topology of this array is designed using the freedom, actuation, and constraint topologies synthesis approach, which utilizes geometric shapes to help designers rapidly consider every flexure topology that best achieves a desired set of DOFs driven by decoupled actuators. The geometry of this array's comb-drive actuators is optimized in conjunction with the geometry of the system's flexures using a novel approach. The analytical models underlying this approach are verified using finite-element analysis and validated using experimental data. The capabilities of this new mirror array will enable, or significantly improve, the performance of a variety of high-impact optical technologies such as advanced optical switches, spatial-light modulators, displays, and laser steering or scanning devices. [2016-0222]&quot;,&quot;publisher&quot;:&quot;Institute of Electrical and Electronics Engineers Inc.&quot;,&quot;issue&quot;:&quot;1&quot;,&quot;volume&quot;:&quot;26&quot;},&quot;isTemporary&quot;:false},{&quot;id&quot;:&quot;9ecc9faa-7bd6-3417-aeec-f4a76d81c4f0&quot;,&quot;itemData&quot;:{&quot;type&quot;:&quot;article&quot;,&quot;id&quot;:&quot;9ecc9faa-7bd6-3417-aeec-f4a76d81c4f0&quot;,&quot;title&quot;:&quot;MEMS laser scanners: A review&quot;,&quot;author&quot;:[{&quot;family&quot;:&quot;Holmström&quot;,&quot;given&quot;:&quot;Sven T.S.&quot;,&quot;parse-names&quot;:false,&quot;dropping-particle&quot;:&quot;&quot;,&quot;non-dropping-particle&quot;:&quot;&quot;},{&quot;family&quot;:&quot;Baran&quot;,&quot;given&quot;:&quot;Utku&quot;,&quot;parse-names&quot;:false,&quot;dropping-particle&quot;:&quot;&quot;,&quot;non-dropping-particle&quot;:&quot;&quot;},{&quot;family&quot;:&quot;Urey&quot;,&quot;given&quot;:&quot;Hakan&quot;,&quot;parse-names&quot;:false,&quot;dropping-particle&quot;:&quot;&quot;,&quot;non-dropping-particle&quot;:&quot;&quot;}],&quot;container-title&quot;:&quot;Journal of Microelectromechanical Systems&quot;,&quot;accessed&quot;:{&quot;date-parts&quot;:[[2020,5,18]]},&quot;DOI&quot;:&quot;10.1109/JMEMS.2013.2295470&quot;,&quot;ISSN&quot;:&quot;10577157&quot;,&quot;issued&quot;:{&quot;date-parts&quot;:[[2014]]},&quot;page&quot;:&quot;259-275&quot;,&quot;abstract&quot;:&quot;Laser scanners have been an integral part of MEMS research for more than three decades. During the last decade, miniaturized projection displays and various medical-imaging applications became the main driver for progress in MEMS laser scanners. Portable and truly miniaturized projectors became possible with the availability of red, green, and blue diode lasers during the past few years. Inherent traits of the laser scanning technology, such as the very large color gamut, scalability to higher resolutions within the same footprint, and capability of producing an always-in-focus image render it a very viable competitor in mobile projection. Here, we review the requirements on MEMS laser scanners for the demanding display applications, performance levels of the best scanners in the published literature, and the advantages and disadvantages of electrostatic, electromagnetic, piezoelectric, and mechanically coupled actuation principles. Resonant high-frequency scanners, low-frequency linear scanners, and 2-D scanners are included in this review. © 1992-2012 IEEE.&quot;,&quot;publisher&quot;:&quot;Institute of Electrical and Electronics Engineers Inc.&quot;,&quot;issue&quot;:&quot;2&quot;,&quot;volume&quot;:&quot;23&quot;},&quot;isTemporary&quot;:false}],&quot;properties&quot;:{&quot;noteIndex&quot;:0},&quot;isEdited&quot;:false,&quot;manualOverride&quot;:{&quot;isManuallyOverriden&quot;:false,&quot;citeprocText&quot;:&quot;[1], [2]&quot;,&quot;manualOverrideText&quot;:&quot;&quot;}},{&quot;citationID&quot;:&quot;MENDELEY_CITATION_cc93267b-cf38-4e35-969c-874505a53944&quot;,&quot;citationItems&quot;:[{&quot;id&quot;:&quot;d1320cc1-a662-33f2-9ae7-d17ec5cfe39e&quot;,&quot;itemData&quot;:{&quot;type&quot;:&quot;article&quot;,&quot;id&quot;:&quot;d1320cc1-a662-33f2-9ae7-d17ec5cfe39e&quot;,&quot;title&quot;:&quot;Introduction to control theory, including optimal control&quot;,&quot;author&quot;:[{&quot;family&quot;:&quot;Burghes&quot;,&quot;given&quot;:&quot;David Noel&quot;,&quot;parse-names&quot;:false,&quot;dropping-particle&quot;:&quot;&quot;,&quot;non-dropping-particle&quot;:&quot;&quot;},{&quot;family&quot;:&quot;Graham&quot;,&quot;given&quot;:&quot;Alexander&quot;,&quot;parse-names&quot;:false,&quot;dropping-particle&quot;:&quot;&quot;,&quot;non-dropping-particle&quot;:&quot;&quot;}],&quot;accessed&quot;:{&quot;date-parts&quot;:[[2020,5,18]]},&quot;issued&quot;:{&quot;date-parts&quot;:[[1980]]},&quot;publisher&quot;:&quot;Horwood&quot;},&quot;isTemporary&quot;:false},{&quot;id&quot;:&quot;6091e735-f2ce-33be-92bf-35265eb84cb7&quot;,&quot;itemData&quot;:{&quot;type&quot;:&quot;webpage&quot;,&quot;id&quot;:&quot;6091e735-f2ce-33be-92bf-35265eb84cb7&quot;,&quot;title&quot;:&quot;Optimal Control - Frank L. Lewis, Draguna Vrabie, Vassilis L. Syrmos - Google Books&quot;,&quot;accessed&quot;:{&quot;date-parts&quot;:[[2020,5,18]]},&quot;URL&quot;:&quot;https://books.google.ch/books?hl=en&amp;lr=&amp;id=U3Gtlot_hYEC&amp;oi=fnd&amp;pg=PR11&amp;dq=Optimal+Control+lewis&amp;ots=wbdsI1CBfv&amp;sig=fo0Dv_PBslyqJvPnnENHB0ssOr4#v=onepage&amp;q=Optimal%20Control%20lewis&amp;f=false&quot;},&quot;isTemporary&quot;:false}],&quot;properties&quot;:{&quot;noteIndex&quot;:0},&quot;isEdited&quot;:false,&quot;manualOverride&quot;:{&quot;isManuallyOverriden&quot;:false,&quot;citeprocText&quot;:&quot;[3], [4]&quot;,&quot;manualOverrideText&quot;:&quot;&quot;}},{&quot;citationID&quot;:&quot;MENDELEY_CITATION_659dcbd7-2436-42cf-b450-a9e66e410382&quot;,&quot;citationItems&quot;:[{&quot;id&quot;:&quot;13aae765-1240-3582-8e38-b959977e6105&quot;,&quot;itemData&quot;:{&quot;type&quot;:&quot;article-journal&quot;,&quot;id&quot;:&quot;13aae765-1240-3582-8e38-b959977e6105&quot;,&quot;title&quot;:&quot;High-Speed Control of Electromechanical Transduction&quot;,&quot;author&quot;:[{&quot;family&quot;:&quot;Imboden&quot;,&quot;given&quot;:&quot;Matthias&quot;,&quot;parse-names&quot;:false,&quot;dropping-particle&quot;:&quot;&quot;,&quot;non-dropping-particle&quot;:&quot;&quot;},{&quot;family&quot;:&quot;Chang&quot;,&quot;given&quot;:&quot;Jackson&quot;,&quot;parse-names&quot;:false,&quot;dropping-particle&quot;:&quot;&quot;,&quot;non-dropping-particle&quot;:&quot;&quot;},{&quot;family&quot;:&quot;Pollock&quot;,&quot;given&quot;:&quot;Corey&quot;,&quot;parse-names&quot;:false,&quot;dropping-particle&quot;:&quot;&quot;,&quot;non-dropping-particle&quot;:&quot;&quot;},{&quot;family&quot;:&quot;Lowell&quot;,&quot;given&quot;:&quot;Evan&quot;,&quot;parse-names&quot;:false,&quot;dropping-particle&quot;:&quot;&quot;,&quot;non-dropping-particle&quot;:&quot;&quot;},{&quot;family&quot;:&quot;Akbulut&quot;,&quot;given&quot;:&quot;Mehmet&quot;,&quot;parse-names&quot;:false,&quot;dropping-particle&quot;:&quot;&quot;,&quot;non-dropping-particle&quot;:&quot;&quot;},{&quot;family&quot;:&quot;Morrison&quot;,&quot;given&quot;:&quot;Jessica&quot;,&quot;parse-names&quot;:false,&quot;dropping-particle&quot;:&quot;&quot;,&quot;non-dropping-particle&quot;:&quot;&quot;},{&quot;family&quot;:&quot;Stark&quot;,&quot;given&quot;:&quot;Thomas&quot;,&quot;parse-names&quot;:false,&quot;dropping-particle&quot;:&quot;&quot;,&quot;non-dropping-particle&quot;:&quot;&quot;},{&quot;family&quot;:&quot;Bifano&quot;,&quot;given&quot;:&quot;Thomas G&quot;,&quot;parse-names&quot;:false,&quot;dropping-particle&quot;:&quot;&quot;,&quot;non-dropping-particle&quot;:&quot;&quot;},{&quot;family&quot;:&quot;Bishop&quot;,&quot;given&quot;:&quot;David J&quot;,&quot;parse-names&quot;:false,&quot;dropping-particle&quot;:&quot;&quot;,&quot;non-dropping-particle&quot;:&quot;&quot;}],&quot;container-title&quot;:&quot;Ieee Control Systems Magazine&quot;,&quot;issued&quot;:{&quot;date-parts&quot;:[[2016]]},&quot;page&quot;:&quot;48-76&quot;,&quot;issue&quot;:&quot;5&quot;,&quot;volume&quot;:&quot;36&quot;},&quot;isTemporary&quot;:false},{&quot;id&quot;:&quot;b87ffac2-af41-3491-8353-720a5f1a657c&quot;,&quot;itemData&quot;:{&quot;type&quot;:&quot;article-journal&quot;,&quot;id&quot;:&quot;b87ffac2-af41-3491-8353-720a5f1a657c&quot;,&quot;title&quot;:&quot;PWM as a low cost method for the analog control of MEMS devices&quot;,&quot;author&quot;:[{&quot;family&quot;:&quot;Pollock&quot;,&quot;given&quot;:&quot;Corey&quot;,&quot;parse-names&quot;:false,&quot;dropping-particle&quot;:&quot;&quot;,&quot;non-dropping-particle&quot;:&quot;&quot;},{&quot;family&quot;:&quot;Barrett&quot;,&quot;given&quot;:&quot;Lawrence K.&quot;,&quot;parse-names&quot;:false,&quot;dropping-particle&quot;:&quot;&quot;,&quot;non-dropping-particle&quot;:&quot;&quot;},{&quot;family&quot;:&quot;Corro&quot;,&quot;given&quot;:&quot;Pablo G.&quot;,&quot;parse-names&quot;:false,&quot;dropping-particle&quot;:&quot;&quot;,&quot;non-dropping-particle&quot;:&quot;del&quot;},{&quot;family&quot;:&quot;Stange&quot;,&quot;given&quot;:&quot;Alexander&quot;,&quot;parse-names&quot;:false,&quot;dropping-particle&quot;:&quot;&quot;,&quot;non-dropping-particle&quot;:&quot;&quot;},{&quot;family&quot;:&quot;Bifano&quot;,&quot;given&quot;:&quot;Thomas G.&quot;,&quot;parse-names&quot;:false,&quot;dropping-particle&quot;:&quot;&quot;,&quot;non-dropping-particle&quot;:&quot;&quot;},{&quot;family&quot;:&quot;Bishop&quot;,&quot;given&quot;:&quot;David J.&quot;,&quot;parse-names&quot;:false,&quot;dropping-particle&quot;:&quot;&quot;,&quot;non-dropping-particle&quot;:&quot;&quot;}],&quot;container-title&quot;:&quot;Journal of Microelectromechanical Systems&quot;,&quot;accessed&quot;:{&quot;date-parts&quot;:[[2020,5,18]]},&quot;DOI&quot;:&quot;10.1109/JMEMS.2019.2891205&quot;,&quot;ISSN&quot;:&quot;10577157&quot;,&quot;issued&quot;:{&quot;date-parts&quot;:[[2019,4,1]]},&quot;page&quot;:&quot;245-253&quot;,&quot;abstract&quot;:&quot;In this paper, we discuss the use of pulse width modulation (PWM) to control analog MEMS devices. We achieve a precise linear analog control of MEMS by applying PWM signal with a frequency well above the system's mechanical natural frequency. We first demonstrate this using a parallel plate actuator and comb-drive, and then extend the technique to control a commercial deformable mirror. Such an approach allows the system designer to replace expensive drive electronics such as the high precision DACs and high voltage, linear amplifiers with a simple on-off switch. The advancements in the electronics industry tend to make precise timing cheaper and faster; our approach exploits these long-term trends to create low-cost control circuits. We also show how PWM control can linearize the positional response of the devices, where typically the position would depend quadratically on the applied analog voltage.&quot;,&quot;publisher&quot;:&quot;Institute of Electrical and Electronics Engineers Inc.&quot;,&quot;issue&quot;:&quot;2&quot;,&quot;volume&quot;:&quot;28&quot;},&quot;isTemporary&quot;:false},{&quot;id&quot;:&quot;87d516f1-b191-350b-8e74-a6c3c2037313&quot;,&quot;itemData&quot;:{&quot;type&quot;:&quot;article-journal&quot;,&quot;id&quot;:&quot;87d516f1-b191-350b-8e74-a6c3c2037313&quot;,&quot;title&quot;:&quot;Engineered PWM Drives for Achieving Rapid Step and Settle Times for MEMS Actuation&quot;,&quot;author&quot;:[{&quot;family&quot;:&quot;Pollock&quot;,&quot;given&quot;:&quot;Corey&quot;,&quot;parse-names&quot;:false,&quot;dropping-particle&quot;:&quot;&quot;,&quot;non-dropping-particle&quot;:&quot;&quot;},{&quot;family&quot;:&quot;Imboden&quot;,&quot;given&quot;:&quot;Matthias&quot;,&quot;parse-names&quot;:false,&quot;dropping-particle&quot;:&quot;&quot;,&quot;non-dropping-particle&quot;:&quot;&quot;},{&quot;family&quot;:&quot;Stange&quot;,&quot;given&quot;:&quot;Alexander&quot;,&quot;parse-names&quot;:false,&quot;dropping-particle&quot;:&quot;&quot;,&quot;non-dropping-particle&quot;:&quot;&quot;},{&quot;family&quot;:&quot;Javor&quot;,&quot;given&quot;:&quot;Josh&quot;,&quot;parse-names&quot;:false,&quot;dropping-particle&quot;:&quot;&quot;,&quot;non-dropping-particle&quot;:&quot;&quot;},{&quot;family&quot;:&quot;Mahapatra&quot;,&quot;given&quot;:&quot;Koshik&quot;,&quot;parse-names&quot;:false,&quot;dropping-particle&quot;:&quot;&quot;,&quot;non-dropping-particle&quot;:&quot;&quot;},{&quot;family&quot;:&quot;Chiles&quot;,&quot;given&quot;:&quot;Leila&quot;,&quot;parse-names&quot;:false,&quot;dropping-particle&quot;:&quot;&quot;,&quot;non-dropping-particle&quot;:&quot;&quot;},{&quot;family&quot;:&quot;Bishop&quot;,&quot;given&quot;:&quot;David J.&quot;,&quot;parse-names&quot;:false,&quot;dropping-particle&quot;:&quot;&quot;,&quot;non-dropping-particle&quot;:&quot;&quot;}],&quot;container-title&quot;:&quot;Journal of Microelectromechanical Systems&quot;,&quot;accessed&quot;:{&quot;date-parts&quot;:[[2020,5,18]]},&quot;DOI&quot;:&quot;10.1109/JMEMS.2018.2826843&quot;,&quot;ISSN&quot;:&quot;10577157&quot;,&quot;issued&quot;:{&quot;date-parts&quot;:[[2018,6,1]]},&quot;page&quot;:&quot;513-520&quot;,&quot;abstract&quot;:&quot;Microelectromechanical systems (MEMS) provide engineers with a rich palette of technical solutions to a wide range of actuation and sensing challenges. MEMS devices are low cost, easily integrated with sense and drive electronics, are robust, and can be designed to respond to electrical, mechanical, or chemical stimuli. Because they are mechanical, MEMS devices suffer from being relatively slow in comparison with purely electronic devices. However, it has been shown that by using feedforward drives developed using controls theory approaches, it is possible to significantly improve the step and settle time of MEMS actuators. This paper uses this technique to demonstrate the use of pulse width modulation to linearly drive MEMS. Furthermore, it demonstrates an overdrive method capable of improving the step and settle time of a commercial MEMS device by a factor of 1500. The approach is general and can be used for a wide range of devices and actuation methods, such as electrostatic, electromagnetic, and thermal actuation. This provides engineers a simple method to design high Q MEMS devices with sub-millisecond response times, opening the phase space for more micromechanical solutions. [2017-0261].&quot;,&quot;publisher&quot;:&quot;Institute of Electrical and Electronics Engineers Inc.&quot;,&quot;issue&quot;:&quot;3&quot;,&quot;volume&quot;:&quot;27&quot;},&quot;isTemporary&quot;:false},{&quot;id&quot;:&quot;e4534c8a-a358-3a92-a844-20f7a3331142&quot;,&quot;itemData&quot;:{&quot;type&quot;:&quot;article-journal&quot;,&quot;id&quot;:&quot;e4534c8a-a358-3a92-a844-20f7a3331142&quot;,&quot;title&quot;:&quot;A Large Range of Motion 3D MEMS Scanner With Five Degrees of Freedom&quot;,&quot;author&quot;:[{&quot;family&quot;:&quot;Barrett&quot;,&quot;given&quot;:&quot;Lawrence K.&quot;,&quot;parse-names&quot;:false,&quot;dropping-particle&quot;:&quot;&quot;,&quot;non-dropping-particle&quot;:&quot;&quot;},{&quot;family&quot;:&quot;Stark&quot;,&quot;given&quot;:&quot;Thomas&quot;,&quot;parse-names&quot;:false,&quot;dropping-particle&quot;:&quot;&quot;,&quot;non-dropping-particle&quot;:&quot;&quot;},{&quot;family&quot;:&quot;Reeves&quot;,&quot;given&quot;:&quot;Jeremy&quot;,&quot;parse-names&quot;:false,&quot;dropping-particle&quot;:&quot;&quot;,&quot;non-dropping-particle&quot;:&quot;&quot;},{&quot;family&quot;:&quot;Lally&quot;,&quot;given&quot;:&quot;Richard&quot;,&quot;parse-names&quot;:false,&quot;dropping-particle&quot;:&quot;&quot;,&quot;non-dropping-particle&quot;:&quot;&quot;},{&quot;family&quot;:&quot;Stange&quot;,&quot;given&quot;:&quot;Alexander&quot;,&quot;parse-names&quot;:false,&quot;dropping-particle&quot;:&quot;&quot;,&quot;non-dropping-particle&quot;:&quot;&quot;},{&quot;family&quot;:&quot;Pollock&quot;,&quot;given&quot;:&quot;Corey&quot;,&quot;parse-names&quot;:false,&quot;dropping-particle&quot;:&quot;&quot;,&quot;non-dropping-particle&quot;:&quot;&quot;},{&quot;family&quot;:&quot;Imboden&quot;,&quot;given&quot;:&quot;Matthias&quot;,&quot;parse-names&quot;:false,&quot;dropping-particle&quot;:&quot;&quot;,&quot;non-dropping-particle&quot;:&quot;&quot;},{&quot;family&quot;:&quot;Bishop&quot;,&quot;given&quot;:&quot;David J.&quot;,&quot;parse-names&quot;:false,&quot;dropping-particle&quot;:&quot;&quot;,&quot;non-dropping-particle&quot;:&quot;&quot;}],&quot;container-title&quot;:&quot;Journal of Microelectromechanical Systems&quot;,&quot;accessed&quot;:{&quot;date-parts&quot;:[[2020,5,18]]},&quot;DOI&quot;:&quot;10.1109/JMEMS.2018.2886653&quot;,&quot;ISSN&quot;:&quot;10577157&quot;,&quot;issued&quot;:{&quot;date-parts&quot;:[[2019,2,1]]},&quot;page&quot;:&quot;170-179&quot;,&quot;abstract&quot;:&quot;Here, we discuss a novel, mixed mode 3D XYZ scanner built within a single foundry process. The device has a large range of motion in X, Y, and Z (14.1 μm in X and Y and 97.9 μm in Z) and can also rotate about two axes (7.4°), making it a 5 degree of freedom scanner. Vertical actuation can be accomplished with both thermal actuators, which have a larger range of motion, and capacitive actuators, which are faster, responding fully up to 3.2 kHz. Although useful for many applications, including scanning probe microscopy, micrometer scale optical microscopy, and manipulation of biological objects, the device was designed to be a 3D scanner for spray-painting atoms upon a surface with nanoscale precision and resolution for nanofabrication. Demonstrating the ability to combine the device with other complicated MEMS systems, it is integrated with an XY scanner designed to serve as a shutter of atomic flux. The full system has 7 degrees of freedom and 12 actuation motors, and because it is built in a low cost commercial foundry with a robust and stable process, it is easy and inexpensive to fabricate multiple copies or integrate into other complicated systems, making a system of systems.&quot;,&quot;publisher&quot;:&quot;Institute of Electrical and Electronics Engineers Inc.&quot;,&quot;issue&quot;:&quot;1&quot;,&quot;volume&quot;:&quot;28&quot;},&quot;isTemporary&quot;:false}],&quot;properties&quot;:{&quot;noteIndex&quot;:0},&quot;isEdited&quot;:false,&quot;manualOverride&quot;:{&quot;isManuallyOverriden&quot;:false,&quot;citeprocText&quot;:&quot;[5]–[8]&quot;,&quot;manualOverrideText&quot;:&quot;&quot;}},{&quot;citationID&quot;:&quot;MENDELEY_CITATION_4d1b92a1-04dc-4e2a-bb32-db2047752fdb&quot;,&quot;citationItems&quot;:[{&quot;id&quot;:&quot;0aa447aa-f660-303e-92e6-3049e7600b04&quot;,&quot;itemData&quot;:{&quot;type&quot;:&quot;book&quot;,&quot;id&quot;:&quot;0aa447aa-f660-303e-92e6-3049e7600b04&quot;,&quot;title&quot;:&quot;Classical dynamics of particles and systems&quot;,&quot;author&quot;:[{&quot;family&quot;:&quot;Marion&quot;,&quot;given&quot;:&quot;Jerry B.&quot;,&quot;parse-names&quot;:false,&quot;dropping-particle&quot;:&quot;&quot;,&quot;non-dropping-particle&quot;:&quot;&quot;}],&quot;ISBN&quot;:&quot;9781483272818&quot;,&quot;issued&quot;:{&quot;date-parts&quot;:[[1965]]},&quot;publisher-place&quot;:&quot;New York, NY, NY&quot;,&quot;abstract&quot;:&quot;Classical Dynamics of Particles and Systems presents a modern and reasonably complete account of the classical mechanics of particles, systems of particles, and rigid bodies for physics students at the advanced undergraduate level. The book aims to present a modern treatment of classical mechanical systems in such a way that the transition to the quantum theory of physics can be made with the least possible difficulty; to acquaint the student with new mathematical techniques and provide sufficient practice in solving problems; and to impart to the student some degree of sophistication in handl&quot;,&quot;edition&quot;:&quot;1st&quot;,&quot;publisher&quot;:&quot;Academic Press&quot;},&quot;isTemporary&quot;:false}],&quot;properties&quot;:{&quot;noteIndex&quot;:0},&quot;isEdited&quot;:false,&quot;manualOverride&quot;:{&quot;isManuallyOverriden&quot;:false,&quot;citeprocText&quot;:&quot;[9]&quot;,&quot;manualOverrideText&quot;:&quot;&quot;}}]"/>
    <we:property name="MENDELEY_CITATIONS_STYLE" value="&quot;https://www.zotero.org/styles/ieee&quot;"/>
    <we:property name="MENDELEY_PROFILE_ID" value="&quot;262539f20a6ed3c8db3e9813d26c8441ec515fa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2450A-D513-A742-9841-AB5FEB7E0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mckerah\Desktop\ieee_tj_template_17.dotx</Template>
  <TotalTime>23</TotalTime>
  <Pages>10</Pages>
  <Words>4751</Words>
  <Characters>27081</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1769</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Bishop, David</cp:lastModifiedBy>
  <cp:revision>4</cp:revision>
  <cp:lastPrinted>2012-08-02T18:53:00Z</cp:lastPrinted>
  <dcterms:created xsi:type="dcterms:W3CDTF">2020-05-30T16:03:00Z</dcterms:created>
  <dcterms:modified xsi:type="dcterms:W3CDTF">2020-05-30T16:55:00Z</dcterms:modified>
</cp:coreProperties>
</file>